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F828A2" w14:textId="77777777" w:rsidR="00F63E13" w:rsidRPr="002465CF" w:rsidRDefault="00F63E13"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t>CHAPTER 1</w:t>
      </w:r>
    </w:p>
    <w:p w14:paraId="4219984B" w14:textId="2D304C9F" w:rsidR="00F63E13" w:rsidRPr="002465CF" w:rsidRDefault="00F63E13"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t>INTRODUCTION</w:t>
      </w:r>
    </w:p>
    <w:p w14:paraId="40C74789" w14:textId="35B530DD" w:rsidR="00413913" w:rsidRPr="002465CF" w:rsidRDefault="00F63E13" w:rsidP="00C42A66">
      <w:pPr>
        <w:pStyle w:val="ListParagraph"/>
        <w:numPr>
          <w:ilvl w:val="1"/>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PROBLEM INTRODUCTIO</w:t>
      </w:r>
      <w:r w:rsidR="00C9363A" w:rsidRPr="002465CF">
        <w:rPr>
          <w:rFonts w:ascii="Times New Roman" w:hAnsi="Times New Roman" w:cs="Times New Roman"/>
          <w:b/>
          <w:bCs/>
          <w:sz w:val="24"/>
          <w:szCs w:val="24"/>
          <w:lang w:val="en-US"/>
        </w:rPr>
        <w:t>N</w:t>
      </w:r>
    </w:p>
    <w:p w14:paraId="4072D974" w14:textId="77777777" w:rsidR="00363306" w:rsidRPr="002465CF" w:rsidRDefault="00363306" w:rsidP="00C42A66">
      <w:pPr>
        <w:pStyle w:val="ListParagraph"/>
        <w:spacing w:afterLines="26" w:after="62" w:line="276" w:lineRule="auto"/>
        <w:ind w:left="792"/>
        <w:jc w:val="both"/>
        <w:rPr>
          <w:rFonts w:ascii="Times New Roman" w:hAnsi="Times New Roman" w:cs="Times New Roman"/>
          <w:b/>
          <w:bCs/>
          <w:sz w:val="24"/>
          <w:szCs w:val="24"/>
          <w:lang w:val="en-US"/>
        </w:rPr>
      </w:pPr>
    </w:p>
    <w:p w14:paraId="5135CAB7" w14:textId="77777777" w:rsidR="00D618CD" w:rsidRDefault="00302F29" w:rsidP="00C42A66">
      <w:pPr>
        <w:pStyle w:val="ListParagraph"/>
        <w:spacing w:afterLines="26" w:after="62" w:line="276" w:lineRule="auto"/>
        <w:ind w:left="792"/>
        <w:jc w:val="both"/>
      </w:pPr>
      <w:r>
        <w:t>Like the proverbial saying goes, Givers never Lack. Everyone wants to succeed in life, most individuals who wish to know more about the charity giving services or industry and benefits have to visit one of the charities organisations nearest to them or call on personal cell phone to book an appointment. In the recent times, the charity organisation has been growing at a great pace with its peculiar challenges just like any other industry. The main problems faced by charity organisations as identified are as follows:</w:t>
      </w:r>
    </w:p>
    <w:p w14:paraId="2530E44C" w14:textId="5FB2EEE8" w:rsidR="00D618CD" w:rsidRDefault="00302F29" w:rsidP="00D618CD">
      <w:pPr>
        <w:pStyle w:val="ListParagraph"/>
        <w:numPr>
          <w:ilvl w:val="0"/>
          <w:numId w:val="42"/>
        </w:numPr>
        <w:spacing w:afterLines="26" w:after="62" w:line="276" w:lineRule="auto"/>
        <w:jc w:val="both"/>
      </w:pPr>
      <w:r>
        <w:t xml:space="preserve">Donors manually book appointments, and the owners of these firms write down same appointments in diary and forget most of them due to the high number of donors. </w:t>
      </w:r>
    </w:p>
    <w:p w14:paraId="202961EA" w14:textId="582F24AD" w:rsidR="00D618CD" w:rsidRPr="004D659B" w:rsidRDefault="00302F29" w:rsidP="008720BE">
      <w:pPr>
        <w:pStyle w:val="ListParagraph"/>
        <w:numPr>
          <w:ilvl w:val="0"/>
          <w:numId w:val="42"/>
        </w:numPr>
        <w:spacing w:afterLines="26" w:after="62" w:line="276" w:lineRule="auto"/>
        <w:jc w:val="both"/>
      </w:pPr>
      <w:r>
        <w:t xml:space="preserve"> Overwhelming calls from donors who only wish to know more about the services and not necessarily book an appointment.</w:t>
      </w:r>
    </w:p>
    <w:p w14:paraId="56D1B826" w14:textId="18FA3D09" w:rsidR="00D63F28" w:rsidRPr="00D63F28" w:rsidRDefault="00302F29" w:rsidP="00D618CD">
      <w:pPr>
        <w:pStyle w:val="ListParagraph"/>
        <w:numPr>
          <w:ilvl w:val="0"/>
          <w:numId w:val="42"/>
        </w:numPr>
        <w:spacing w:afterLines="26" w:after="62" w:line="276" w:lineRule="auto"/>
        <w:jc w:val="both"/>
        <w:rPr>
          <w:rFonts w:ascii="Times New Roman" w:hAnsi="Times New Roman" w:cs="Times New Roman"/>
          <w:sz w:val="24"/>
          <w:szCs w:val="24"/>
          <w:lang w:val="en-US"/>
        </w:rPr>
      </w:pPr>
      <w:r>
        <w:t xml:space="preserve"> Although, most of these charity organisations have attracted a good number of donors and NGOs, they are yet to achieve the desired number of individuals/donors as originally planned.</w:t>
      </w:r>
    </w:p>
    <w:p w14:paraId="1A64DB9E" w14:textId="77777777" w:rsidR="008720BE" w:rsidRDefault="008720BE" w:rsidP="00D63F28">
      <w:pPr>
        <w:pStyle w:val="ListParagraph"/>
        <w:spacing w:afterLines="26" w:after="62" w:line="276" w:lineRule="auto"/>
        <w:ind w:left="1562"/>
        <w:jc w:val="both"/>
      </w:pPr>
    </w:p>
    <w:p w14:paraId="4350C83D" w14:textId="532DAD79" w:rsidR="00452B0E" w:rsidRDefault="00302F29" w:rsidP="00D63F28">
      <w:pPr>
        <w:pStyle w:val="ListParagraph"/>
        <w:spacing w:afterLines="26" w:after="62" w:line="276" w:lineRule="auto"/>
        <w:ind w:left="1562"/>
        <w:jc w:val="both"/>
      </w:pPr>
      <w:r>
        <w:t xml:space="preserve"> Therefore, the aim of this project is to mainly resolve these problems by designing a web-based system to the charity management systems in the charity organisations that includes the following features by just one click on a link:</w:t>
      </w:r>
    </w:p>
    <w:p w14:paraId="4715EDEE" w14:textId="77777777" w:rsidR="008720BE" w:rsidRDefault="008720BE" w:rsidP="00D63F28">
      <w:pPr>
        <w:pStyle w:val="ListParagraph"/>
        <w:spacing w:afterLines="26" w:after="62" w:line="276" w:lineRule="auto"/>
        <w:ind w:left="1562"/>
        <w:jc w:val="both"/>
      </w:pPr>
    </w:p>
    <w:p w14:paraId="4CA450B0" w14:textId="7B789E38" w:rsidR="00161055" w:rsidRDefault="00302F29" w:rsidP="00161055">
      <w:pPr>
        <w:pStyle w:val="ListParagraph"/>
        <w:numPr>
          <w:ilvl w:val="0"/>
          <w:numId w:val="43"/>
        </w:numPr>
        <w:spacing w:afterLines="26" w:after="62" w:line="276" w:lineRule="auto"/>
        <w:jc w:val="both"/>
      </w:pPr>
      <w:r>
        <w:t>A brief introduction to the charity organisation and a small profile about the organisation owners and volunteers</w:t>
      </w:r>
      <w:r w:rsidR="00161055">
        <w:t xml:space="preserve"> .</w:t>
      </w:r>
    </w:p>
    <w:p w14:paraId="1F22CA81" w14:textId="77777777" w:rsidR="006E76C0" w:rsidRDefault="00302F29" w:rsidP="00161055">
      <w:pPr>
        <w:pStyle w:val="ListParagraph"/>
        <w:numPr>
          <w:ilvl w:val="0"/>
          <w:numId w:val="43"/>
        </w:numPr>
        <w:spacing w:afterLines="26" w:after="62" w:line="276" w:lineRule="auto"/>
        <w:jc w:val="both"/>
      </w:pPr>
      <w:r>
        <w:t xml:space="preserve"> A page that includes all the services offered by the organisation.</w:t>
      </w:r>
    </w:p>
    <w:p w14:paraId="2483BD08" w14:textId="77777777" w:rsidR="008646D1" w:rsidRDefault="00302F29" w:rsidP="006E76C0">
      <w:pPr>
        <w:pStyle w:val="ListParagraph"/>
        <w:numPr>
          <w:ilvl w:val="0"/>
          <w:numId w:val="43"/>
        </w:numPr>
        <w:spacing w:afterLines="26" w:after="62" w:line="276" w:lineRule="auto"/>
        <w:jc w:val="both"/>
      </w:pPr>
      <w:r>
        <w:t xml:space="preserve"> Contact details.</w:t>
      </w:r>
    </w:p>
    <w:p w14:paraId="039B9345" w14:textId="77777777" w:rsidR="008646D1" w:rsidRDefault="00302F29" w:rsidP="008646D1">
      <w:pPr>
        <w:pStyle w:val="ListParagraph"/>
        <w:numPr>
          <w:ilvl w:val="0"/>
          <w:numId w:val="43"/>
        </w:numPr>
        <w:spacing w:afterLines="26" w:after="62" w:line="276" w:lineRule="auto"/>
        <w:jc w:val="both"/>
      </w:pPr>
      <w:r>
        <w:t xml:space="preserve"> “Book an appointment now” link. </w:t>
      </w:r>
    </w:p>
    <w:p w14:paraId="7DC673ED" w14:textId="1DEB34DD" w:rsidR="001843B1" w:rsidRPr="00161055" w:rsidRDefault="008646D1" w:rsidP="008646D1">
      <w:pPr>
        <w:pStyle w:val="ListParagraph"/>
        <w:numPr>
          <w:ilvl w:val="0"/>
          <w:numId w:val="43"/>
        </w:numPr>
        <w:spacing w:afterLines="26" w:after="62" w:line="276" w:lineRule="auto"/>
        <w:jc w:val="both"/>
      </w:pPr>
      <w:r>
        <w:t xml:space="preserve"> </w:t>
      </w:r>
      <w:r w:rsidR="00302F29">
        <w:t xml:space="preserve"> Brief introduction to the charity funding</w:t>
      </w:r>
    </w:p>
    <w:p w14:paraId="40411822" w14:textId="18ECADD4"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04788A0E" w14:textId="34B8679A"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173448CA" w14:textId="21DDC74B" w:rsidR="001843B1" w:rsidRDefault="00AC19F3" w:rsidP="00C42A66">
      <w:pPr>
        <w:pStyle w:val="ListParagraph"/>
        <w:spacing w:afterLines="26" w:after="62" w:line="276" w:lineRule="auto"/>
        <w:ind w:left="792"/>
        <w:jc w:val="both"/>
        <w:rPr>
          <w:rFonts w:ascii="Times New Roman" w:hAnsi="Times New Roman" w:cs="Times New Roman"/>
          <w:sz w:val="24"/>
          <w:szCs w:val="24"/>
          <w:lang w:val="en-US"/>
        </w:rPr>
      </w:pPr>
      <w:r>
        <w:rPr>
          <w:noProof/>
        </w:rPr>
        <w:drawing>
          <wp:anchor distT="0" distB="0" distL="114300" distR="114300" simplePos="0" relativeHeight="251664384" behindDoc="0" locked="0" layoutInCell="1" allowOverlap="1" wp14:anchorId="22814DC8" wp14:editId="3695DDD0">
            <wp:simplePos x="0" y="0"/>
            <wp:positionH relativeFrom="margin">
              <wp:posOffset>1135977</wp:posOffset>
            </wp:positionH>
            <wp:positionV relativeFrom="paragraph">
              <wp:posOffset>-5109</wp:posOffset>
            </wp:positionV>
            <wp:extent cx="3903259" cy="2193799"/>
            <wp:effectExtent l="0" t="0" r="2540" b="0"/>
            <wp:wrapNone/>
            <wp:docPr id="2099430941" name="Picture 3" descr="2,100+ Person Coughing In Public Stock Photos, Pictures &amp; Royalty-Free  Images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100+ Person Coughing In Public Stock Photos, Pictures &amp; Royalty-Free  Images - iStock"/>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03259" cy="21937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636056"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7482B094"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72764FFA"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22F911DB"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45CC4E46"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74BC940A" w14:textId="77777777" w:rsidR="00AC19F3" w:rsidRDefault="00AC19F3" w:rsidP="00C42A66">
      <w:pPr>
        <w:pStyle w:val="ListParagraph"/>
        <w:spacing w:afterLines="26" w:after="62" w:line="276" w:lineRule="auto"/>
        <w:ind w:left="792"/>
        <w:jc w:val="both"/>
        <w:rPr>
          <w:rFonts w:ascii="Times New Roman" w:hAnsi="Times New Roman" w:cs="Times New Roman"/>
          <w:sz w:val="24"/>
          <w:szCs w:val="24"/>
          <w:lang w:val="en-US"/>
        </w:rPr>
      </w:pPr>
    </w:p>
    <w:p w14:paraId="61B9706B" w14:textId="77777777" w:rsidR="00AC19F3" w:rsidRDefault="00AC19F3" w:rsidP="00C42A66">
      <w:pPr>
        <w:pStyle w:val="ListParagraph"/>
        <w:spacing w:afterLines="26" w:after="62" w:line="276" w:lineRule="auto"/>
        <w:ind w:left="792"/>
        <w:jc w:val="both"/>
        <w:rPr>
          <w:rFonts w:ascii="Times New Roman" w:hAnsi="Times New Roman" w:cs="Times New Roman"/>
          <w:sz w:val="24"/>
          <w:szCs w:val="24"/>
          <w:lang w:val="en-US"/>
        </w:rPr>
      </w:pPr>
    </w:p>
    <w:p w14:paraId="3DBA6A67"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55E3885D"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4F848727" w14:textId="77777777" w:rsidR="001843B1" w:rsidRDefault="001843B1" w:rsidP="00C42A66">
      <w:pPr>
        <w:pStyle w:val="ListParagraph"/>
        <w:spacing w:afterLines="26" w:after="62" w:line="276" w:lineRule="auto"/>
        <w:ind w:left="792"/>
        <w:jc w:val="both"/>
        <w:rPr>
          <w:rFonts w:ascii="Times New Roman" w:hAnsi="Times New Roman" w:cs="Times New Roman"/>
          <w:sz w:val="24"/>
          <w:szCs w:val="24"/>
          <w:lang w:val="en-US"/>
        </w:rPr>
      </w:pPr>
    </w:p>
    <w:p w14:paraId="0267A512" w14:textId="3E17888D" w:rsidR="001843B1" w:rsidRPr="00D90CEF" w:rsidRDefault="001843B1" w:rsidP="00C42A66">
      <w:pPr>
        <w:pStyle w:val="IEEEReferenceItem"/>
        <w:tabs>
          <w:tab w:val="clear" w:pos="432"/>
        </w:tabs>
        <w:spacing w:afterLines="26" w:after="62" w:line="276" w:lineRule="auto"/>
        <w:ind w:left="3240" w:firstLine="360"/>
        <w:rPr>
          <w:rFonts w:eastAsia="Times New Roman"/>
          <w:bCs/>
          <w:color w:val="000000"/>
          <w:sz w:val="24"/>
          <w:lang w:eastAsia="en-US"/>
        </w:rPr>
      </w:pPr>
      <w:r w:rsidRPr="00F82C4A">
        <w:rPr>
          <w:rFonts w:eastAsia="Times New Roman"/>
          <w:bCs/>
          <w:color w:val="4472C4" w:themeColor="accent1"/>
          <w:sz w:val="24"/>
          <w:lang w:eastAsia="en-US"/>
        </w:rPr>
        <w:t xml:space="preserve">Figure </w:t>
      </w:r>
      <w:r w:rsidR="00FB18E9">
        <w:rPr>
          <w:rFonts w:eastAsia="Times New Roman"/>
          <w:bCs/>
          <w:color w:val="4472C4" w:themeColor="accent1"/>
          <w:sz w:val="24"/>
          <w:lang w:eastAsia="en-US"/>
        </w:rPr>
        <w:t>1</w:t>
      </w:r>
      <w:r w:rsidRPr="002465CF">
        <w:rPr>
          <w:rFonts w:eastAsia="Times New Roman"/>
          <w:bCs/>
          <w:color w:val="000000"/>
          <w:sz w:val="24"/>
          <w:lang w:eastAsia="en-US"/>
        </w:rPr>
        <w:t xml:space="preserve">: </w:t>
      </w:r>
      <w:r w:rsidR="00FB18E9">
        <w:rPr>
          <w:rFonts w:eastAsia="Times New Roman"/>
          <w:bCs/>
          <w:color w:val="000000"/>
          <w:sz w:val="24"/>
          <w:lang w:eastAsia="en-US"/>
        </w:rPr>
        <w:t>Coughing in the crows</w:t>
      </w:r>
    </w:p>
    <w:p w14:paraId="469B0833" w14:textId="44966C5C" w:rsidR="0061451C" w:rsidRDefault="0061451C" w:rsidP="0061451C">
      <w:pPr>
        <w:pStyle w:val="ListParagraph"/>
        <w:numPr>
          <w:ilvl w:val="0"/>
          <w:numId w:val="43"/>
        </w:numPr>
        <w:spacing w:afterLines="26" w:after="62" w:line="276" w:lineRule="auto"/>
        <w:jc w:val="both"/>
      </w:pPr>
      <w:r>
        <w:lastRenderedPageBreak/>
        <w:t>Mobile app that will enable donor to view all these services at their comfort zones and place order and book appointments.</w:t>
      </w:r>
    </w:p>
    <w:p w14:paraId="4C63AF9F" w14:textId="2D20E61A" w:rsidR="00941F30" w:rsidRPr="00605990" w:rsidRDefault="0061451C" w:rsidP="00605990">
      <w:pPr>
        <w:pStyle w:val="ListParagraph"/>
        <w:numPr>
          <w:ilvl w:val="0"/>
          <w:numId w:val="43"/>
        </w:numPr>
        <w:spacing w:afterLines="26" w:after="62" w:line="276" w:lineRule="auto"/>
        <w:jc w:val="both"/>
      </w:pPr>
      <w:r>
        <w:t>The donors should be able to carry out due diligence of the organisations via the web.</w:t>
      </w:r>
    </w:p>
    <w:p w14:paraId="75300674" w14:textId="785B9701" w:rsidR="00413913" w:rsidRPr="002465CF" w:rsidRDefault="00F63E13" w:rsidP="00C42A66">
      <w:pPr>
        <w:pStyle w:val="ListParagraph"/>
        <w:numPr>
          <w:ilvl w:val="2"/>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MOTIVATION</w:t>
      </w:r>
    </w:p>
    <w:p w14:paraId="570CE11E" w14:textId="327D66F0" w:rsidR="004B651E" w:rsidRDefault="00B132B7" w:rsidP="00C42A66">
      <w:pPr>
        <w:pStyle w:val="ListParagraph"/>
        <w:spacing w:afterLines="26" w:after="62" w:line="276" w:lineRule="auto"/>
        <w:ind w:left="1224"/>
        <w:jc w:val="both"/>
        <w:rPr>
          <w:rFonts w:ascii="Times New Roman" w:hAnsi="Times New Roman" w:cs="Times New Roman"/>
          <w:sz w:val="24"/>
          <w:szCs w:val="24"/>
          <w:lang w:val="en-US"/>
        </w:rPr>
      </w:pPr>
      <w:r>
        <w:t>The motivation why we started this project is because of the lack of Charity management organizations in India, that is locally meant for Indians, that will reach out to those individuals that really need help from donors and NGOs or even those NGOs That need Help From Other Donors that are willing to help our dear country and don’t know how to go about it or they might even tend to give it to people to distribute and end up not reaching those that the funding was even donated for.</w:t>
      </w:r>
    </w:p>
    <w:p w14:paraId="3EB43158" w14:textId="0FE2E3C0" w:rsidR="004B651E" w:rsidRDefault="00B132B7" w:rsidP="00C42A66">
      <w:pPr>
        <w:pStyle w:val="ListParagraph"/>
        <w:spacing w:afterLines="26" w:after="62" w:line="276" w:lineRule="auto"/>
        <w:ind w:left="1224"/>
        <w:jc w:val="both"/>
        <w:rPr>
          <w:rFonts w:ascii="Times New Roman" w:hAnsi="Times New Roman" w:cs="Times New Roman"/>
          <w:sz w:val="24"/>
          <w:szCs w:val="24"/>
          <w:lang w:val="en-US"/>
        </w:rPr>
      </w:pPr>
      <w:r>
        <w:rPr>
          <w:noProof/>
        </w:rPr>
        <w:drawing>
          <wp:anchor distT="0" distB="0" distL="114300" distR="114300" simplePos="0" relativeHeight="251665408" behindDoc="0" locked="0" layoutInCell="1" allowOverlap="1" wp14:anchorId="34B5C490" wp14:editId="77501580">
            <wp:simplePos x="0" y="0"/>
            <wp:positionH relativeFrom="column">
              <wp:posOffset>1110615</wp:posOffset>
            </wp:positionH>
            <wp:positionV relativeFrom="paragraph">
              <wp:posOffset>109643</wp:posOffset>
            </wp:positionV>
            <wp:extent cx="4244454" cy="2832771"/>
            <wp:effectExtent l="0" t="0" r="3810" b="5715"/>
            <wp:wrapNone/>
            <wp:docPr id="1942560798" name="Picture 4" descr="1,900+ Group Of People Coughing Stock Photos, Pictures &amp; Royalty-Free  Images - iSt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900+ Group Of People Coughing Stock Photos, Pictures &amp; Royalty-Free  Images - iStoc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4454" cy="283277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70EDF6" w14:textId="0550F791"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4FF45E4E" w14:textId="77777777"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6C4722CA" w14:textId="66348A3A"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4A63A261" w14:textId="77777777"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59EDA30C" w14:textId="77777777"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47A02C0F" w14:textId="777DC962"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7F0CC39A" w14:textId="77777777"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7C66DF72" w14:textId="77777777"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6FEEEB6F" w14:textId="77777777" w:rsidR="004B651E" w:rsidRDefault="004B651E" w:rsidP="00C42A66">
      <w:pPr>
        <w:pStyle w:val="ListParagraph"/>
        <w:spacing w:afterLines="26" w:after="62" w:line="276" w:lineRule="auto"/>
        <w:ind w:left="1224"/>
        <w:jc w:val="both"/>
        <w:rPr>
          <w:rFonts w:ascii="Times New Roman" w:hAnsi="Times New Roman" w:cs="Times New Roman"/>
          <w:sz w:val="24"/>
          <w:szCs w:val="24"/>
          <w:lang w:val="en-US"/>
        </w:rPr>
      </w:pPr>
    </w:p>
    <w:p w14:paraId="7415203C" w14:textId="17595434" w:rsidR="004B651E" w:rsidRDefault="00995995" w:rsidP="00C42A66">
      <w:pPr>
        <w:pStyle w:val="ListParagraph"/>
        <w:spacing w:afterLines="26" w:after="62" w:line="276" w:lineRule="auto"/>
        <w:ind w:left="1224"/>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0C2996">
        <w:rPr>
          <w:rFonts w:ascii="Times New Roman" w:hAnsi="Times New Roman" w:cs="Times New Roman"/>
          <w:sz w:val="24"/>
          <w:szCs w:val="24"/>
          <w:lang w:val="en-US"/>
        </w:rPr>
        <w:t>s</w:t>
      </w:r>
    </w:p>
    <w:p w14:paraId="677AD691" w14:textId="77777777" w:rsidR="004B651E" w:rsidRPr="0035586A" w:rsidRDefault="004B651E" w:rsidP="00C42A66">
      <w:pPr>
        <w:spacing w:afterLines="26" w:after="62" w:line="276" w:lineRule="auto"/>
        <w:jc w:val="both"/>
        <w:rPr>
          <w:rFonts w:ascii="Times New Roman" w:hAnsi="Times New Roman" w:cs="Times New Roman"/>
          <w:sz w:val="24"/>
          <w:szCs w:val="24"/>
          <w:lang w:val="en-US"/>
        </w:rPr>
      </w:pPr>
    </w:p>
    <w:p w14:paraId="21F539D2" w14:textId="68512F66" w:rsidR="00F86566" w:rsidRDefault="00F86566" w:rsidP="00C42A66">
      <w:pPr>
        <w:pStyle w:val="ListParagraph"/>
        <w:spacing w:afterLines="26" w:after="62" w:line="276" w:lineRule="auto"/>
        <w:ind w:left="1224"/>
        <w:jc w:val="both"/>
        <w:rPr>
          <w:rFonts w:ascii="Times New Roman" w:hAnsi="Times New Roman" w:cs="Times New Roman"/>
          <w:sz w:val="24"/>
          <w:szCs w:val="24"/>
          <w:lang w:val="en-US"/>
        </w:rPr>
      </w:pPr>
    </w:p>
    <w:p w14:paraId="6456A77B" w14:textId="3982C040" w:rsidR="00F86566" w:rsidRPr="001843B1" w:rsidRDefault="001843B1" w:rsidP="00C42A66">
      <w:pPr>
        <w:pStyle w:val="IEEEReferenceItem"/>
        <w:tabs>
          <w:tab w:val="clear" w:pos="432"/>
        </w:tabs>
        <w:spacing w:afterLines="26" w:after="62" w:line="276" w:lineRule="auto"/>
        <w:ind w:left="3096" w:firstLine="504"/>
        <w:rPr>
          <w:rFonts w:eastAsia="Times New Roman"/>
          <w:bCs/>
          <w:color w:val="000000"/>
          <w:sz w:val="24"/>
          <w:lang w:eastAsia="en-US"/>
        </w:rPr>
      </w:pPr>
      <w:r w:rsidRPr="00F82C4A">
        <w:rPr>
          <w:rFonts w:eastAsia="Times New Roman"/>
          <w:bCs/>
          <w:color w:val="4472C4" w:themeColor="accent1"/>
          <w:sz w:val="24"/>
          <w:lang w:eastAsia="en-US"/>
        </w:rPr>
        <w:t>Figure 2</w:t>
      </w:r>
      <w:r w:rsidRPr="002465CF">
        <w:rPr>
          <w:rFonts w:eastAsia="Times New Roman"/>
          <w:bCs/>
          <w:color w:val="000000"/>
          <w:sz w:val="24"/>
          <w:lang w:eastAsia="en-US"/>
        </w:rPr>
        <w:t xml:space="preserve">: </w:t>
      </w:r>
      <w:r w:rsidR="00092A35">
        <w:rPr>
          <w:rFonts w:eastAsia="Times New Roman"/>
          <w:bCs/>
          <w:color w:val="000000"/>
          <w:sz w:val="24"/>
          <w:lang w:eastAsia="en-US"/>
        </w:rPr>
        <w:t xml:space="preserve">Sneezing </w:t>
      </w:r>
      <w:r w:rsidR="00B96E33">
        <w:rPr>
          <w:rFonts w:eastAsia="Times New Roman"/>
          <w:bCs/>
          <w:color w:val="000000"/>
          <w:sz w:val="24"/>
          <w:lang w:eastAsia="en-US"/>
        </w:rPr>
        <w:t>in public places</w:t>
      </w:r>
    </w:p>
    <w:p w14:paraId="796A54D5" w14:textId="1D747D68" w:rsidR="00F86566" w:rsidRDefault="007D00D8" w:rsidP="00C42A66">
      <w:pPr>
        <w:pStyle w:val="ListParagraph"/>
        <w:spacing w:afterLines="26" w:after="62" w:line="276" w:lineRule="auto"/>
        <w:ind w:left="1224"/>
        <w:jc w:val="both"/>
        <w:rPr>
          <w:rFonts w:ascii="Times New Roman" w:hAnsi="Times New Roman" w:cs="Times New Roman"/>
          <w:sz w:val="24"/>
          <w:szCs w:val="24"/>
          <w:lang w:val="en-US"/>
        </w:rPr>
      </w:pPr>
      <w:r w:rsidRPr="007D00D8">
        <w:rPr>
          <w:rFonts w:ascii="Times New Roman" w:hAnsi="Times New Roman" w:cs="Times New Roman"/>
          <w:color w:val="4472C4" w:themeColor="accent1"/>
          <w:sz w:val="24"/>
          <w:szCs w:val="24"/>
          <w:lang w:val="en-US"/>
        </w:rPr>
        <w:t>Figure 2</w:t>
      </w:r>
      <w:r w:rsidR="002B2BFD">
        <w:rPr>
          <w:rFonts w:ascii="Times New Roman" w:hAnsi="Times New Roman" w:cs="Times New Roman"/>
          <w:color w:val="4472C4" w:themeColor="accent1"/>
          <w:sz w:val="24"/>
          <w:szCs w:val="24"/>
          <w:lang w:val="en-US"/>
        </w:rPr>
        <w:t xml:space="preserve"> </w:t>
      </w:r>
      <w:r w:rsidR="002B2BFD" w:rsidRPr="002B2BFD">
        <w:rPr>
          <w:rFonts w:ascii="Times New Roman" w:hAnsi="Times New Roman" w:cs="Times New Roman"/>
          <w:sz w:val="24"/>
          <w:szCs w:val="24"/>
          <w:lang w:val="en-US"/>
        </w:rPr>
        <w:t>[17]</w:t>
      </w:r>
      <w:r w:rsidR="002B2BFD">
        <w:rPr>
          <w:rFonts w:ascii="Times New Roman" w:hAnsi="Times New Roman" w:cs="Times New Roman"/>
          <w:color w:val="4472C4" w:themeColor="accent1"/>
          <w:sz w:val="24"/>
          <w:szCs w:val="24"/>
          <w:lang w:val="en-US"/>
        </w:rPr>
        <w:t xml:space="preserve"> </w:t>
      </w:r>
      <w:r w:rsidRPr="007D00D8">
        <w:rPr>
          <w:rFonts w:ascii="Times New Roman" w:hAnsi="Times New Roman" w:cs="Times New Roman"/>
          <w:sz w:val="24"/>
          <w:szCs w:val="24"/>
          <w:lang w:val="en-US"/>
        </w:rPr>
        <w:t>depicting the sneezing in public places, these are the most common ways of spreading a disease</w:t>
      </w:r>
    </w:p>
    <w:p w14:paraId="73D8A847" w14:textId="77777777" w:rsidR="00A033D2" w:rsidRPr="007D00D8" w:rsidRDefault="00A033D2" w:rsidP="00C42A66">
      <w:pPr>
        <w:pStyle w:val="ListParagraph"/>
        <w:spacing w:afterLines="26" w:after="62" w:line="276" w:lineRule="auto"/>
        <w:ind w:left="1224"/>
        <w:jc w:val="both"/>
        <w:rPr>
          <w:rFonts w:ascii="Times New Roman" w:hAnsi="Times New Roman" w:cs="Times New Roman"/>
          <w:color w:val="4472C4" w:themeColor="accent1"/>
          <w:sz w:val="24"/>
          <w:szCs w:val="24"/>
          <w:lang w:val="en-US"/>
        </w:rPr>
      </w:pPr>
    </w:p>
    <w:p w14:paraId="7A7CBB74" w14:textId="77777777" w:rsidR="008B673B" w:rsidRPr="008B673B" w:rsidRDefault="00A033D2" w:rsidP="008B673B">
      <w:pPr>
        <w:spacing w:afterLines="26" w:after="62" w:line="276" w:lineRule="auto"/>
        <w:ind w:left="720"/>
        <w:jc w:val="both"/>
        <w:rPr>
          <w:rFonts w:ascii="Times New Roman" w:hAnsi="Times New Roman" w:cs="Times New Roman"/>
          <w:b/>
          <w:bCs/>
          <w:sz w:val="24"/>
          <w:szCs w:val="24"/>
          <w:lang w:val="en-US"/>
        </w:rPr>
      </w:pPr>
      <w:r>
        <w:t xml:space="preserve">There is no gainsaying that the charity management system is one of the key service industries in the world. In the early stage of industry development, Donors and NGOs were relatively small in scale, mostly small office either found in a mosques or church or occupying small space in an organisation. With the growing concern about one ‘s personal believe, the charity organisation has grown significantly in recent years. Large charity funding chains mushroomed alongside the emergence of a wide variety of charity organisations and technology in the world. Innovation, in an overall social setting, is characterized as any actual article in our current circumstances. For the motivations behind this venture, the emphasis is on a web way to deal with good cause the executives framework. The World Wide Web utilizes the Internet as a vehicle to convey data, including text, illustrations, recordings and sound to anybody with the comparing getting innovation, which today implies a bit of apparatus, or equipment and programming called an internet browser. The Internet permits clients to surf, or investigate, the World Wide Web for data and diversion and has encouraged the improvement of another plan of action, online business. Internet business is the way toward executing business through </w:t>
      </w:r>
      <w:r>
        <w:lastRenderedPageBreak/>
        <w:t>contact made on the World Wide Web. Inside the business world including the foundation association, has seen extensive change because of web innovation; a completely new arrangement for the scattering of data and for the offer of product has developed to unexpected extents. Web-moved toward business exchanges can be through selling or potentially publicizing products and additionally benefits, learning new aptitude, helping associations among benefactors and NGOs as well as Donors to Donors. This fast innovative move to the web approach is grasped by a few, disappoints others yet influences everybody, intentionally or subliminally. This examination was intended to investigate the web way to deal with good cause the board framewor</w:t>
      </w:r>
      <w:r w:rsidR="008B673B">
        <w:t>k.</w:t>
      </w:r>
    </w:p>
    <w:p w14:paraId="6320EDB3" w14:textId="22FA618A" w:rsidR="00F63E13" w:rsidRPr="002465CF" w:rsidRDefault="00F63E13" w:rsidP="00C42A66">
      <w:pPr>
        <w:pStyle w:val="ListParagraph"/>
        <w:numPr>
          <w:ilvl w:val="2"/>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PROJECT OBJECTIVE</w:t>
      </w:r>
    </w:p>
    <w:p w14:paraId="7C2A708B" w14:textId="77777777" w:rsidR="00D568C7" w:rsidRDefault="005A1919" w:rsidP="00973B71">
      <w:pPr>
        <w:spacing w:afterLines="26" w:after="62" w:line="276" w:lineRule="auto"/>
        <w:ind w:left="720"/>
        <w:jc w:val="both"/>
      </w:pPr>
      <w:r>
        <w:t>The main aims and objectives of this project is to design a web-based app that helps the Donors and The NGO’s Ease their work. Specifically, the aims are to;</w:t>
      </w:r>
    </w:p>
    <w:p w14:paraId="5BC3B19A" w14:textId="7D815947" w:rsidR="00D568C7" w:rsidRDefault="005A1919" w:rsidP="00D568C7">
      <w:pPr>
        <w:pStyle w:val="ListParagraph"/>
        <w:numPr>
          <w:ilvl w:val="0"/>
          <w:numId w:val="44"/>
        </w:numPr>
        <w:spacing w:afterLines="26" w:after="62" w:line="276" w:lineRule="auto"/>
        <w:jc w:val="both"/>
      </w:pPr>
      <w:r>
        <w:t>Design and integrate an automated system to improve the services and decreased the time spent calls and searching for services offered in the donation.</w:t>
      </w:r>
    </w:p>
    <w:p w14:paraId="6F4BC973" w14:textId="77777777" w:rsidR="00D568C7" w:rsidRPr="00D568C7" w:rsidRDefault="005A1919" w:rsidP="00D568C7">
      <w:pPr>
        <w:pStyle w:val="ListParagraph"/>
        <w:numPr>
          <w:ilvl w:val="0"/>
          <w:numId w:val="44"/>
        </w:numPr>
        <w:spacing w:afterLines="26" w:after="62" w:line="276" w:lineRule="auto"/>
        <w:jc w:val="both"/>
        <w:rPr>
          <w:rFonts w:ascii="Times New Roman" w:hAnsi="Times New Roman" w:cs="Times New Roman"/>
          <w:b/>
          <w:bCs/>
          <w:sz w:val="24"/>
          <w:szCs w:val="24"/>
          <w:lang w:val="en-US"/>
        </w:rPr>
      </w:pPr>
      <w:r>
        <w:t>Configure a gateway system for online payment to enable individual’s ease of payment from their mobile devices.</w:t>
      </w:r>
    </w:p>
    <w:p w14:paraId="439182D8" w14:textId="77777777" w:rsidR="007A1F6A" w:rsidRPr="007A1F6A" w:rsidRDefault="005A1919" w:rsidP="00D568C7">
      <w:pPr>
        <w:pStyle w:val="ListParagraph"/>
        <w:numPr>
          <w:ilvl w:val="0"/>
          <w:numId w:val="44"/>
        </w:numPr>
        <w:spacing w:afterLines="26" w:after="62" w:line="276" w:lineRule="auto"/>
        <w:jc w:val="both"/>
        <w:rPr>
          <w:rFonts w:ascii="Times New Roman" w:hAnsi="Times New Roman" w:cs="Times New Roman"/>
          <w:b/>
          <w:bCs/>
          <w:sz w:val="24"/>
          <w:szCs w:val="24"/>
          <w:lang w:val="en-US"/>
        </w:rPr>
      </w:pPr>
      <w:r>
        <w:t xml:space="preserve"> Design and implement users register page, login and online appointment booking. </w:t>
      </w:r>
    </w:p>
    <w:p w14:paraId="350CEEC9" w14:textId="77777777" w:rsidR="007A1F6A" w:rsidRDefault="007A1F6A" w:rsidP="007A1F6A">
      <w:pPr>
        <w:pStyle w:val="ListParagraph"/>
        <w:spacing w:afterLines="26" w:after="62" w:line="276" w:lineRule="auto"/>
        <w:ind w:left="1490"/>
        <w:jc w:val="both"/>
      </w:pPr>
    </w:p>
    <w:p w14:paraId="10A34038" w14:textId="77488B17" w:rsidR="005A1919" w:rsidRPr="00D568C7" w:rsidRDefault="005A1919" w:rsidP="007A1F6A">
      <w:pPr>
        <w:pStyle w:val="ListParagraph"/>
        <w:spacing w:afterLines="26" w:after="62" w:line="276" w:lineRule="auto"/>
        <w:ind w:left="1490"/>
        <w:jc w:val="both"/>
        <w:rPr>
          <w:rFonts w:ascii="Times New Roman" w:hAnsi="Times New Roman" w:cs="Times New Roman"/>
          <w:b/>
          <w:bCs/>
          <w:sz w:val="24"/>
          <w:szCs w:val="24"/>
          <w:lang w:val="en-US"/>
        </w:rPr>
      </w:pPr>
      <w:r>
        <w:t>Therefore, we propose to build a charity management system for the distribution of donations between charities, giving people the ability to notify about the surplus, and to inform about the poor who need help.</w:t>
      </w:r>
    </w:p>
    <w:p w14:paraId="5F22BA97" w14:textId="77777777" w:rsidR="00D14365" w:rsidRDefault="005A1919" w:rsidP="005A1919">
      <w:pPr>
        <w:pStyle w:val="ListParagraph"/>
        <w:spacing w:afterLines="26" w:after="62" w:line="276" w:lineRule="auto"/>
        <w:ind w:left="1224"/>
        <w:jc w:val="both"/>
      </w:pPr>
      <w:r>
        <w:t xml:space="preserve"> </w:t>
      </w:r>
      <w:r>
        <w:rPr>
          <w:rFonts w:ascii="Segoe UI Symbol" w:hAnsi="Segoe UI Symbol" w:cs="Segoe UI Symbol"/>
        </w:rPr>
        <w:t>❖</w:t>
      </w:r>
      <w:r>
        <w:t xml:space="preserve"> Development of income resources (donation).</w:t>
      </w:r>
    </w:p>
    <w:p w14:paraId="5AEFE9F7" w14:textId="4A882CA0" w:rsidR="00D14365" w:rsidRDefault="00D14365" w:rsidP="00D14365">
      <w:pPr>
        <w:spacing w:afterLines="26" w:after="62" w:line="276" w:lineRule="auto"/>
        <w:jc w:val="both"/>
      </w:pPr>
      <w:r>
        <w:rPr>
          <w:rFonts w:ascii="Segoe UI Symbol" w:hAnsi="Segoe UI Symbol" w:cs="Segoe UI Symbol"/>
        </w:rPr>
        <w:t xml:space="preserve">                      </w:t>
      </w:r>
      <w:r w:rsidR="005A1919" w:rsidRPr="00D14365">
        <w:rPr>
          <w:rFonts w:ascii="Segoe UI Symbol" w:hAnsi="Segoe UI Symbol" w:cs="Segoe UI Symbol"/>
        </w:rPr>
        <w:t>❖</w:t>
      </w:r>
      <w:r w:rsidR="005A1919">
        <w:t xml:space="preserve"> Management and distribution of contributions to all the needy and low-income </w:t>
      </w:r>
    </w:p>
    <w:p w14:paraId="5119FF17" w14:textId="190A8522" w:rsidR="00973B71" w:rsidRDefault="00973B71" w:rsidP="00D14365">
      <w:pPr>
        <w:spacing w:afterLines="26" w:after="62" w:line="276" w:lineRule="auto"/>
        <w:jc w:val="both"/>
      </w:pPr>
      <w:r>
        <w:t xml:space="preserve">                                  Families.</w:t>
      </w:r>
    </w:p>
    <w:p w14:paraId="441CB6E9" w14:textId="77777777" w:rsidR="00D14365" w:rsidRDefault="005A1919" w:rsidP="005A1919">
      <w:pPr>
        <w:pStyle w:val="ListParagraph"/>
        <w:spacing w:afterLines="26" w:after="62" w:line="276" w:lineRule="auto"/>
        <w:ind w:left="1224"/>
        <w:jc w:val="both"/>
      </w:pPr>
      <w:r>
        <w:t xml:space="preserve"> </w:t>
      </w:r>
      <w:r>
        <w:rPr>
          <w:rFonts w:ascii="Segoe UI Symbol" w:hAnsi="Segoe UI Symbol" w:cs="Segoe UI Symbol"/>
        </w:rPr>
        <w:t>❖</w:t>
      </w:r>
      <w:r>
        <w:t xml:space="preserve"> Optimum provision and utilization of operational, physical, and human resources. </w:t>
      </w:r>
    </w:p>
    <w:p w14:paraId="0B352CCE" w14:textId="77777777" w:rsidR="00D14365" w:rsidRDefault="005A1919" w:rsidP="005A1919">
      <w:pPr>
        <w:pStyle w:val="ListParagraph"/>
        <w:spacing w:afterLines="26" w:after="62" w:line="276" w:lineRule="auto"/>
        <w:ind w:left="1224"/>
        <w:jc w:val="both"/>
      </w:pPr>
      <w:r>
        <w:rPr>
          <w:rFonts w:ascii="Segoe UI Symbol" w:hAnsi="Segoe UI Symbol" w:cs="Segoe UI Symbol"/>
        </w:rPr>
        <w:t>❖</w:t>
      </w:r>
      <w:r>
        <w:t xml:space="preserve"> Organization and maintenance of facilities and family’s data to allow the ease of their access.</w:t>
      </w:r>
    </w:p>
    <w:p w14:paraId="07F8BF95" w14:textId="1F7E112F" w:rsidR="005A1919" w:rsidRDefault="00D14365" w:rsidP="00D14365">
      <w:pPr>
        <w:spacing w:afterLines="26" w:after="62" w:line="276" w:lineRule="auto"/>
        <w:jc w:val="both"/>
      </w:pPr>
      <w:r>
        <w:t xml:space="preserve">                      </w:t>
      </w:r>
      <w:r w:rsidR="005A1919">
        <w:t xml:space="preserve"> </w:t>
      </w:r>
      <w:r w:rsidR="005A1919" w:rsidRPr="00D14365">
        <w:rPr>
          <w:rFonts w:ascii="Segoe UI Symbol" w:hAnsi="Segoe UI Symbol" w:cs="Segoe UI Symbol"/>
        </w:rPr>
        <w:t>❖</w:t>
      </w:r>
      <w:r w:rsidR="005A1919">
        <w:t xml:space="preserve"> Speeding up the practical procedures. Helping decision Makers in their strategic action</w:t>
      </w:r>
    </w:p>
    <w:p w14:paraId="5ED3064F" w14:textId="6B7A3676" w:rsidR="00973B71" w:rsidRPr="00D14365" w:rsidRDefault="00973B71" w:rsidP="00D14365">
      <w:pPr>
        <w:spacing w:afterLines="26" w:after="62" w:line="276" w:lineRule="auto"/>
        <w:jc w:val="both"/>
        <w:rPr>
          <w:rFonts w:ascii="Times New Roman" w:hAnsi="Times New Roman" w:cs="Times New Roman"/>
          <w:b/>
          <w:bCs/>
          <w:sz w:val="24"/>
          <w:szCs w:val="24"/>
          <w:lang w:val="en-US"/>
        </w:rPr>
      </w:pPr>
      <w:r>
        <w:t xml:space="preserve">                            Plans.</w:t>
      </w:r>
    </w:p>
    <w:p w14:paraId="014BCDAA" w14:textId="2FF5E902" w:rsidR="00F63E13" w:rsidRDefault="00F63E13" w:rsidP="00C42A66">
      <w:pPr>
        <w:pStyle w:val="ListParagraph"/>
        <w:numPr>
          <w:ilvl w:val="2"/>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SCOPE OF THE PROJECT</w:t>
      </w:r>
    </w:p>
    <w:p w14:paraId="2387D49C" w14:textId="77777777" w:rsidR="000F7A5A" w:rsidRPr="002465CF" w:rsidRDefault="000F7A5A" w:rsidP="000F7A5A">
      <w:pPr>
        <w:pStyle w:val="ListParagraph"/>
        <w:spacing w:afterLines="26" w:after="62" w:line="276" w:lineRule="auto"/>
        <w:ind w:left="792"/>
        <w:jc w:val="both"/>
        <w:rPr>
          <w:rFonts w:ascii="Times New Roman" w:hAnsi="Times New Roman" w:cs="Times New Roman"/>
          <w:b/>
          <w:bCs/>
          <w:sz w:val="24"/>
          <w:szCs w:val="24"/>
          <w:lang w:val="en-US"/>
        </w:rPr>
      </w:pPr>
    </w:p>
    <w:p w14:paraId="2103D87B" w14:textId="14980536" w:rsidR="00941F30" w:rsidRDefault="00A8478D" w:rsidP="000F7A5A">
      <w:pPr>
        <w:spacing w:afterLines="26" w:after="62" w:line="276" w:lineRule="auto"/>
        <w:jc w:val="both"/>
      </w:pPr>
      <w:r>
        <w:t xml:space="preserve">This project will be able to supply solutions to charity management firm’s main issues by first enabling individuals to donate online instead of calling, which is seen to be beneficial for both Donors and NGOs. Also, donors can also read about the NGOs history and the variety of services offered and the Helps they gave out all on the web. Secondly, the project will be an easier way to publicizes the Firm by simply being published on the web. By the end of this project, The Charity Organization that will adopt this web approach will hopefully be able to keep track of appointment records, cutting down the number of phone calls received and finally help achieve the desired number of donors. Again, the aim of this project is to encourage the Charity Management system to rely mainly on technology to publicize their firm and communicate with donor/individuals. Finally, the implementation of this project will benefit academic, the Indian society and the world as a whole. This research adds more </w:t>
      </w:r>
      <w:r>
        <w:lastRenderedPageBreak/>
        <w:t>knowledge to the academic by providing unavailable materials to achieve and aspire in India. Also, a concise report on the implementation of each phase of this project will be developed and further development will be available</w:t>
      </w:r>
      <w:r w:rsidR="000F7A5A">
        <w:t>.</w:t>
      </w:r>
    </w:p>
    <w:p w14:paraId="2E8B163B" w14:textId="77777777" w:rsidR="000F7A5A" w:rsidRPr="000F7A5A" w:rsidRDefault="000F7A5A" w:rsidP="000F7A5A">
      <w:pPr>
        <w:spacing w:afterLines="26" w:after="62" w:line="276" w:lineRule="auto"/>
        <w:jc w:val="both"/>
        <w:rPr>
          <w:rFonts w:ascii="Times New Roman" w:hAnsi="Times New Roman" w:cs="Times New Roman"/>
          <w:sz w:val="24"/>
          <w:szCs w:val="24"/>
          <w:lang w:val="en-US"/>
        </w:rPr>
      </w:pPr>
    </w:p>
    <w:p w14:paraId="541D99DF" w14:textId="77777777" w:rsidR="00F63E13" w:rsidRDefault="00F63E13" w:rsidP="00C42A66">
      <w:pPr>
        <w:pStyle w:val="ListParagraph"/>
        <w:numPr>
          <w:ilvl w:val="1"/>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RELATED PREVIOUS WORK</w:t>
      </w:r>
    </w:p>
    <w:p w14:paraId="7EB16191" w14:textId="77777777" w:rsidR="002424B3" w:rsidRPr="002465CF" w:rsidRDefault="002424B3" w:rsidP="00C42A66">
      <w:pPr>
        <w:pStyle w:val="ListParagraph"/>
        <w:spacing w:afterLines="26" w:after="62" w:line="276" w:lineRule="auto"/>
        <w:ind w:left="792"/>
        <w:jc w:val="both"/>
        <w:rPr>
          <w:rFonts w:ascii="Times New Roman" w:hAnsi="Times New Roman" w:cs="Times New Roman"/>
          <w:b/>
          <w:bCs/>
          <w:sz w:val="24"/>
          <w:szCs w:val="24"/>
          <w:lang w:val="en-US"/>
        </w:rPr>
      </w:pPr>
    </w:p>
    <w:p w14:paraId="660F5961" w14:textId="77777777" w:rsidR="00D134BE" w:rsidRDefault="00D134BE" w:rsidP="00D134BE">
      <w:pPr>
        <w:spacing w:afterLines="26" w:after="62" w:line="276" w:lineRule="auto"/>
        <w:jc w:val="both"/>
      </w:pPr>
      <w:r>
        <w:t>Like earlier mentioned there are a lot of applications and websites that have done similar project but with little impact on the charity organisations. This section will discuss some of these projects and their merits and limitations and present the current project and its advantages and impact on bringing these types of charity management system into our dear country in this helping season.</w:t>
      </w:r>
    </w:p>
    <w:p w14:paraId="63AD1AF8" w14:textId="77777777" w:rsidR="00D134BE" w:rsidRDefault="00D134BE" w:rsidP="00D134BE">
      <w:pPr>
        <w:spacing w:afterLines="26" w:after="62" w:line="276" w:lineRule="auto"/>
        <w:jc w:val="both"/>
      </w:pPr>
      <w:r>
        <w:t xml:space="preserve"> These are some of the examples of an online donation that helps in donating or getting donations from different sources:</w:t>
      </w:r>
    </w:p>
    <w:p w14:paraId="13AC7737" w14:textId="77777777" w:rsidR="004B5307" w:rsidRDefault="00D134BE" w:rsidP="00D134BE">
      <w:pPr>
        <w:spacing w:afterLines="26" w:after="62" w:line="276" w:lineRule="auto"/>
        <w:jc w:val="both"/>
      </w:pPr>
      <w:r w:rsidRPr="004B5307">
        <w:rPr>
          <w:rFonts w:ascii="Arial Black" w:hAnsi="Arial Black"/>
        </w:rPr>
        <w:t xml:space="preserve"> GiveIndia</w:t>
      </w:r>
      <w:r>
        <w:t xml:space="preserve">, Atul Satija already builds a charity management website called GiveIndia to serve the need of the non-profit sector. this website is built for charitable organizations to manage their donations and volunteers. </w:t>
      </w:r>
    </w:p>
    <w:p w14:paraId="0DB3AB74" w14:textId="77777777" w:rsidR="00604F58" w:rsidRDefault="00D134BE" w:rsidP="00D134BE">
      <w:pPr>
        <w:spacing w:afterLines="26" w:after="62" w:line="276" w:lineRule="auto"/>
        <w:jc w:val="both"/>
      </w:pPr>
      <w:r>
        <w:t xml:space="preserve">GiveIndia can help with updating databases, monitoring incoming donations, tracking volunteer hours and more. In the recent years, Charities have been using technology to manage their organizations and improve their efficiency. Nowadays, a lot of charities are turning to a charity management website/software to make their jobs easier and more efficient. The number of charities who use these kinds of software has increased by 800% in the last ten years. </w:t>
      </w:r>
    </w:p>
    <w:p w14:paraId="5D015737" w14:textId="77777777" w:rsidR="00604F58" w:rsidRDefault="00604F58" w:rsidP="00D134BE">
      <w:pPr>
        <w:spacing w:afterLines="26" w:after="62" w:line="276" w:lineRule="auto"/>
        <w:jc w:val="both"/>
      </w:pPr>
    </w:p>
    <w:p w14:paraId="01690BDC" w14:textId="1124D820" w:rsidR="00941F30" w:rsidRDefault="00D134BE" w:rsidP="00D134BE">
      <w:pPr>
        <w:spacing w:afterLines="26" w:after="62" w:line="276" w:lineRule="auto"/>
        <w:jc w:val="both"/>
      </w:pPr>
      <w:r w:rsidRPr="00604F58">
        <w:rPr>
          <w:rFonts w:ascii="Arial Black" w:hAnsi="Arial Black"/>
        </w:rPr>
        <w:t>Razoo,</w:t>
      </w:r>
      <w:r>
        <w:t xml:space="preserve"> a popular crowdfunding platform for individuals, teams, or organizations, is a great website for indexing your nonprofit organization to get exposure for your cause. Using Razoo’s nonprofit portal, any registered nonprofit can set up a professionally branded, completely custom charity fundraising page to collect donations at any time</w:t>
      </w:r>
      <w:r w:rsidR="00604F58">
        <w:t>.</w:t>
      </w:r>
    </w:p>
    <w:p w14:paraId="033C894A" w14:textId="77777777" w:rsidR="00604F58" w:rsidRPr="00D134BE" w:rsidRDefault="00604F58" w:rsidP="00D134BE">
      <w:pPr>
        <w:spacing w:afterLines="26" w:after="62" w:line="276" w:lineRule="auto"/>
        <w:jc w:val="both"/>
        <w:rPr>
          <w:rFonts w:ascii="Times New Roman" w:hAnsi="Times New Roman" w:cs="Times New Roman"/>
          <w:sz w:val="24"/>
          <w:szCs w:val="24"/>
          <w:lang w:val="en-US"/>
        </w:rPr>
      </w:pPr>
    </w:p>
    <w:p w14:paraId="0EA4D2D0" w14:textId="77777777" w:rsidR="00F63E13" w:rsidRPr="002465CF" w:rsidRDefault="00F63E13" w:rsidP="00C42A66">
      <w:pPr>
        <w:pStyle w:val="ListParagraph"/>
        <w:numPr>
          <w:ilvl w:val="1"/>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WORK REQUIRED TO BE DONE</w:t>
      </w:r>
    </w:p>
    <w:p w14:paraId="01728658" w14:textId="77777777" w:rsidR="001F4743" w:rsidRPr="002465CF" w:rsidRDefault="001F4743" w:rsidP="00C42A66">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o achieve the objectives of this project, the following tasks need to be completed:</w:t>
      </w:r>
    </w:p>
    <w:p w14:paraId="21989DE3" w14:textId="77777777" w:rsidR="001F4743" w:rsidRPr="002465CF" w:rsidRDefault="001F4743" w:rsidP="00C42A66">
      <w:pPr>
        <w:pStyle w:val="ListParagraph"/>
        <w:spacing w:afterLines="26" w:after="62" w:line="276" w:lineRule="auto"/>
        <w:ind w:left="792"/>
        <w:jc w:val="both"/>
        <w:rPr>
          <w:rFonts w:ascii="Times New Roman" w:hAnsi="Times New Roman" w:cs="Times New Roman"/>
          <w:sz w:val="24"/>
          <w:szCs w:val="24"/>
          <w:lang w:val="en-US"/>
        </w:rPr>
      </w:pPr>
    </w:p>
    <w:p w14:paraId="76EDBE9E" w14:textId="77777777" w:rsidR="001F4743" w:rsidRPr="002465CF" w:rsidRDefault="001F4743" w:rsidP="00C42A66">
      <w:pPr>
        <w:pStyle w:val="ListParagraph"/>
        <w:numPr>
          <w:ilvl w:val="0"/>
          <w:numId w:val="1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ata Collection</w:t>
      </w:r>
      <w:r w:rsidRPr="002465CF">
        <w:rPr>
          <w:rFonts w:ascii="Times New Roman" w:hAnsi="Times New Roman" w:cs="Times New Roman"/>
          <w:sz w:val="24"/>
          <w:szCs w:val="24"/>
          <w:lang w:val="en-US"/>
        </w:rPr>
        <w:t>: Gather diverse datasets that include images and videos of human movements, facial expressions, and other relevant parameters.</w:t>
      </w:r>
    </w:p>
    <w:p w14:paraId="19B69EBC" w14:textId="77777777" w:rsidR="001F4743" w:rsidRPr="002465CF" w:rsidRDefault="001F4743" w:rsidP="00C42A66">
      <w:pPr>
        <w:pStyle w:val="ListParagraph"/>
        <w:numPr>
          <w:ilvl w:val="0"/>
          <w:numId w:val="1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Model Development</w:t>
      </w:r>
      <w:r w:rsidRPr="002465CF">
        <w:rPr>
          <w:rFonts w:ascii="Times New Roman" w:hAnsi="Times New Roman" w:cs="Times New Roman"/>
          <w:sz w:val="24"/>
          <w:szCs w:val="24"/>
          <w:lang w:val="en-US"/>
        </w:rPr>
        <w:t>: Develop and train deep learning models using TensorFlow and other relevant frameworks to analyze the collected data.</w:t>
      </w:r>
    </w:p>
    <w:p w14:paraId="0DF460C0" w14:textId="77777777" w:rsidR="001F4743" w:rsidRPr="002465CF" w:rsidRDefault="001F4743" w:rsidP="00C42A66">
      <w:pPr>
        <w:pStyle w:val="ListParagraph"/>
        <w:numPr>
          <w:ilvl w:val="0"/>
          <w:numId w:val="1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Integration of OpenPose</w:t>
      </w:r>
      <w:r w:rsidRPr="002465CF">
        <w:rPr>
          <w:rFonts w:ascii="Times New Roman" w:hAnsi="Times New Roman" w:cs="Times New Roman"/>
          <w:sz w:val="24"/>
          <w:szCs w:val="24"/>
          <w:lang w:val="en-US"/>
        </w:rPr>
        <w:t>: Implement the OpenPose pose estimation model to accurately assess body movements.</w:t>
      </w:r>
    </w:p>
    <w:p w14:paraId="7330600B" w14:textId="77777777" w:rsidR="001F4743" w:rsidRPr="002465CF" w:rsidRDefault="001F4743" w:rsidP="00C42A66">
      <w:pPr>
        <w:pStyle w:val="ListParagraph"/>
        <w:numPr>
          <w:ilvl w:val="0"/>
          <w:numId w:val="1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ystem Integration</w:t>
      </w:r>
      <w:r w:rsidRPr="002465CF">
        <w:rPr>
          <w:rFonts w:ascii="Times New Roman" w:hAnsi="Times New Roman" w:cs="Times New Roman"/>
          <w:sz w:val="24"/>
          <w:szCs w:val="24"/>
          <w:lang w:val="en-US"/>
        </w:rPr>
        <w:t>: Combine the different components into a cohesive system that can provide real-time health assessments.</w:t>
      </w:r>
    </w:p>
    <w:p w14:paraId="21E16BFA" w14:textId="77777777" w:rsidR="001F4743" w:rsidRPr="002465CF" w:rsidRDefault="001F4743" w:rsidP="00C42A66">
      <w:pPr>
        <w:pStyle w:val="ListParagraph"/>
        <w:numPr>
          <w:ilvl w:val="0"/>
          <w:numId w:val="1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Testing and Validation</w:t>
      </w:r>
      <w:r w:rsidRPr="002465CF">
        <w:rPr>
          <w:rFonts w:ascii="Times New Roman" w:hAnsi="Times New Roman" w:cs="Times New Roman"/>
          <w:sz w:val="24"/>
          <w:szCs w:val="24"/>
          <w:lang w:val="en-US"/>
        </w:rPr>
        <w:t>: Test the system in various settings to ensure accuracy and reliability. Validate the results against established health metrics.</w:t>
      </w:r>
    </w:p>
    <w:p w14:paraId="2E5980F5" w14:textId="5FF81189" w:rsidR="001F4743" w:rsidRDefault="001F4743" w:rsidP="00C42A66">
      <w:pPr>
        <w:pStyle w:val="ListParagraph"/>
        <w:numPr>
          <w:ilvl w:val="0"/>
          <w:numId w:val="1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eployment</w:t>
      </w:r>
      <w:r w:rsidRPr="002465CF">
        <w:rPr>
          <w:rFonts w:ascii="Times New Roman" w:hAnsi="Times New Roman" w:cs="Times New Roman"/>
          <w:sz w:val="24"/>
          <w:szCs w:val="24"/>
          <w:lang w:val="en-US"/>
        </w:rPr>
        <w:t>: Deploy the system in selected environments, such as workplaces, schools, and healthcare facilities, for real-world application and feedback.</w:t>
      </w:r>
    </w:p>
    <w:p w14:paraId="207CD36B" w14:textId="77777777" w:rsidR="00941F30" w:rsidRPr="002465CF" w:rsidRDefault="00941F30" w:rsidP="00C42A66">
      <w:pPr>
        <w:pStyle w:val="ListParagraph"/>
        <w:spacing w:afterLines="26" w:after="62" w:line="276" w:lineRule="auto"/>
        <w:ind w:left="1512"/>
        <w:jc w:val="both"/>
        <w:rPr>
          <w:rFonts w:ascii="Times New Roman" w:hAnsi="Times New Roman" w:cs="Times New Roman"/>
          <w:sz w:val="24"/>
          <w:szCs w:val="24"/>
          <w:lang w:val="en-US"/>
        </w:rPr>
      </w:pPr>
    </w:p>
    <w:p w14:paraId="6438297C" w14:textId="77777777" w:rsidR="00F63E13" w:rsidRPr="002465CF" w:rsidRDefault="00F63E13" w:rsidP="00C42A66">
      <w:pPr>
        <w:pStyle w:val="ListParagraph"/>
        <w:numPr>
          <w:ilvl w:val="1"/>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CHALLENGES</w:t>
      </w:r>
    </w:p>
    <w:p w14:paraId="4660DA3A" w14:textId="77777777" w:rsidR="00C44F9F" w:rsidRPr="002465CF" w:rsidRDefault="00C44F9F" w:rsidP="00C42A66">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Developing an action-based health prediction system presents several challenges:</w:t>
      </w:r>
    </w:p>
    <w:p w14:paraId="0CA0CE4C" w14:textId="77777777" w:rsidR="00C44F9F" w:rsidRPr="002465CF" w:rsidRDefault="00C44F9F" w:rsidP="00C42A66">
      <w:pPr>
        <w:pStyle w:val="ListParagraph"/>
        <w:spacing w:afterLines="26" w:after="62" w:line="276" w:lineRule="auto"/>
        <w:ind w:left="792"/>
        <w:jc w:val="both"/>
        <w:rPr>
          <w:rFonts w:ascii="Times New Roman" w:hAnsi="Times New Roman" w:cs="Times New Roman"/>
          <w:sz w:val="24"/>
          <w:szCs w:val="24"/>
          <w:lang w:val="en-US"/>
        </w:rPr>
      </w:pPr>
    </w:p>
    <w:p w14:paraId="1135257C" w14:textId="77777777" w:rsidR="00C9363A" w:rsidRPr="002465CF" w:rsidRDefault="00C44F9F" w:rsidP="00C42A66">
      <w:pPr>
        <w:pStyle w:val="ListParagraph"/>
        <w:numPr>
          <w:ilvl w:val="0"/>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ata Quality and Diversity:</w:t>
      </w:r>
      <w:r w:rsidRPr="002465CF">
        <w:rPr>
          <w:rFonts w:ascii="Times New Roman" w:hAnsi="Times New Roman" w:cs="Times New Roman"/>
          <w:sz w:val="24"/>
          <w:szCs w:val="24"/>
          <w:lang w:val="en-US"/>
        </w:rPr>
        <w:t xml:space="preserve"> Ensuring that the collected data is diverse and representative of different populations to avoid biases in the model.</w:t>
      </w:r>
    </w:p>
    <w:p w14:paraId="79AC6846"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Data Collection: Collecting high-quality data that is representative of a diverse population is crucial. Ensuring that the data covers various age groups, ethnicities, genders, and health conditions can be challenging but necessary to avoid biases and ensure the model's generalizability.</w:t>
      </w:r>
    </w:p>
    <w:p w14:paraId="662940C2"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Data Labeling: Accurate labeling of data for training the models is labor-intensive and requires expertise. Mislabeling can lead to incorrect predictions and reduce the system's reliability.</w:t>
      </w:r>
    </w:p>
    <w:p w14:paraId="5CA6705B" w14:textId="57A65214"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Privacy Concerns: Collecting and using personal health data raises significant privacy and ethical issues. Ensuring compliance with data protection regulations (such as GDPR) and securing informed consent from participants are vital steps in the data collection process.</w:t>
      </w:r>
    </w:p>
    <w:p w14:paraId="5A27DB73" w14:textId="63035087" w:rsidR="00C44F9F" w:rsidRPr="002465CF" w:rsidRDefault="00C44F9F" w:rsidP="00C42A66">
      <w:pPr>
        <w:pStyle w:val="ListParagraph"/>
        <w:numPr>
          <w:ilvl w:val="0"/>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Real-Time Processing</w:t>
      </w:r>
      <w:r w:rsidRPr="002465CF">
        <w:rPr>
          <w:rFonts w:ascii="Times New Roman" w:hAnsi="Times New Roman" w:cs="Times New Roman"/>
          <w:sz w:val="24"/>
          <w:szCs w:val="24"/>
          <w:lang w:val="en-US"/>
        </w:rPr>
        <w:t>: Achieving real-time analysis and predictions without compromising accuracy.</w:t>
      </w:r>
    </w:p>
    <w:p w14:paraId="21FE7A01"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Computational Resources: Real-time processing of health data, especially using deep learning models, requires substantial computational power. Balancing the need for quick, real-time analysis with the limitations of available hardware can be challenging.</w:t>
      </w:r>
    </w:p>
    <w:p w14:paraId="16149E5E" w14:textId="3A9B404C"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Latency: Minimizing latency to ensure the system provides timely health assessments is critical. High latency can lead to delayed interventions, reducing the system's effectiveness.</w:t>
      </w:r>
    </w:p>
    <w:p w14:paraId="461AA331" w14:textId="77777777" w:rsidR="00C44F9F" w:rsidRPr="002465CF" w:rsidRDefault="00C44F9F" w:rsidP="00C42A66">
      <w:pPr>
        <w:pStyle w:val="ListParagraph"/>
        <w:numPr>
          <w:ilvl w:val="0"/>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tegration of Multiple Parameters: Effectively integrating various health parameters to provide a comprehensive assessment.</w:t>
      </w:r>
    </w:p>
    <w:p w14:paraId="5B380991"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Complexity of Integration: Integrating various health parameters such as body movement, appearance, and potentially mental health indicators adds complexity to the system. Developing robust algorithms that can seamlessly combine these parameters is challenging.</w:t>
      </w:r>
    </w:p>
    <w:p w14:paraId="6A879FD5" w14:textId="0FD3F3AB"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terpreting Correlations: Understanding and accurately interpreting the correlations between different health parameters requires sophisticated modeling and validation techniques. Incorrect interpretations can lead to false health assessments.</w:t>
      </w:r>
    </w:p>
    <w:p w14:paraId="06F37588" w14:textId="77777777" w:rsidR="00C44F9F" w:rsidRPr="002465CF" w:rsidRDefault="00C44F9F" w:rsidP="00C42A66">
      <w:pPr>
        <w:pStyle w:val="ListParagraph"/>
        <w:numPr>
          <w:ilvl w:val="0"/>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rivacy and Security</w:t>
      </w:r>
      <w:r w:rsidRPr="002465CF">
        <w:rPr>
          <w:rFonts w:ascii="Times New Roman" w:hAnsi="Times New Roman" w:cs="Times New Roman"/>
          <w:sz w:val="24"/>
          <w:szCs w:val="24"/>
          <w:lang w:val="en-US"/>
        </w:rPr>
        <w:t>: Ensuring that the system complies with privacy regulations and protects users' personal health data.</w:t>
      </w:r>
    </w:p>
    <w:p w14:paraId="45E0B64C"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Data Security: Ensuring the security of health data, both in transit and at rest, is paramount. Implementing robust encryption methods and secure storage solutions is necessary to protect sensitive information from breaches.</w:t>
      </w:r>
    </w:p>
    <w:p w14:paraId="5E3B255B" w14:textId="58BE5DD8"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lastRenderedPageBreak/>
        <w:t>User Trust: Building user trust in the system's ability to handle their data securely is crucial. Transparency in data handling practices and obtaining necessary certifications can help in gaining user trust.</w:t>
      </w:r>
    </w:p>
    <w:p w14:paraId="06B6FB68" w14:textId="44F09702" w:rsidR="00C44F9F" w:rsidRPr="002465CF" w:rsidRDefault="00C44F9F" w:rsidP="00C42A66">
      <w:pPr>
        <w:pStyle w:val="ListParagraph"/>
        <w:numPr>
          <w:ilvl w:val="0"/>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calability</w:t>
      </w:r>
      <w:r w:rsidRPr="002465CF">
        <w:rPr>
          <w:rFonts w:ascii="Times New Roman" w:hAnsi="Times New Roman" w:cs="Times New Roman"/>
          <w:sz w:val="24"/>
          <w:szCs w:val="24"/>
          <w:lang w:val="en-US"/>
        </w:rPr>
        <w:t>: Designing the system to be scalable and adaptable to different environments and use cases.</w:t>
      </w:r>
    </w:p>
    <w:p w14:paraId="54851224"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Scaling the System: Designing the system to handle large-scale deployment across various settings, such as workplaces, schools, healthcare facilities, and public spaces, presents scalability challenges. The system must maintain performance and accuracy as it scales.</w:t>
      </w:r>
    </w:p>
    <w:p w14:paraId="4F687DAB" w14:textId="3FDCF33F"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Adaptability: Ensuring that the system can adapt to different environments and user needs is essential. Customizing the system for specific settings without compromising its core functionality can be challenging.</w:t>
      </w:r>
    </w:p>
    <w:p w14:paraId="498E86C5" w14:textId="77777777" w:rsidR="00C9363A" w:rsidRPr="002465CF" w:rsidRDefault="00C9363A" w:rsidP="00C42A66">
      <w:pPr>
        <w:pStyle w:val="ListParagraph"/>
        <w:numPr>
          <w:ilvl w:val="0"/>
          <w:numId w:val="15"/>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Technical and Operational Challenges</w:t>
      </w:r>
    </w:p>
    <w:p w14:paraId="7BD50FF3"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Algorithm Robustness: Developing algorithms that can perform reliably under different conditions and with varying data quality is challenging. The algorithms must be robust to noise and capable of handling incomplete or imperfect data.</w:t>
      </w:r>
    </w:p>
    <w:p w14:paraId="37D1DC0F"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Maintenance and Updates: Regular maintenance and updates of the system are necessary to ensure it stays current with the latest medical knowledge and technological advancements. Managing these updates without disrupting the system's operation is crucial.</w:t>
      </w:r>
    </w:p>
    <w:p w14:paraId="08F3EBD1"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teroperability: Ensuring that the system can work seamlessly with existing healthcare infrastructure and other health monitoring devices is important. Interoperability challenges can arise from differences in data formats, communication protocols, and system architectures.</w:t>
      </w:r>
    </w:p>
    <w:p w14:paraId="10AA6587" w14:textId="77777777" w:rsidR="00C9363A" w:rsidRPr="002465CF" w:rsidRDefault="00C9363A" w:rsidP="00C42A66">
      <w:pPr>
        <w:pStyle w:val="ListParagraph"/>
        <w:numPr>
          <w:ilvl w:val="0"/>
          <w:numId w:val="15"/>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Ethical and Social Challenges</w:t>
      </w:r>
    </w:p>
    <w:p w14:paraId="7405B326"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Ethical Considerations: The use of AI in health monitoring raises ethical questions regarding the potential for misuse, discrimination, and bias in the algorithms. Addressing these concerns through ethical AI practices is necessary.</w:t>
      </w:r>
    </w:p>
    <w:p w14:paraId="19B6A11C" w14:textId="77777777"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User Acceptance: Gaining user acceptance and ensuring they are comfortable with using the system involves addressing concerns about privacy, data security, and the accuracy of health predictions. Education and clear communication about the system's benefits and limitations can help in achieving user acceptance.</w:t>
      </w:r>
    </w:p>
    <w:p w14:paraId="4FC69945" w14:textId="0E4F5CA8" w:rsidR="00C9363A" w:rsidRPr="002465CF" w:rsidRDefault="00C9363A" w:rsidP="00C42A66">
      <w:pPr>
        <w:pStyle w:val="ListParagraph"/>
        <w:numPr>
          <w:ilvl w:val="1"/>
          <w:numId w:val="1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Regulatory Compliance: Navigating the complex regulatory landscape of healthcare technology requires ensuring compliance with various local, national, and international regulations. This involves regular audits and adherence to standards set by healthcare authorities.</w:t>
      </w:r>
    </w:p>
    <w:p w14:paraId="6ECCA4D1" w14:textId="77777777" w:rsidR="00927D25" w:rsidRPr="002465CF" w:rsidRDefault="00927D25" w:rsidP="00C42A66">
      <w:pPr>
        <w:spacing w:afterLines="26" w:after="62" w:line="276" w:lineRule="auto"/>
        <w:jc w:val="both"/>
        <w:rPr>
          <w:rFonts w:ascii="Times New Roman" w:hAnsi="Times New Roman" w:cs="Times New Roman"/>
          <w:sz w:val="24"/>
          <w:szCs w:val="24"/>
          <w:lang w:val="en-US"/>
        </w:rPr>
      </w:pPr>
    </w:p>
    <w:p w14:paraId="1E1C9DD4" w14:textId="0F388065" w:rsidR="009A13FD" w:rsidRPr="002465CF" w:rsidRDefault="00F63E13" w:rsidP="00C42A66">
      <w:pPr>
        <w:pStyle w:val="ListParagraph"/>
        <w:numPr>
          <w:ilvl w:val="1"/>
          <w:numId w:val="1"/>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ORGANIZATION OF THE REPORT</w:t>
      </w:r>
    </w:p>
    <w:p w14:paraId="52B9A80D" w14:textId="77777777" w:rsidR="00834486" w:rsidRPr="002465CF" w:rsidRDefault="00834486" w:rsidP="00C42A66">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lastRenderedPageBreak/>
        <w:t>This report is organized into several chapters, each focusing on different aspects of the project:</w:t>
      </w:r>
    </w:p>
    <w:p w14:paraId="3770DBE8" w14:textId="77777777" w:rsidR="00834486" w:rsidRPr="002465CF" w:rsidRDefault="00834486" w:rsidP="00C42A66">
      <w:pPr>
        <w:pStyle w:val="ListParagraph"/>
        <w:spacing w:afterLines="26" w:after="62" w:line="276" w:lineRule="auto"/>
        <w:ind w:left="792"/>
        <w:jc w:val="both"/>
        <w:rPr>
          <w:rFonts w:ascii="Times New Roman" w:hAnsi="Times New Roman" w:cs="Times New Roman"/>
          <w:sz w:val="24"/>
          <w:szCs w:val="24"/>
          <w:lang w:val="en-US"/>
        </w:rPr>
      </w:pPr>
    </w:p>
    <w:p w14:paraId="7FB11D4F" w14:textId="77777777" w:rsidR="00834486" w:rsidRPr="002465CF" w:rsidRDefault="00834486" w:rsidP="00C42A66">
      <w:pPr>
        <w:pStyle w:val="ListParagraph"/>
        <w:numPr>
          <w:ilvl w:val="0"/>
          <w:numId w:val="1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hapter 1</w:t>
      </w:r>
      <w:r w:rsidRPr="002465CF">
        <w:rPr>
          <w:rFonts w:ascii="Times New Roman" w:hAnsi="Times New Roman" w:cs="Times New Roman"/>
          <w:sz w:val="24"/>
          <w:szCs w:val="24"/>
          <w:lang w:val="en-US"/>
        </w:rPr>
        <w:t>: Introduction: Provides an overview of the problem, motivation, project objectives, scope, related work, required tasks, challenges, and report organization.</w:t>
      </w:r>
    </w:p>
    <w:p w14:paraId="48BE4B39" w14:textId="77777777" w:rsidR="00834486" w:rsidRPr="002465CF" w:rsidRDefault="00834486" w:rsidP="00C42A66">
      <w:pPr>
        <w:pStyle w:val="ListParagraph"/>
        <w:numPr>
          <w:ilvl w:val="0"/>
          <w:numId w:val="1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hapter 2</w:t>
      </w:r>
      <w:r w:rsidRPr="002465CF">
        <w:rPr>
          <w:rFonts w:ascii="Times New Roman" w:hAnsi="Times New Roman" w:cs="Times New Roman"/>
          <w:sz w:val="24"/>
          <w:szCs w:val="24"/>
          <w:lang w:val="en-US"/>
        </w:rPr>
        <w:t>: Literature Review: Discusses previous research and methodologies related to health prediction and monitoring.</w:t>
      </w:r>
    </w:p>
    <w:p w14:paraId="4758965C" w14:textId="77777777" w:rsidR="00834486" w:rsidRPr="002465CF" w:rsidRDefault="00834486" w:rsidP="00C42A66">
      <w:pPr>
        <w:pStyle w:val="ListParagraph"/>
        <w:numPr>
          <w:ilvl w:val="0"/>
          <w:numId w:val="1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hapter 3</w:t>
      </w:r>
      <w:r w:rsidRPr="002465CF">
        <w:rPr>
          <w:rFonts w:ascii="Times New Roman" w:hAnsi="Times New Roman" w:cs="Times New Roman"/>
          <w:sz w:val="24"/>
          <w:szCs w:val="24"/>
          <w:lang w:val="en-US"/>
        </w:rPr>
        <w:t>: Methodology: Details the methods and technologies used in the project, including data collection, model development, and system integration.</w:t>
      </w:r>
    </w:p>
    <w:p w14:paraId="2C8D1A4B" w14:textId="77777777" w:rsidR="00834486" w:rsidRPr="002465CF" w:rsidRDefault="00834486" w:rsidP="00C42A66">
      <w:pPr>
        <w:pStyle w:val="ListParagraph"/>
        <w:numPr>
          <w:ilvl w:val="0"/>
          <w:numId w:val="1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hapter 4</w:t>
      </w:r>
      <w:r w:rsidRPr="002465CF">
        <w:rPr>
          <w:rFonts w:ascii="Times New Roman" w:hAnsi="Times New Roman" w:cs="Times New Roman"/>
          <w:sz w:val="24"/>
          <w:szCs w:val="24"/>
          <w:lang w:val="en-US"/>
        </w:rPr>
        <w:t>: Implementation: Describes the implementation process, including the development and testing of the system.</w:t>
      </w:r>
    </w:p>
    <w:p w14:paraId="3C36850A" w14:textId="77777777" w:rsidR="00834486" w:rsidRPr="002465CF" w:rsidRDefault="00834486" w:rsidP="00C42A66">
      <w:pPr>
        <w:pStyle w:val="ListParagraph"/>
        <w:numPr>
          <w:ilvl w:val="0"/>
          <w:numId w:val="1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hapter 5</w:t>
      </w:r>
      <w:r w:rsidRPr="002465CF">
        <w:rPr>
          <w:rFonts w:ascii="Times New Roman" w:hAnsi="Times New Roman" w:cs="Times New Roman"/>
          <w:sz w:val="24"/>
          <w:szCs w:val="24"/>
          <w:lang w:val="en-US"/>
        </w:rPr>
        <w:t>: Results and Discussion: Presents the results of the system's performance and discusses their implications.</w:t>
      </w:r>
    </w:p>
    <w:p w14:paraId="129AA9A7" w14:textId="77777777" w:rsidR="00834486" w:rsidRPr="002465CF" w:rsidRDefault="00834486" w:rsidP="00C42A66">
      <w:pPr>
        <w:pStyle w:val="ListParagraph"/>
        <w:numPr>
          <w:ilvl w:val="0"/>
          <w:numId w:val="1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hapter 6</w:t>
      </w:r>
      <w:r w:rsidRPr="002465CF">
        <w:rPr>
          <w:rFonts w:ascii="Times New Roman" w:hAnsi="Times New Roman" w:cs="Times New Roman"/>
          <w:sz w:val="24"/>
          <w:szCs w:val="24"/>
          <w:lang w:val="en-US"/>
        </w:rPr>
        <w:t>: Conclusion and Future Work: Summarizes the project's findings and outlines potential directions for future research and development.</w:t>
      </w:r>
    </w:p>
    <w:p w14:paraId="34F76F8D" w14:textId="526B170D" w:rsidR="00834486" w:rsidRDefault="00834486" w:rsidP="00C42A66">
      <w:pPr>
        <w:spacing w:afterLines="26" w:after="62" w:line="276" w:lineRule="auto"/>
        <w:ind w:left="720"/>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is structure ensures a comprehensive and logical presentation of the project's development and outcomes, providing a clear understanding of the action-based health prediction system and its potential impact.</w:t>
      </w:r>
    </w:p>
    <w:p w14:paraId="1B1895FE" w14:textId="77777777" w:rsidR="00B67563" w:rsidRDefault="00B67563" w:rsidP="00984C61">
      <w:pPr>
        <w:spacing w:afterLines="26" w:after="62" w:line="276" w:lineRule="auto"/>
        <w:jc w:val="both"/>
        <w:rPr>
          <w:rFonts w:ascii="Times New Roman" w:hAnsi="Times New Roman" w:cs="Times New Roman"/>
          <w:sz w:val="24"/>
          <w:szCs w:val="24"/>
          <w:lang w:val="en-US"/>
        </w:rPr>
      </w:pPr>
    </w:p>
    <w:p w14:paraId="58426A24" w14:textId="77777777" w:rsidR="00054DB0" w:rsidRDefault="00054DB0" w:rsidP="00D97DA5">
      <w:pPr>
        <w:spacing w:afterLines="26" w:after="62" w:line="276" w:lineRule="auto"/>
        <w:ind w:left="720"/>
        <w:jc w:val="both"/>
        <w:rPr>
          <w:rFonts w:ascii="Times New Roman" w:hAnsi="Times New Roman" w:cs="Times New Roman"/>
          <w:sz w:val="24"/>
          <w:szCs w:val="24"/>
          <w:lang w:val="en-US"/>
        </w:rPr>
      </w:pPr>
    </w:p>
    <w:p w14:paraId="3302DAF1" w14:textId="1F2C068C" w:rsidR="009A13FD" w:rsidRPr="002465CF" w:rsidRDefault="009A13FD"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t>CHAPTER 2</w:t>
      </w:r>
    </w:p>
    <w:p w14:paraId="68477798" w14:textId="5994F960" w:rsidR="00F63E13" w:rsidRPr="002465CF" w:rsidRDefault="00F63E13" w:rsidP="00D97DA5">
      <w:pPr>
        <w:pStyle w:val="ListParagraph"/>
        <w:spacing w:afterLines="26" w:after="62" w:line="276" w:lineRule="auto"/>
        <w:ind w:left="360"/>
        <w:jc w:val="center"/>
        <w:rPr>
          <w:rFonts w:ascii="Times New Roman" w:hAnsi="Times New Roman" w:cs="Times New Roman"/>
          <w:b/>
          <w:bCs/>
          <w:sz w:val="28"/>
          <w:lang w:val="en-US"/>
        </w:rPr>
      </w:pPr>
      <w:r w:rsidRPr="002465CF">
        <w:rPr>
          <w:rFonts w:ascii="Times New Roman" w:hAnsi="Times New Roman" w:cs="Times New Roman"/>
          <w:b/>
          <w:bCs/>
          <w:sz w:val="28"/>
          <w:lang w:val="en-US"/>
        </w:rPr>
        <w:t>LITERATURE REVIEW</w:t>
      </w:r>
    </w:p>
    <w:p w14:paraId="44E0136C" w14:textId="68DA224E" w:rsidR="00F63E13" w:rsidRPr="002465CF" w:rsidRDefault="009A13FD" w:rsidP="00D97DA5">
      <w:pPr>
        <w:pStyle w:val="ListParagraph"/>
        <w:numPr>
          <w:ilvl w:val="1"/>
          <w:numId w:val="4"/>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EXISTING SYSTEMS</w:t>
      </w:r>
    </w:p>
    <w:p w14:paraId="6978CE3D" w14:textId="337E602D" w:rsidR="00255FD2" w:rsidRDefault="00255FD2"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 the realm of health monitoring and public safety, existing systems have been developed to address various aspects of health and security. Among these, action detection systems and mask detection systems have gained significant attention, especially in light of recent global health crises. This chapter explores the existing systems in these areas, detailing their methodologies, applications, and limitations.</w:t>
      </w:r>
    </w:p>
    <w:p w14:paraId="36FF7F00" w14:textId="77777777" w:rsidR="00685716" w:rsidRPr="002465CF" w:rsidRDefault="00685716" w:rsidP="00D97DA5">
      <w:pPr>
        <w:pStyle w:val="ListParagraph"/>
        <w:spacing w:afterLines="26" w:after="62" w:line="276" w:lineRule="auto"/>
        <w:ind w:left="792"/>
        <w:jc w:val="both"/>
        <w:rPr>
          <w:rFonts w:ascii="Times New Roman" w:hAnsi="Times New Roman" w:cs="Times New Roman"/>
          <w:sz w:val="24"/>
          <w:szCs w:val="24"/>
          <w:lang w:val="en-US"/>
        </w:rPr>
      </w:pPr>
    </w:p>
    <w:p w14:paraId="57EBD513" w14:textId="54BE913C" w:rsidR="009A13FD" w:rsidRPr="002465CF" w:rsidRDefault="0050495A" w:rsidP="00D97DA5">
      <w:pPr>
        <w:pStyle w:val="ListParagraph"/>
        <w:numPr>
          <w:ilvl w:val="2"/>
          <w:numId w:val="4"/>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w:t>
      </w:r>
      <w:r w:rsidR="009A13FD" w:rsidRPr="002465CF">
        <w:rPr>
          <w:rFonts w:ascii="Times New Roman" w:hAnsi="Times New Roman" w:cs="Times New Roman"/>
          <w:b/>
          <w:bCs/>
          <w:sz w:val="24"/>
          <w:szCs w:val="24"/>
          <w:lang w:val="en-US"/>
        </w:rPr>
        <w:t>ACTION DETECTION SYSTEMS</w:t>
      </w:r>
    </w:p>
    <w:p w14:paraId="79193A61" w14:textId="65A58037" w:rsidR="00255FD2" w:rsidRPr="002465CF" w:rsidRDefault="00255FD2"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Action detection systems are designed to recognize and analyze human activities in real-time. These systems have broad applications ranging from surveillance and security to healthcare and sports. The primary objective of action detection systems is to interpret and classify human actions based on video or sensor data.</w:t>
      </w:r>
    </w:p>
    <w:p w14:paraId="57E19EE3" w14:textId="77777777" w:rsidR="00255FD2" w:rsidRPr="002465CF" w:rsidRDefault="00255FD2"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Methodologies</w:t>
      </w:r>
    </w:p>
    <w:p w14:paraId="64B2EC70" w14:textId="3E90293B" w:rsidR="00255FD2" w:rsidRPr="002465CF" w:rsidRDefault="00255FD2" w:rsidP="00D97DA5">
      <w:pPr>
        <w:pStyle w:val="ListParagraph"/>
        <w:numPr>
          <w:ilvl w:val="0"/>
          <w:numId w:val="1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Traditional Computer Vision Techniques:</w:t>
      </w:r>
    </w:p>
    <w:p w14:paraId="3F256007"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Optical Flow</w:t>
      </w:r>
      <w:r w:rsidRPr="002465CF">
        <w:rPr>
          <w:rFonts w:ascii="Times New Roman" w:hAnsi="Times New Roman" w:cs="Times New Roman"/>
          <w:sz w:val="24"/>
          <w:szCs w:val="24"/>
          <w:lang w:val="en-US"/>
        </w:rPr>
        <w:t>: This method involves tracking the motion of objects in a sequence of frames. It captures the direction and speed of movement, which can be used to infer actions.</w:t>
      </w:r>
    </w:p>
    <w:p w14:paraId="17E1B022"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lastRenderedPageBreak/>
        <w:t>Background Subtraction:</w:t>
      </w:r>
      <w:r w:rsidRPr="002465CF">
        <w:rPr>
          <w:rFonts w:ascii="Times New Roman" w:hAnsi="Times New Roman" w:cs="Times New Roman"/>
          <w:sz w:val="24"/>
          <w:szCs w:val="24"/>
          <w:lang w:val="en-US"/>
        </w:rPr>
        <w:t xml:space="preserve"> By distinguishing moving objects from a static background, this technique helps in isolating and analyzing human actions.</w:t>
      </w:r>
    </w:p>
    <w:p w14:paraId="42FCD04B" w14:textId="65781C91" w:rsidR="00255FD2" w:rsidRPr="002465CF" w:rsidRDefault="00255FD2" w:rsidP="00D97DA5">
      <w:pPr>
        <w:pStyle w:val="ListParagraph"/>
        <w:numPr>
          <w:ilvl w:val="0"/>
          <w:numId w:val="1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Machine Learning Approaches:</w:t>
      </w:r>
    </w:p>
    <w:p w14:paraId="77CF9F4A"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upport Vector Machines (SVM):</w:t>
      </w:r>
      <w:r w:rsidRPr="002465CF">
        <w:rPr>
          <w:rFonts w:ascii="Times New Roman" w:hAnsi="Times New Roman" w:cs="Times New Roman"/>
          <w:sz w:val="24"/>
          <w:szCs w:val="24"/>
          <w:lang w:val="en-US"/>
        </w:rPr>
        <w:t xml:space="preserve"> SVMs are used to classify actions by finding the optimal hyperplane that separates different action categories in the feature space.</w:t>
      </w:r>
    </w:p>
    <w:p w14:paraId="731ED61C"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Random Forests:</w:t>
      </w:r>
      <w:r w:rsidRPr="002465CF">
        <w:rPr>
          <w:rFonts w:ascii="Times New Roman" w:hAnsi="Times New Roman" w:cs="Times New Roman"/>
          <w:sz w:val="24"/>
          <w:szCs w:val="24"/>
          <w:lang w:val="en-US"/>
        </w:rPr>
        <w:t xml:space="preserve"> These are used to aggregate the results from multiple decision trees to improve the accuracy of action recognition.</w:t>
      </w:r>
    </w:p>
    <w:p w14:paraId="4FEBD9C2" w14:textId="392E9EAB" w:rsidR="00255FD2" w:rsidRPr="002465CF" w:rsidRDefault="00255FD2" w:rsidP="00D97DA5">
      <w:pPr>
        <w:pStyle w:val="ListParagraph"/>
        <w:numPr>
          <w:ilvl w:val="0"/>
          <w:numId w:val="1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Deep Learning Techniques:</w:t>
      </w:r>
    </w:p>
    <w:p w14:paraId="260DC6F0"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onvolutional Neural Networks (CNNs):</w:t>
      </w:r>
      <w:r w:rsidRPr="002465CF">
        <w:rPr>
          <w:rFonts w:ascii="Times New Roman" w:hAnsi="Times New Roman" w:cs="Times New Roman"/>
          <w:sz w:val="24"/>
          <w:szCs w:val="24"/>
          <w:lang w:val="en-US"/>
        </w:rPr>
        <w:t xml:space="preserve"> CNNs have revolutionized action detection by automatically learning hierarchical features from raw data. They are particularly effective in recognizing spatial patterns.</w:t>
      </w:r>
    </w:p>
    <w:p w14:paraId="7995B3DC"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Recurrent Neural Networks (RNNs):</w:t>
      </w:r>
      <w:r w:rsidRPr="002465CF">
        <w:rPr>
          <w:rFonts w:ascii="Times New Roman" w:hAnsi="Times New Roman" w:cs="Times New Roman"/>
          <w:sz w:val="24"/>
          <w:szCs w:val="24"/>
          <w:lang w:val="en-US"/>
        </w:rPr>
        <w:t xml:space="preserve"> RNNs, including Long Short-Term Memory (LSTM) networks, are employed to capture temporal dependencies in sequential data, making them suitable for action detection over time.</w:t>
      </w:r>
    </w:p>
    <w:p w14:paraId="4D91A903" w14:textId="4624491C" w:rsidR="001C258A"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Two-Stream Networks:</w:t>
      </w:r>
      <w:r w:rsidRPr="002465CF">
        <w:rPr>
          <w:rFonts w:ascii="Times New Roman" w:hAnsi="Times New Roman" w:cs="Times New Roman"/>
          <w:sz w:val="24"/>
          <w:szCs w:val="24"/>
          <w:lang w:val="en-US"/>
        </w:rPr>
        <w:t xml:space="preserve"> These networks process spatial and temporal data separately and then combine the results, enhancing the detection of complex actions.</w:t>
      </w:r>
    </w:p>
    <w:p w14:paraId="658B8B5F" w14:textId="77777777" w:rsidR="00685716" w:rsidRDefault="00685716" w:rsidP="00685716">
      <w:pPr>
        <w:spacing w:afterLines="26" w:after="62" w:line="276" w:lineRule="auto"/>
        <w:jc w:val="both"/>
        <w:rPr>
          <w:rFonts w:ascii="Times New Roman" w:hAnsi="Times New Roman" w:cs="Times New Roman"/>
          <w:sz w:val="24"/>
          <w:szCs w:val="24"/>
          <w:lang w:val="en-US"/>
        </w:rPr>
      </w:pPr>
    </w:p>
    <w:p w14:paraId="2E5393BF" w14:textId="77777777" w:rsidR="00685716" w:rsidRPr="00685716" w:rsidRDefault="00685716" w:rsidP="00685716">
      <w:pPr>
        <w:spacing w:afterLines="26" w:after="62" w:line="276" w:lineRule="auto"/>
        <w:jc w:val="both"/>
        <w:rPr>
          <w:rFonts w:ascii="Times New Roman" w:hAnsi="Times New Roman" w:cs="Times New Roman"/>
          <w:sz w:val="24"/>
          <w:szCs w:val="24"/>
          <w:lang w:val="en-US"/>
        </w:rPr>
      </w:pPr>
    </w:p>
    <w:p w14:paraId="54AD12BC" w14:textId="77777777" w:rsidR="00255FD2" w:rsidRPr="002465CF" w:rsidRDefault="00255FD2" w:rsidP="00D97DA5">
      <w:pPr>
        <w:pStyle w:val="ListParagraph"/>
        <w:spacing w:afterLines="26" w:after="62" w:line="276" w:lineRule="auto"/>
        <w:ind w:left="194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Applications</w:t>
      </w:r>
    </w:p>
    <w:p w14:paraId="0EB4A079"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urveillance and Security:</w:t>
      </w:r>
      <w:r w:rsidRPr="002465CF">
        <w:rPr>
          <w:rFonts w:ascii="Times New Roman" w:hAnsi="Times New Roman" w:cs="Times New Roman"/>
          <w:sz w:val="24"/>
          <w:szCs w:val="24"/>
          <w:lang w:val="en-US"/>
        </w:rPr>
        <w:t xml:space="preserve"> Action detection systems are used in public and private security to monitor activities and detect suspicious behavior. For instance, identifying loitering, running, or aggressive actions can help in preventing crimes and ensuring public safety.</w:t>
      </w:r>
    </w:p>
    <w:p w14:paraId="427D0432"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Healthcare:</w:t>
      </w:r>
      <w:r w:rsidRPr="002465CF">
        <w:rPr>
          <w:rFonts w:ascii="Times New Roman" w:hAnsi="Times New Roman" w:cs="Times New Roman"/>
          <w:sz w:val="24"/>
          <w:szCs w:val="24"/>
          <w:lang w:val="en-US"/>
        </w:rPr>
        <w:t xml:space="preserve"> In healthcare, these systems monitor patient activities, ensuring they follow prescribed exercises or identifying fall incidents among the elderly.</w:t>
      </w:r>
    </w:p>
    <w:p w14:paraId="5116BB85"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ports Analytics:</w:t>
      </w:r>
      <w:r w:rsidRPr="002465CF">
        <w:rPr>
          <w:rFonts w:ascii="Times New Roman" w:hAnsi="Times New Roman" w:cs="Times New Roman"/>
          <w:sz w:val="24"/>
          <w:szCs w:val="24"/>
          <w:lang w:val="en-US"/>
        </w:rPr>
        <w:t xml:space="preserve"> Coaches and analysts use action detection to study athlete performance, improve training methods, and prevent injuries by analyzing movement patterns.</w:t>
      </w:r>
    </w:p>
    <w:p w14:paraId="7024B07C"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Human-Computer Interaction (HCI</w:t>
      </w:r>
      <w:r w:rsidRPr="002465CF">
        <w:rPr>
          <w:rFonts w:ascii="Times New Roman" w:hAnsi="Times New Roman" w:cs="Times New Roman"/>
          <w:sz w:val="24"/>
          <w:szCs w:val="24"/>
          <w:lang w:val="en-US"/>
        </w:rPr>
        <w:t>): Action detection facilitates more natural interactions with devices through gesture recognition and motion-based controls.</w:t>
      </w:r>
    </w:p>
    <w:p w14:paraId="4A9376B6" w14:textId="77777777" w:rsidR="00255FD2" w:rsidRPr="002465CF" w:rsidRDefault="00255FD2" w:rsidP="00D97DA5">
      <w:pPr>
        <w:pStyle w:val="ListParagraph"/>
        <w:spacing w:afterLines="26" w:after="62" w:line="276" w:lineRule="auto"/>
        <w:ind w:left="194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Limitations</w:t>
      </w:r>
    </w:p>
    <w:p w14:paraId="163E1317"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lastRenderedPageBreak/>
        <w:t>Data Dependency:</w:t>
      </w:r>
      <w:r w:rsidRPr="002465CF">
        <w:rPr>
          <w:rFonts w:ascii="Times New Roman" w:hAnsi="Times New Roman" w:cs="Times New Roman"/>
          <w:sz w:val="24"/>
          <w:szCs w:val="24"/>
          <w:lang w:val="en-US"/>
        </w:rPr>
        <w:t xml:space="preserve"> High-quality and diverse datasets are required to train effective models. Lack of sufficient training data can lead to poor performance.</w:t>
      </w:r>
    </w:p>
    <w:p w14:paraId="666F0D34"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omputational Complexity:</w:t>
      </w:r>
      <w:r w:rsidRPr="002465CF">
        <w:rPr>
          <w:rFonts w:ascii="Times New Roman" w:hAnsi="Times New Roman" w:cs="Times New Roman"/>
          <w:sz w:val="24"/>
          <w:szCs w:val="24"/>
          <w:lang w:val="en-US"/>
        </w:rPr>
        <w:t xml:space="preserve"> Real-time processing of video data requires substantial computational resources, which can be a limiting factor for large-scale deployment.</w:t>
      </w:r>
    </w:p>
    <w:p w14:paraId="4D5A7867" w14:textId="77777777" w:rsidR="00255FD2" w:rsidRPr="002465CF"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Environmental Variability</w:t>
      </w:r>
      <w:r w:rsidRPr="002465CF">
        <w:rPr>
          <w:rFonts w:ascii="Times New Roman" w:hAnsi="Times New Roman" w:cs="Times New Roman"/>
          <w:sz w:val="24"/>
          <w:szCs w:val="24"/>
          <w:lang w:val="en-US"/>
        </w:rPr>
        <w:t>: Changes in lighting, background, and occlusions can significantly affect the accuracy of action detection systems.</w:t>
      </w:r>
    </w:p>
    <w:p w14:paraId="3F4BA2AE" w14:textId="22C9F291" w:rsidR="00255FD2" w:rsidRDefault="00255FD2" w:rsidP="00D97DA5">
      <w:pPr>
        <w:pStyle w:val="ListParagraph"/>
        <w:numPr>
          <w:ilvl w:val="1"/>
          <w:numId w:val="1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rivacy Concerns:</w:t>
      </w:r>
      <w:r w:rsidRPr="002465CF">
        <w:rPr>
          <w:rFonts w:ascii="Times New Roman" w:hAnsi="Times New Roman" w:cs="Times New Roman"/>
          <w:sz w:val="24"/>
          <w:szCs w:val="24"/>
          <w:lang w:val="en-US"/>
        </w:rPr>
        <w:t xml:space="preserve"> Continuous monitoring and data collection raise privacy issues, especially in surveillance applications.</w:t>
      </w:r>
    </w:p>
    <w:p w14:paraId="5E118778" w14:textId="77777777" w:rsidR="00685716" w:rsidRPr="002465CF" w:rsidRDefault="00685716" w:rsidP="00685716">
      <w:pPr>
        <w:pStyle w:val="ListParagraph"/>
        <w:spacing w:afterLines="26" w:after="62" w:line="276" w:lineRule="auto"/>
        <w:ind w:left="2664"/>
        <w:jc w:val="both"/>
        <w:rPr>
          <w:rFonts w:ascii="Times New Roman" w:hAnsi="Times New Roman" w:cs="Times New Roman"/>
          <w:sz w:val="24"/>
          <w:szCs w:val="24"/>
          <w:lang w:val="en-US"/>
        </w:rPr>
      </w:pPr>
    </w:p>
    <w:p w14:paraId="7E7C35A9" w14:textId="1A4070D0" w:rsidR="009A13FD" w:rsidRPr="002465CF" w:rsidRDefault="00255FD2" w:rsidP="00D97DA5">
      <w:pPr>
        <w:pStyle w:val="ListParagraph"/>
        <w:numPr>
          <w:ilvl w:val="2"/>
          <w:numId w:val="4"/>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w:t>
      </w:r>
      <w:r w:rsidR="009A13FD" w:rsidRPr="002465CF">
        <w:rPr>
          <w:rFonts w:ascii="Times New Roman" w:hAnsi="Times New Roman" w:cs="Times New Roman"/>
          <w:b/>
          <w:bCs/>
          <w:sz w:val="24"/>
          <w:szCs w:val="24"/>
          <w:lang w:val="en-US"/>
        </w:rPr>
        <w:t>MASK DETECTION SYSTEMS</w:t>
      </w:r>
    </w:p>
    <w:p w14:paraId="45162AA1" w14:textId="11B05121" w:rsidR="00D57011" w:rsidRPr="002465CF" w:rsidRDefault="00D57011"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Mask detection systems have become crucial in public health efforts, particularly during the COVID-19 pandemic. These systems are designed to detect the presence or absence of face masks on individuals in real-time, helping to enforce public health guidelines and reduce the spread of infectious diseases.</w:t>
      </w:r>
    </w:p>
    <w:p w14:paraId="7E6E32CF" w14:textId="77777777" w:rsidR="00D57011" w:rsidRPr="002465CF" w:rsidRDefault="00D57011"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Methodologies</w:t>
      </w:r>
    </w:p>
    <w:p w14:paraId="6EA966C9" w14:textId="1F8F3072" w:rsidR="00D57011" w:rsidRPr="002465CF" w:rsidRDefault="00D57011" w:rsidP="00D97DA5">
      <w:pPr>
        <w:pStyle w:val="ListParagraph"/>
        <w:numPr>
          <w:ilvl w:val="0"/>
          <w:numId w:val="19"/>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Traditional Image Processing Techniques:</w:t>
      </w:r>
    </w:p>
    <w:p w14:paraId="73D91F5B"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Haar Cascades:</w:t>
      </w:r>
      <w:r w:rsidRPr="002465CF">
        <w:rPr>
          <w:rFonts w:ascii="Times New Roman" w:hAnsi="Times New Roman" w:cs="Times New Roman"/>
          <w:sz w:val="24"/>
          <w:szCs w:val="24"/>
          <w:lang w:val="en-US"/>
        </w:rPr>
        <w:t xml:space="preserve"> Early mask detection systems used Haar cascades to detect faces and then applied additional classifiers to determine if a mask was present.</w:t>
      </w:r>
    </w:p>
    <w:p w14:paraId="6B94ED74"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Histogram of Oriented Gradients (HOG):</w:t>
      </w:r>
      <w:r w:rsidRPr="002465CF">
        <w:rPr>
          <w:rFonts w:ascii="Times New Roman" w:hAnsi="Times New Roman" w:cs="Times New Roman"/>
          <w:sz w:val="24"/>
          <w:szCs w:val="24"/>
          <w:lang w:val="en-US"/>
        </w:rPr>
        <w:t xml:space="preserve"> This method involves feature extraction to detect faces and masks, often combined with SVM for classification.</w:t>
      </w:r>
    </w:p>
    <w:p w14:paraId="312463EE" w14:textId="110DC8D2" w:rsidR="00D57011" w:rsidRPr="002465CF" w:rsidRDefault="00D57011" w:rsidP="00D97DA5">
      <w:pPr>
        <w:pStyle w:val="ListParagraph"/>
        <w:numPr>
          <w:ilvl w:val="0"/>
          <w:numId w:val="19"/>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Deep Learning Techniques:</w:t>
      </w:r>
    </w:p>
    <w:p w14:paraId="5C1A7022"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onvolutional Neural Networks (CNNs):</w:t>
      </w:r>
      <w:r w:rsidRPr="002465CF">
        <w:rPr>
          <w:rFonts w:ascii="Times New Roman" w:hAnsi="Times New Roman" w:cs="Times New Roman"/>
          <w:sz w:val="24"/>
          <w:szCs w:val="24"/>
          <w:lang w:val="en-US"/>
        </w:rPr>
        <w:t xml:space="preserve"> CNNs are extensively used for mask detection due to their ability to automatically learn features from images. Models like ResNet, MobileNet, and InceptionNet have been adapted for this purpose.</w:t>
      </w:r>
    </w:p>
    <w:p w14:paraId="7D4CBDE9"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ingle Shot Multibox Detector (SSD):</w:t>
      </w:r>
      <w:r w:rsidRPr="002465CF">
        <w:rPr>
          <w:rFonts w:ascii="Times New Roman" w:hAnsi="Times New Roman" w:cs="Times New Roman"/>
          <w:sz w:val="24"/>
          <w:szCs w:val="24"/>
          <w:lang w:val="en-US"/>
        </w:rPr>
        <w:t xml:space="preserve"> SSD is a popular object detection framework that has been modified for mask detection. It can simultaneously predict bounding boxes and classify whether a face is masked or not.</w:t>
      </w:r>
    </w:p>
    <w:p w14:paraId="041E93A0"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You Only Look Once (YOLO):</w:t>
      </w:r>
      <w:r w:rsidRPr="002465CF">
        <w:rPr>
          <w:rFonts w:ascii="Times New Roman" w:hAnsi="Times New Roman" w:cs="Times New Roman"/>
          <w:sz w:val="24"/>
          <w:szCs w:val="24"/>
          <w:lang w:val="en-US"/>
        </w:rPr>
        <w:t xml:space="preserve"> YOLO models provide fast and accurate object detection, making them suitable for real-time mask detection in crowded environments.</w:t>
      </w:r>
    </w:p>
    <w:p w14:paraId="66119994" w14:textId="3F32C61B" w:rsidR="00D57011" w:rsidRPr="002465CF" w:rsidRDefault="00D57011" w:rsidP="00D97DA5">
      <w:pPr>
        <w:pStyle w:val="ListParagraph"/>
        <w:numPr>
          <w:ilvl w:val="0"/>
          <w:numId w:val="19"/>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Hybrid Approaches:</w:t>
      </w:r>
    </w:p>
    <w:p w14:paraId="4C3DB63B"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Ensemble Methods:</w:t>
      </w:r>
      <w:r w:rsidRPr="002465CF">
        <w:rPr>
          <w:rFonts w:ascii="Times New Roman" w:hAnsi="Times New Roman" w:cs="Times New Roman"/>
          <w:sz w:val="24"/>
          <w:szCs w:val="24"/>
          <w:lang w:val="en-US"/>
        </w:rPr>
        <w:t xml:space="preserve"> Combining multiple models or methods can improve accuracy. For example, using both HOG and CNNs to leverage the strengths of traditional and deep learning techniques.</w:t>
      </w:r>
    </w:p>
    <w:p w14:paraId="7684CBBF" w14:textId="77777777" w:rsidR="00D57011" w:rsidRPr="002465CF" w:rsidRDefault="00D57011" w:rsidP="00D97DA5">
      <w:pPr>
        <w:pStyle w:val="ListParagraph"/>
        <w:numPr>
          <w:ilvl w:val="1"/>
          <w:numId w:val="1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lastRenderedPageBreak/>
        <w:t>Transfer Learning:</w:t>
      </w:r>
      <w:r w:rsidRPr="002465CF">
        <w:rPr>
          <w:rFonts w:ascii="Times New Roman" w:hAnsi="Times New Roman" w:cs="Times New Roman"/>
          <w:sz w:val="24"/>
          <w:szCs w:val="24"/>
          <w:lang w:val="en-US"/>
        </w:rPr>
        <w:t xml:space="preserve"> Pre-trained models on large datasets can be fine-tuned for mask detection, reducing the need for extensive training data specific to masks.</w:t>
      </w:r>
    </w:p>
    <w:p w14:paraId="5F89682E" w14:textId="77777777" w:rsidR="00D57011" w:rsidRPr="002465CF" w:rsidRDefault="00D57011" w:rsidP="00D97DA5">
      <w:pPr>
        <w:pStyle w:val="ListParagraph"/>
        <w:spacing w:afterLines="26" w:after="62" w:line="276" w:lineRule="auto"/>
        <w:ind w:left="1800"/>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Applications</w:t>
      </w:r>
    </w:p>
    <w:p w14:paraId="356E880D" w14:textId="77777777" w:rsidR="00D57011" w:rsidRPr="002465CF" w:rsidRDefault="00D57011" w:rsidP="00D97DA5">
      <w:pPr>
        <w:pStyle w:val="ListParagraph"/>
        <w:numPr>
          <w:ilvl w:val="0"/>
          <w:numId w:val="20"/>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ublic Health and Safety:</w:t>
      </w:r>
      <w:r w:rsidRPr="002465CF">
        <w:rPr>
          <w:rFonts w:ascii="Times New Roman" w:hAnsi="Times New Roman" w:cs="Times New Roman"/>
          <w:sz w:val="24"/>
          <w:szCs w:val="24"/>
          <w:lang w:val="en-US"/>
        </w:rPr>
        <w:t xml:space="preserve"> Mask detection systems are deployed in public spaces, transportation hubs, and commercial establishments to ensure compliance with health guidelines. Automated alerts can be triggered if individuals are detected without masks.</w:t>
      </w:r>
    </w:p>
    <w:p w14:paraId="6C661E4E" w14:textId="77777777" w:rsidR="00D57011" w:rsidRPr="002465CF" w:rsidRDefault="00D57011" w:rsidP="00D97DA5">
      <w:pPr>
        <w:pStyle w:val="ListParagraph"/>
        <w:numPr>
          <w:ilvl w:val="0"/>
          <w:numId w:val="20"/>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Workplace Safety:</w:t>
      </w:r>
      <w:r w:rsidRPr="002465CF">
        <w:rPr>
          <w:rFonts w:ascii="Times New Roman" w:hAnsi="Times New Roman" w:cs="Times New Roman"/>
          <w:sz w:val="24"/>
          <w:szCs w:val="24"/>
          <w:lang w:val="en-US"/>
        </w:rPr>
        <w:t xml:space="preserve"> In corporate environments, mask detection helps in maintaining a safe workplace by ensuring employees adhere to mask-wearing protocols.</w:t>
      </w:r>
    </w:p>
    <w:p w14:paraId="24A59065" w14:textId="77777777" w:rsidR="00D57011" w:rsidRPr="002465CF" w:rsidRDefault="00D57011" w:rsidP="00D97DA5">
      <w:pPr>
        <w:pStyle w:val="ListParagraph"/>
        <w:numPr>
          <w:ilvl w:val="0"/>
          <w:numId w:val="20"/>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Education Institutions:</w:t>
      </w:r>
      <w:r w:rsidRPr="002465CF">
        <w:rPr>
          <w:rFonts w:ascii="Times New Roman" w:hAnsi="Times New Roman" w:cs="Times New Roman"/>
          <w:sz w:val="24"/>
          <w:szCs w:val="24"/>
          <w:lang w:val="en-US"/>
        </w:rPr>
        <w:t xml:space="preserve"> Schools and universities use these systems to monitor compliance among students and staff, helping to prevent outbreaks.</w:t>
      </w:r>
    </w:p>
    <w:p w14:paraId="7EA1487B" w14:textId="77777777" w:rsidR="00D57011" w:rsidRPr="002465CF" w:rsidRDefault="00D57011" w:rsidP="00D97DA5">
      <w:pPr>
        <w:pStyle w:val="ListParagraph"/>
        <w:numPr>
          <w:ilvl w:val="0"/>
          <w:numId w:val="20"/>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Healthcare Facilities:</w:t>
      </w:r>
      <w:r w:rsidRPr="002465CF">
        <w:rPr>
          <w:rFonts w:ascii="Times New Roman" w:hAnsi="Times New Roman" w:cs="Times New Roman"/>
          <w:sz w:val="24"/>
          <w:szCs w:val="24"/>
          <w:lang w:val="en-US"/>
        </w:rPr>
        <w:t xml:space="preserve"> Hospitals and clinics use mask detection to safeguard both patients and healthcare workers, ensuring a sterile environment.</w:t>
      </w:r>
    </w:p>
    <w:p w14:paraId="0C669611" w14:textId="77777777" w:rsidR="00D57011" w:rsidRPr="002465CF" w:rsidRDefault="00D57011" w:rsidP="00D97DA5">
      <w:pPr>
        <w:pStyle w:val="ListParagraph"/>
        <w:spacing w:afterLines="26" w:after="62" w:line="276" w:lineRule="auto"/>
        <w:ind w:left="1800"/>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Limitations</w:t>
      </w:r>
    </w:p>
    <w:p w14:paraId="5697B58F" w14:textId="77777777" w:rsidR="00D57011" w:rsidRPr="002465CF" w:rsidRDefault="00D57011" w:rsidP="00D97DA5">
      <w:pPr>
        <w:pStyle w:val="ListParagraph"/>
        <w:numPr>
          <w:ilvl w:val="0"/>
          <w:numId w:val="21"/>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False Positives and Negatives:</w:t>
      </w:r>
      <w:r w:rsidRPr="002465CF">
        <w:rPr>
          <w:rFonts w:ascii="Times New Roman" w:hAnsi="Times New Roman" w:cs="Times New Roman"/>
          <w:sz w:val="24"/>
          <w:szCs w:val="24"/>
          <w:lang w:val="en-US"/>
        </w:rPr>
        <w:t xml:space="preserve"> Mask detection systems can produce errors, especially in cases of partial occlusion, improper mask-wearing, or varied mask designs. False positives (incorrectly detecting a mask) and false negatives (failing to detect a mask) can undermine the system's reliability.</w:t>
      </w:r>
    </w:p>
    <w:p w14:paraId="151D0F4F" w14:textId="77777777" w:rsidR="00D57011" w:rsidRPr="002465CF" w:rsidRDefault="00D57011" w:rsidP="00D97DA5">
      <w:pPr>
        <w:pStyle w:val="ListParagraph"/>
        <w:numPr>
          <w:ilvl w:val="0"/>
          <w:numId w:val="21"/>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iverse Environments:</w:t>
      </w:r>
      <w:r w:rsidRPr="002465CF">
        <w:rPr>
          <w:rFonts w:ascii="Times New Roman" w:hAnsi="Times New Roman" w:cs="Times New Roman"/>
          <w:sz w:val="24"/>
          <w:szCs w:val="24"/>
          <w:lang w:val="en-US"/>
        </w:rPr>
        <w:t xml:space="preserve"> Variations in lighting, face orientation, and background can affect the accuracy of mask detection systems.</w:t>
      </w:r>
    </w:p>
    <w:p w14:paraId="16E113CE" w14:textId="77777777" w:rsidR="00D57011" w:rsidRPr="002465CF" w:rsidRDefault="00D57011" w:rsidP="00D97DA5">
      <w:pPr>
        <w:pStyle w:val="ListParagraph"/>
        <w:numPr>
          <w:ilvl w:val="0"/>
          <w:numId w:val="21"/>
        </w:numPr>
        <w:spacing w:afterLines="26" w:after="62" w:line="276" w:lineRule="auto"/>
        <w:ind w:left="2520"/>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Real-Time Processing:</w:t>
      </w:r>
      <w:r w:rsidRPr="002465CF">
        <w:rPr>
          <w:rFonts w:ascii="Times New Roman" w:hAnsi="Times New Roman" w:cs="Times New Roman"/>
          <w:sz w:val="24"/>
          <w:szCs w:val="24"/>
          <w:lang w:val="en-US"/>
        </w:rPr>
        <w:t xml:space="preserve"> Achieving real-time detection with high accuracy requires robust computational resources, which can be a challenge in large-scale implementations.</w:t>
      </w:r>
    </w:p>
    <w:p w14:paraId="50AF101D" w14:textId="749ACA51" w:rsidR="003E72CD" w:rsidRPr="00685716" w:rsidRDefault="00D57011" w:rsidP="00D97DA5">
      <w:pPr>
        <w:pStyle w:val="ListParagraph"/>
        <w:numPr>
          <w:ilvl w:val="0"/>
          <w:numId w:val="21"/>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rivacy and Ethical Concerns:</w:t>
      </w:r>
      <w:r w:rsidRPr="002465CF">
        <w:rPr>
          <w:rFonts w:ascii="Times New Roman" w:hAnsi="Times New Roman" w:cs="Times New Roman"/>
          <w:sz w:val="24"/>
          <w:szCs w:val="24"/>
          <w:lang w:val="en-US"/>
        </w:rPr>
        <w:t xml:space="preserve"> The use of face detection technology, even for mask detection, raises privacy issues. There is a need for stringent data protection measures to ensure user privacy is maintained.</w:t>
      </w:r>
    </w:p>
    <w:p w14:paraId="326DCD7A" w14:textId="77777777" w:rsidR="000046AE" w:rsidRPr="002465CF" w:rsidRDefault="000046AE" w:rsidP="00D97DA5">
      <w:pPr>
        <w:spacing w:afterLines="26" w:after="62" w:line="276" w:lineRule="auto"/>
        <w:jc w:val="both"/>
        <w:rPr>
          <w:rFonts w:ascii="Times New Roman" w:hAnsi="Times New Roman" w:cs="Times New Roman"/>
          <w:sz w:val="24"/>
          <w:szCs w:val="24"/>
          <w:lang w:val="en-US"/>
        </w:rPr>
      </w:pPr>
    </w:p>
    <w:p w14:paraId="40E474E1" w14:textId="3793065A" w:rsidR="009A13FD" w:rsidRPr="002465CF" w:rsidRDefault="00AD1CAC" w:rsidP="00D97DA5">
      <w:pPr>
        <w:pStyle w:val="ListParagraph"/>
        <w:numPr>
          <w:ilvl w:val="1"/>
          <w:numId w:val="4"/>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w:t>
      </w:r>
      <w:r w:rsidR="009A13FD" w:rsidRPr="002465CF">
        <w:rPr>
          <w:rFonts w:ascii="Times New Roman" w:hAnsi="Times New Roman" w:cs="Times New Roman"/>
          <w:b/>
          <w:bCs/>
          <w:sz w:val="24"/>
          <w:szCs w:val="24"/>
          <w:lang w:val="en-US"/>
        </w:rPr>
        <w:t>SEARCH STRATEGY OF THE PROJECT</w:t>
      </w:r>
    </w:p>
    <w:p w14:paraId="37F02DE8" w14:textId="624D260D" w:rsidR="007C6A5F" w:rsidRPr="002465CF" w:rsidRDefault="007C6A5F" w:rsidP="00984C61">
      <w:pPr>
        <w:pStyle w:val="IEEEParagraph"/>
        <w:spacing w:afterLines="26" w:after="62" w:line="276" w:lineRule="auto"/>
        <w:ind w:left="720" w:firstLine="0"/>
        <w:rPr>
          <w:color w:val="000000"/>
          <w:sz w:val="24"/>
        </w:rPr>
      </w:pPr>
      <w:r w:rsidRPr="002465CF">
        <w:rPr>
          <w:color w:val="000000"/>
          <w:sz w:val="24"/>
        </w:rPr>
        <w:t xml:space="preserve"> The study used the PRISMA model, </w:t>
      </w:r>
      <w:r w:rsidRPr="002465CF">
        <w:rPr>
          <w:color w:val="4472C4" w:themeColor="accent1"/>
          <w:sz w:val="24"/>
        </w:rPr>
        <w:t xml:space="preserve">Figure 2 </w:t>
      </w:r>
      <w:r w:rsidRPr="002465CF">
        <w:rPr>
          <w:color w:val="000000"/>
          <w:sz w:val="24"/>
        </w:rPr>
        <w:t xml:space="preserve">for the selection of studies. For this, a comprehensive search was taken out by the use of Google Scholar and IEEE Xplore. The main keywords used here for selecting the papers were “Health Prediction”, “CNN”, “Sentimental Analysis”, “Emotion Recognition”, “Body movement analysis”, and “Laban movement analysis”, “CNN advancements”, “Skeleton movement of human”, “Disease Recognition”, “OpenVINO”. Figure number 2 depicts the PRISMA model that consist of the sorted resources which are used in carrying out this study. After searching a lot, a total number of 49 studies were selected; duplicate studies were eliminated with the help of the “Find Duplicates” feature of EndNote software. After </w:t>
      </w:r>
      <w:r w:rsidRPr="002465CF">
        <w:rPr>
          <w:color w:val="000000"/>
          <w:sz w:val="24"/>
        </w:rPr>
        <w:lastRenderedPageBreak/>
        <w:t>analysing the process, we retained a set of 49 records. The 3 exclusion methods were used, i.e. (i) studies which are non-AI, (ii) irrelevant articles, and (iii) articles having less data. After applying these criteria’s, 10, 15, and 10 studies were marked as E1, E2 and E3, respectively. The final selection led to studies for this work.</w:t>
      </w:r>
    </w:p>
    <w:p w14:paraId="141DF879" w14:textId="1C68AAA2" w:rsidR="007C6A5F" w:rsidRPr="002465CF" w:rsidRDefault="0020045D" w:rsidP="00D97DA5">
      <w:pPr>
        <w:pStyle w:val="IEEEParagraph"/>
        <w:spacing w:afterLines="26" w:after="62" w:line="276" w:lineRule="auto"/>
        <w:ind w:left="720" w:firstLine="0"/>
        <w:rPr>
          <w:color w:val="000000"/>
          <w:sz w:val="24"/>
        </w:rPr>
      </w:pPr>
      <w:r w:rsidRPr="002465CF">
        <w:rPr>
          <w:noProof/>
          <w:color w:val="000000"/>
          <w:sz w:val="24"/>
          <w:lang w:val="en-US" w:eastAsia="en-US"/>
        </w:rPr>
        <w:drawing>
          <wp:anchor distT="0" distB="0" distL="114300" distR="114300" simplePos="0" relativeHeight="251659264" behindDoc="0" locked="0" layoutInCell="1" allowOverlap="1" wp14:anchorId="2B45CE57" wp14:editId="35B4197A">
            <wp:simplePos x="0" y="0"/>
            <wp:positionH relativeFrom="margin">
              <wp:posOffset>473710</wp:posOffset>
            </wp:positionH>
            <wp:positionV relativeFrom="paragraph">
              <wp:posOffset>51128</wp:posOffset>
            </wp:positionV>
            <wp:extent cx="5253355" cy="3716655"/>
            <wp:effectExtent l="0" t="0" r="444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sma model.jpg"/>
                    <pic:cNvPicPr/>
                  </pic:nvPicPr>
                  <pic:blipFill>
                    <a:blip r:embed="rId9">
                      <a:extLst>
                        <a:ext uri="{28A0092B-C50C-407E-A947-70E740481C1C}">
                          <a14:useLocalDpi xmlns:a14="http://schemas.microsoft.com/office/drawing/2010/main" val="0"/>
                        </a:ext>
                      </a:extLst>
                    </a:blip>
                    <a:stretch>
                      <a:fillRect/>
                    </a:stretch>
                  </pic:blipFill>
                  <pic:spPr>
                    <a:xfrm>
                      <a:off x="0" y="0"/>
                      <a:ext cx="5253355" cy="3716655"/>
                    </a:xfrm>
                    <a:prstGeom prst="rect">
                      <a:avLst/>
                    </a:prstGeom>
                  </pic:spPr>
                </pic:pic>
              </a:graphicData>
            </a:graphic>
            <wp14:sizeRelH relativeFrom="margin">
              <wp14:pctWidth>0</wp14:pctWidth>
            </wp14:sizeRelH>
            <wp14:sizeRelV relativeFrom="margin">
              <wp14:pctHeight>0</wp14:pctHeight>
            </wp14:sizeRelV>
          </wp:anchor>
        </w:drawing>
      </w:r>
    </w:p>
    <w:p w14:paraId="5CD1EF9B" w14:textId="55864DEF" w:rsidR="007C6A5F" w:rsidRPr="002465CF" w:rsidRDefault="007C6A5F" w:rsidP="00D97DA5">
      <w:pPr>
        <w:pStyle w:val="IEEEParagraph"/>
        <w:spacing w:afterLines="26" w:after="62" w:line="276" w:lineRule="auto"/>
        <w:ind w:left="720" w:firstLine="0"/>
        <w:rPr>
          <w:color w:val="000000"/>
          <w:sz w:val="24"/>
        </w:rPr>
      </w:pPr>
    </w:p>
    <w:p w14:paraId="7CE1E93E" w14:textId="77777777" w:rsidR="007C6A5F" w:rsidRPr="002465CF" w:rsidRDefault="007C6A5F" w:rsidP="00D97DA5">
      <w:pPr>
        <w:pStyle w:val="IEEEParagraph"/>
        <w:spacing w:afterLines="26" w:after="62" w:line="276" w:lineRule="auto"/>
        <w:ind w:left="720" w:firstLine="0"/>
        <w:rPr>
          <w:color w:val="000000"/>
          <w:sz w:val="24"/>
        </w:rPr>
      </w:pPr>
    </w:p>
    <w:p w14:paraId="01BDEADC" w14:textId="77777777" w:rsidR="007C6A5F" w:rsidRPr="002465CF" w:rsidRDefault="007C6A5F" w:rsidP="00D97DA5">
      <w:pPr>
        <w:pStyle w:val="IEEEParagraph"/>
        <w:spacing w:afterLines="26" w:after="62" w:line="276" w:lineRule="auto"/>
        <w:ind w:left="720" w:firstLine="0"/>
        <w:rPr>
          <w:color w:val="000000"/>
          <w:sz w:val="24"/>
        </w:rPr>
      </w:pPr>
    </w:p>
    <w:p w14:paraId="6DE7ACCC" w14:textId="77777777" w:rsidR="007C6A5F" w:rsidRPr="002465CF" w:rsidRDefault="007C6A5F" w:rsidP="00D97DA5">
      <w:pPr>
        <w:pStyle w:val="IEEEParagraph"/>
        <w:spacing w:afterLines="26" w:after="62" w:line="276" w:lineRule="auto"/>
        <w:ind w:left="720" w:firstLine="0"/>
        <w:rPr>
          <w:color w:val="000000"/>
          <w:sz w:val="24"/>
        </w:rPr>
      </w:pPr>
    </w:p>
    <w:p w14:paraId="6BDCF4C3" w14:textId="77777777" w:rsidR="007C6A5F" w:rsidRPr="002465CF" w:rsidRDefault="007C6A5F" w:rsidP="00D97DA5">
      <w:pPr>
        <w:pStyle w:val="IEEEParagraph"/>
        <w:spacing w:afterLines="26" w:after="62" w:line="276" w:lineRule="auto"/>
        <w:ind w:left="720" w:firstLine="0"/>
        <w:rPr>
          <w:color w:val="000000"/>
          <w:sz w:val="24"/>
        </w:rPr>
      </w:pPr>
    </w:p>
    <w:p w14:paraId="16A6C7EA" w14:textId="77777777" w:rsidR="007C6A5F" w:rsidRPr="002465CF" w:rsidRDefault="007C6A5F" w:rsidP="00D97DA5">
      <w:pPr>
        <w:pStyle w:val="IEEEParagraph"/>
        <w:spacing w:afterLines="26" w:after="62" w:line="276" w:lineRule="auto"/>
        <w:ind w:left="720" w:firstLine="0"/>
        <w:rPr>
          <w:color w:val="000000"/>
          <w:sz w:val="24"/>
        </w:rPr>
      </w:pPr>
    </w:p>
    <w:p w14:paraId="17502537" w14:textId="77777777" w:rsidR="007C6A5F" w:rsidRPr="002465CF" w:rsidRDefault="007C6A5F" w:rsidP="00D97DA5">
      <w:pPr>
        <w:pStyle w:val="IEEEParagraph"/>
        <w:spacing w:afterLines="26" w:after="62" w:line="276" w:lineRule="auto"/>
        <w:ind w:left="720" w:firstLine="0"/>
        <w:rPr>
          <w:color w:val="000000"/>
          <w:sz w:val="24"/>
        </w:rPr>
      </w:pPr>
    </w:p>
    <w:p w14:paraId="78B07436" w14:textId="77777777" w:rsidR="007C6A5F" w:rsidRPr="002465CF" w:rsidRDefault="007C6A5F" w:rsidP="00D97DA5">
      <w:pPr>
        <w:pStyle w:val="IEEEParagraph"/>
        <w:spacing w:afterLines="26" w:after="62" w:line="276" w:lineRule="auto"/>
        <w:ind w:left="720" w:firstLine="0"/>
        <w:rPr>
          <w:color w:val="000000"/>
          <w:sz w:val="24"/>
        </w:rPr>
      </w:pPr>
    </w:p>
    <w:p w14:paraId="24673587" w14:textId="77777777" w:rsidR="007C6A5F" w:rsidRPr="002465CF" w:rsidRDefault="007C6A5F" w:rsidP="00D97DA5">
      <w:pPr>
        <w:pStyle w:val="IEEEParagraph"/>
        <w:spacing w:afterLines="26" w:after="62" w:line="276" w:lineRule="auto"/>
        <w:ind w:left="720" w:firstLine="0"/>
        <w:rPr>
          <w:color w:val="000000"/>
          <w:sz w:val="24"/>
        </w:rPr>
      </w:pPr>
    </w:p>
    <w:p w14:paraId="267D43E7" w14:textId="77777777" w:rsidR="007C6A5F" w:rsidRPr="002465CF" w:rsidRDefault="007C6A5F" w:rsidP="00D97DA5">
      <w:pPr>
        <w:pStyle w:val="IEEEParagraph"/>
        <w:spacing w:afterLines="26" w:after="62" w:line="276" w:lineRule="auto"/>
        <w:ind w:left="720" w:firstLine="0"/>
        <w:rPr>
          <w:color w:val="000000"/>
          <w:sz w:val="24"/>
        </w:rPr>
      </w:pPr>
    </w:p>
    <w:p w14:paraId="2EA2AFD0" w14:textId="77777777" w:rsidR="007C6A5F" w:rsidRPr="002465CF" w:rsidRDefault="007C6A5F" w:rsidP="00D97DA5">
      <w:pPr>
        <w:pStyle w:val="IEEEParagraph"/>
        <w:spacing w:afterLines="26" w:after="62" w:line="276" w:lineRule="auto"/>
        <w:ind w:left="720" w:firstLine="0"/>
        <w:rPr>
          <w:color w:val="000000"/>
          <w:sz w:val="24"/>
        </w:rPr>
      </w:pPr>
    </w:p>
    <w:p w14:paraId="323F8F90" w14:textId="77777777" w:rsidR="007C6A5F" w:rsidRPr="002465CF" w:rsidRDefault="007C6A5F" w:rsidP="00D97DA5">
      <w:pPr>
        <w:pStyle w:val="IEEEParagraph"/>
        <w:spacing w:afterLines="26" w:after="62" w:line="276" w:lineRule="auto"/>
        <w:ind w:left="720" w:firstLine="0"/>
        <w:rPr>
          <w:color w:val="000000"/>
          <w:sz w:val="24"/>
        </w:rPr>
      </w:pPr>
    </w:p>
    <w:p w14:paraId="45D1E7F3" w14:textId="52D56029" w:rsidR="007C6A5F" w:rsidRDefault="007C6A5F" w:rsidP="00D97DA5">
      <w:pPr>
        <w:pStyle w:val="IEEEParagraph"/>
        <w:spacing w:afterLines="26" w:after="62" w:line="276" w:lineRule="auto"/>
        <w:ind w:firstLine="0"/>
        <w:rPr>
          <w:color w:val="000000"/>
          <w:sz w:val="24"/>
        </w:rPr>
      </w:pPr>
    </w:p>
    <w:p w14:paraId="2E9E6A63" w14:textId="77777777" w:rsidR="00C9646B" w:rsidRPr="002465CF" w:rsidRDefault="00C9646B" w:rsidP="00D97DA5">
      <w:pPr>
        <w:pStyle w:val="IEEEParagraph"/>
        <w:spacing w:afterLines="26" w:after="62" w:line="276" w:lineRule="auto"/>
        <w:ind w:firstLine="0"/>
        <w:rPr>
          <w:color w:val="000000"/>
          <w:sz w:val="24"/>
        </w:rPr>
      </w:pPr>
    </w:p>
    <w:p w14:paraId="20BC2BD2" w14:textId="77777777" w:rsidR="007C6A5F" w:rsidRPr="002465CF" w:rsidRDefault="007C6A5F" w:rsidP="00D97DA5">
      <w:pPr>
        <w:pStyle w:val="IEEEParagraph"/>
        <w:spacing w:afterLines="26" w:after="62" w:line="276" w:lineRule="auto"/>
        <w:ind w:firstLine="0"/>
        <w:rPr>
          <w:b/>
          <w:bCs/>
          <w:color w:val="000000"/>
          <w:sz w:val="24"/>
        </w:rPr>
      </w:pPr>
    </w:p>
    <w:p w14:paraId="6DE9E942" w14:textId="271FF852" w:rsidR="007C6A5F" w:rsidRPr="002465CF" w:rsidRDefault="007C6A5F" w:rsidP="00D97DA5">
      <w:pPr>
        <w:pStyle w:val="IEEEReferenceItem"/>
        <w:tabs>
          <w:tab w:val="clear" w:pos="432"/>
        </w:tabs>
        <w:spacing w:afterLines="26" w:after="62" w:line="276" w:lineRule="auto"/>
        <w:ind w:left="3240" w:firstLine="360"/>
        <w:rPr>
          <w:rFonts w:eastAsia="Times New Roman"/>
          <w:bCs/>
          <w:color w:val="000000"/>
          <w:sz w:val="24"/>
          <w:lang w:eastAsia="en-US"/>
        </w:rPr>
      </w:pPr>
      <w:r w:rsidRPr="00F82C4A">
        <w:rPr>
          <w:rFonts w:eastAsia="Times New Roman"/>
          <w:bCs/>
          <w:color w:val="4472C4" w:themeColor="accent1"/>
          <w:sz w:val="24"/>
          <w:lang w:eastAsia="en-US"/>
        </w:rPr>
        <w:t xml:space="preserve">Figure </w:t>
      </w:r>
      <w:r w:rsidR="000148BE">
        <w:rPr>
          <w:rFonts w:eastAsia="Times New Roman"/>
          <w:bCs/>
          <w:color w:val="4472C4" w:themeColor="accent1"/>
          <w:sz w:val="24"/>
          <w:lang w:eastAsia="en-US"/>
        </w:rPr>
        <w:t>3</w:t>
      </w:r>
      <w:r w:rsidRPr="002465CF">
        <w:rPr>
          <w:rFonts w:eastAsia="Times New Roman"/>
          <w:bCs/>
          <w:color w:val="000000"/>
          <w:sz w:val="24"/>
          <w:lang w:eastAsia="en-US"/>
        </w:rPr>
        <w:t xml:space="preserve">: </w:t>
      </w:r>
      <w:r w:rsidR="004752E9" w:rsidRPr="002465CF">
        <w:rPr>
          <w:rFonts w:eastAsia="Times New Roman"/>
          <w:bCs/>
          <w:color w:val="000000"/>
          <w:sz w:val="24"/>
          <w:lang w:eastAsia="en-US"/>
        </w:rPr>
        <w:t>Prisma Model</w:t>
      </w:r>
    </w:p>
    <w:p w14:paraId="1220ABF8" w14:textId="41A67E3D" w:rsidR="007C6A5F" w:rsidRPr="002465CF" w:rsidRDefault="007C6A5F" w:rsidP="00D97DA5">
      <w:pPr>
        <w:pStyle w:val="ListParagraph"/>
        <w:spacing w:afterLines="26" w:after="62" w:line="276" w:lineRule="auto"/>
        <w:ind w:left="792"/>
        <w:jc w:val="both"/>
        <w:rPr>
          <w:rFonts w:ascii="Times New Roman" w:hAnsi="Times New Roman" w:cs="Times New Roman"/>
          <w:b/>
          <w:bCs/>
          <w:sz w:val="24"/>
          <w:szCs w:val="24"/>
          <w:lang w:val="en-US"/>
        </w:rPr>
      </w:pPr>
      <w:r w:rsidRPr="002465CF">
        <w:rPr>
          <w:rFonts w:ascii="Times New Roman" w:hAnsi="Times New Roman" w:cs="Times New Roman"/>
          <w:color w:val="000000"/>
          <w:sz w:val="24"/>
          <w:szCs w:val="24"/>
        </w:rPr>
        <w:br w:type="page"/>
      </w:r>
    </w:p>
    <w:p w14:paraId="32EEF9A2" w14:textId="29ADB979" w:rsidR="009A13FD" w:rsidRPr="002465CF" w:rsidRDefault="00AD1CAC" w:rsidP="00D97DA5">
      <w:pPr>
        <w:pStyle w:val="ListParagraph"/>
        <w:numPr>
          <w:ilvl w:val="1"/>
          <w:numId w:val="4"/>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lastRenderedPageBreak/>
        <w:t xml:space="preserve"> </w:t>
      </w:r>
      <w:r w:rsidR="009A13FD" w:rsidRPr="002465CF">
        <w:rPr>
          <w:rFonts w:ascii="Times New Roman" w:hAnsi="Times New Roman" w:cs="Times New Roman"/>
          <w:b/>
          <w:bCs/>
          <w:sz w:val="24"/>
          <w:szCs w:val="24"/>
          <w:lang w:val="en-US"/>
        </w:rPr>
        <w:t>LITERATURE SURVEY</w:t>
      </w:r>
    </w:p>
    <w:p w14:paraId="0986B197" w14:textId="760FD566"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r w:rsidRPr="002465CF">
        <w:rPr>
          <w:rFonts w:ascii="Times New Roman" w:hAnsi="Times New Roman" w:cs="Times New Roman"/>
          <w:noProof/>
          <w:color w:val="000000"/>
          <w:szCs w:val="24"/>
        </w:rPr>
        <w:drawing>
          <wp:anchor distT="0" distB="0" distL="114300" distR="114300" simplePos="0" relativeHeight="251661312" behindDoc="0" locked="0" layoutInCell="1" allowOverlap="1" wp14:anchorId="6F49F806" wp14:editId="16BBDC6F">
            <wp:simplePos x="0" y="0"/>
            <wp:positionH relativeFrom="column">
              <wp:posOffset>332509</wp:posOffset>
            </wp:positionH>
            <wp:positionV relativeFrom="paragraph">
              <wp:posOffset>83902</wp:posOffset>
            </wp:positionV>
            <wp:extent cx="5682942" cy="3040084"/>
            <wp:effectExtent l="0" t="0" r="0"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n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91680" cy="3044759"/>
                    </a:xfrm>
                    <a:prstGeom prst="rect">
                      <a:avLst/>
                    </a:prstGeom>
                  </pic:spPr>
                </pic:pic>
              </a:graphicData>
            </a:graphic>
            <wp14:sizeRelH relativeFrom="margin">
              <wp14:pctWidth>0</wp14:pctWidth>
            </wp14:sizeRelH>
            <wp14:sizeRelV relativeFrom="margin">
              <wp14:pctHeight>0</wp14:pctHeight>
            </wp14:sizeRelV>
          </wp:anchor>
        </w:drawing>
      </w:r>
    </w:p>
    <w:p w14:paraId="330566D3" w14:textId="7CE9CAB8"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36A5C3D9"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7A2EF61F"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33CD7A9E" w14:textId="43017CFA"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4539B3F5"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58DD8150"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2F1DC23B"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5CDC04DD"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20ACA048" w14:textId="20B0DE23"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6D6E6D46"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320C71C2"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7AFDDC12"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6912838E" w14:textId="35C5886F"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3377C886" w14:textId="77777777" w:rsidR="00B037F7" w:rsidRPr="002465CF" w:rsidRDefault="00B037F7" w:rsidP="00D97DA5">
      <w:pPr>
        <w:pStyle w:val="ListParagraph"/>
        <w:spacing w:afterLines="26" w:after="62" w:line="276" w:lineRule="auto"/>
        <w:ind w:left="792"/>
        <w:jc w:val="both"/>
        <w:rPr>
          <w:rFonts w:ascii="Times New Roman" w:hAnsi="Times New Roman" w:cs="Times New Roman"/>
          <w:b/>
          <w:bCs/>
          <w:sz w:val="24"/>
          <w:szCs w:val="24"/>
          <w:lang w:val="en-US"/>
        </w:rPr>
      </w:pPr>
    </w:p>
    <w:p w14:paraId="73F48C9E" w14:textId="77777777" w:rsidR="009B7DD7" w:rsidRPr="002465CF" w:rsidRDefault="009B7DD7" w:rsidP="00D97DA5">
      <w:pPr>
        <w:pStyle w:val="IEEEReferenceItem"/>
        <w:tabs>
          <w:tab w:val="clear" w:pos="432"/>
        </w:tabs>
        <w:spacing w:afterLines="26" w:after="62" w:line="276" w:lineRule="auto"/>
        <w:ind w:left="0" w:firstLine="0"/>
        <w:rPr>
          <w:rFonts w:eastAsia="Times New Roman"/>
          <w:bCs/>
          <w:color w:val="000000"/>
          <w:sz w:val="18"/>
          <w:szCs w:val="18"/>
          <w:lang w:eastAsia="en-US"/>
        </w:rPr>
      </w:pPr>
    </w:p>
    <w:p w14:paraId="6DD40010" w14:textId="176925D5" w:rsidR="00B037F7" w:rsidRPr="00896F4A" w:rsidRDefault="00642627" w:rsidP="00D97DA5">
      <w:pPr>
        <w:pStyle w:val="IEEEReferenceItem"/>
        <w:tabs>
          <w:tab w:val="clear" w:pos="432"/>
        </w:tabs>
        <w:spacing w:afterLines="26" w:after="62" w:line="276" w:lineRule="auto"/>
        <w:ind w:left="2592" w:firstLine="288"/>
        <w:rPr>
          <w:rFonts w:eastAsia="Times New Roman"/>
          <w:bCs/>
          <w:color w:val="000000"/>
          <w:sz w:val="24"/>
          <w:lang w:eastAsia="en-US"/>
        </w:rPr>
      </w:pPr>
      <w:r w:rsidRPr="00896F4A">
        <w:rPr>
          <w:rFonts w:eastAsia="Times New Roman"/>
          <w:bCs/>
          <w:color w:val="4472C4" w:themeColor="accent1"/>
          <w:sz w:val="24"/>
          <w:lang w:eastAsia="en-US"/>
        </w:rPr>
        <w:t xml:space="preserve">Figure </w:t>
      </w:r>
      <w:r w:rsidR="000148BE">
        <w:rPr>
          <w:rFonts w:eastAsia="Times New Roman"/>
          <w:bCs/>
          <w:color w:val="4472C4" w:themeColor="accent1"/>
          <w:sz w:val="24"/>
          <w:lang w:eastAsia="en-US"/>
        </w:rPr>
        <w:t>4</w:t>
      </w:r>
      <w:r w:rsidRPr="002465CF">
        <w:rPr>
          <w:rFonts w:eastAsia="Times New Roman"/>
          <w:bCs/>
          <w:color w:val="000000"/>
          <w:sz w:val="24"/>
          <w:lang w:eastAsia="en-US"/>
        </w:rPr>
        <w:t xml:space="preserve">: </w:t>
      </w:r>
      <w:r w:rsidR="000148BE">
        <w:rPr>
          <w:rFonts w:eastAsia="Times New Roman"/>
          <w:bCs/>
          <w:color w:val="000000"/>
          <w:sz w:val="24"/>
          <w:lang w:eastAsia="en-US"/>
        </w:rPr>
        <w:t>The basic CNN architecture</w:t>
      </w:r>
    </w:p>
    <w:p w14:paraId="2A597B17" w14:textId="77777777" w:rsidR="0056564F" w:rsidRPr="002465CF" w:rsidRDefault="00B037F7" w:rsidP="00D97DA5">
      <w:pPr>
        <w:pStyle w:val="Heading4"/>
        <w:shd w:val="clear" w:color="auto" w:fill="FFFFFF"/>
        <w:spacing w:afterLines="26" w:after="62"/>
        <w:ind w:left="720"/>
        <w:jc w:val="both"/>
        <w:rPr>
          <w:rFonts w:ascii="Times New Roman" w:hAnsi="Times New Roman" w:cs="Times New Roman"/>
          <w:bCs/>
          <w:i w:val="0"/>
          <w:iCs w:val="0"/>
          <w:color w:val="000000"/>
          <w:sz w:val="24"/>
          <w:szCs w:val="24"/>
        </w:rPr>
      </w:pPr>
      <w:r w:rsidRPr="002465CF">
        <w:rPr>
          <w:rFonts w:ascii="Times New Roman" w:hAnsi="Times New Roman" w:cs="Times New Roman"/>
          <w:b/>
          <w:i w:val="0"/>
          <w:iCs w:val="0"/>
          <w:color w:val="000000"/>
          <w:sz w:val="24"/>
          <w:szCs w:val="24"/>
        </w:rPr>
        <w:fldChar w:fldCharType="begin"/>
      </w:r>
      <w:r w:rsidRPr="002465CF">
        <w:rPr>
          <w:rFonts w:ascii="Times New Roman" w:hAnsi="Times New Roman" w:cs="Times New Roman"/>
          <w:b/>
          <w:i w:val="0"/>
          <w:iCs w:val="0"/>
          <w:color w:val="000000"/>
          <w:sz w:val="24"/>
          <w:szCs w:val="24"/>
        </w:rPr>
        <w:instrText xml:space="preserve"> ADDIN EN.CITE &lt;EndNote&gt;&lt;Cite AuthorYear="1"&gt;&lt;Author&gt;Sultana&lt;/Author&gt;&lt;Year&gt;2018&lt;/Year&gt;&lt;RecNum&gt;3&lt;/RecNum&gt;&lt;DisplayText&gt;Sultana, et al. [1]&lt;/DisplayText&gt;&lt;record&gt;&lt;rec-number&gt;3&lt;/rec-number&gt;&lt;foreign-keys&gt;&lt;key app="EN" db-id="0d0dx92r2e2xsnee9zp50wrepzzzv52wa5vt" timestamp="1674368011"&gt;3&lt;/key&gt;&lt;/foreign-keys&gt;&lt;ref-type name="Conference Proceedings"&gt;10&lt;/ref-type&gt;&lt;contributors&gt;&lt;authors&gt;&lt;author&gt;Sultana, Farhana&lt;/author&gt;&lt;author&gt;Sufian, Abu&lt;/author&gt;&lt;author&gt;Dutta, Paramartha&lt;/author&gt;&lt;/authors&gt;&lt;/contributors&gt;&lt;titles&gt;&lt;title&gt;Advancements in image classification using convolutional neural network&lt;/title&gt;&lt;secondary-title&gt;2018 Fourth International Conference on Research in Computational Intelligence and Communication Networks (ICRCICN)&lt;/secondary-title&gt;&lt;/titles&gt;&lt;pages&gt;122-129&lt;/pages&gt;&lt;dates&gt;&lt;year&gt;2018&lt;/year&gt;&lt;/dates&gt;&lt;publisher&gt;IEEE&lt;/publisher&gt;&lt;isbn&gt;1538676389&lt;/isbn&gt;&lt;urls&gt;&lt;/urls&gt;&lt;/record&gt;&lt;/Cite&gt;&lt;/EndNote&gt;</w:instrText>
      </w:r>
      <w:r w:rsidRPr="002465CF">
        <w:rPr>
          <w:rFonts w:ascii="Times New Roman" w:hAnsi="Times New Roman" w:cs="Times New Roman"/>
          <w:b/>
          <w:i w:val="0"/>
          <w:iCs w:val="0"/>
          <w:color w:val="000000"/>
          <w:sz w:val="24"/>
          <w:szCs w:val="24"/>
        </w:rPr>
        <w:fldChar w:fldCharType="separate"/>
      </w:r>
      <w:r w:rsidRPr="002465CF">
        <w:rPr>
          <w:rFonts w:ascii="Times New Roman" w:hAnsi="Times New Roman" w:cs="Times New Roman"/>
          <w:b/>
          <w:i w:val="0"/>
          <w:iCs w:val="0"/>
          <w:noProof/>
          <w:color w:val="000000"/>
          <w:sz w:val="24"/>
          <w:szCs w:val="24"/>
        </w:rPr>
        <w:t>Sultana, et al. [1]</w:t>
      </w:r>
      <w:r w:rsidRPr="002465CF">
        <w:rPr>
          <w:rFonts w:ascii="Times New Roman" w:hAnsi="Times New Roman" w:cs="Times New Roman"/>
          <w:b/>
          <w:i w:val="0"/>
          <w:iCs w:val="0"/>
          <w:color w:val="000000"/>
          <w:sz w:val="24"/>
          <w:szCs w:val="24"/>
        </w:rPr>
        <w:fldChar w:fldCharType="end"/>
      </w:r>
      <w:r w:rsidRPr="002465CF">
        <w:rPr>
          <w:rFonts w:ascii="Times New Roman" w:hAnsi="Times New Roman" w:cs="Times New Roman"/>
          <w:b/>
          <w:i w:val="0"/>
          <w:iCs w:val="0"/>
          <w:color w:val="000000"/>
          <w:sz w:val="24"/>
          <w:szCs w:val="24"/>
        </w:rPr>
        <w:t xml:space="preserve"> </w:t>
      </w:r>
      <w:r w:rsidR="0056564F" w:rsidRPr="002465CF">
        <w:rPr>
          <w:rFonts w:ascii="Times New Roman" w:hAnsi="Times New Roman" w:cs="Times New Roman"/>
          <w:bCs/>
          <w:i w:val="0"/>
          <w:iCs w:val="0"/>
          <w:color w:val="000000"/>
          <w:sz w:val="24"/>
          <w:szCs w:val="24"/>
        </w:rPr>
        <w:t>shed light on the challenges faced by Convolutional Neural Networks (CNNs) due to the limited availability of large training datasets, which hampers their efficiency and performance. Moreover, the absence of standardized techniques and insufficient computational power further restricts their capabilities. The researchers conducted rigorous training and testing of various model variations based on conventional CNN architectures, emphasizing the need for deeper and more extensive networks. While Capsule Networks (CapsNet) show promising results on datasets like MNIST, their full potential is yet to be fully realized and explored.</w:t>
      </w:r>
    </w:p>
    <w:p w14:paraId="73304AB9" w14:textId="67E32157" w:rsidR="00B037F7" w:rsidRPr="002465CF" w:rsidRDefault="00B037F7" w:rsidP="00D97DA5">
      <w:pPr>
        <w:pStyle w:val="Heading4"/>
        <w:shd w:val="clear" w:color="auto" w:fill="FFFFFF"/>
        <w:spacing w:afterLines="26" w:after="62"/>
        <w:ind w:left="720"/>
        <w:jc w:val="both"/>
        <w:rPr>
          <w:rFonts w:ascii="Times New Roman" w:hAnsi="Times New Roman" w:cs="Times New Roman"/>
          <w:i w:val="0"/>
          <w:iCs w:val="0"/>
          <w:color w:val="000000"/>
          <w:sz w:val="24"/>
          <w:szCs w:val="24"/>
        </w:rPr>
      </w:pPr>
      <w:r w:rsidRPr="002465CF">
        <w:rPr>
          <w:rFonts w:ascii="Times New Roman" w:hAnsi="Times New Roman" w:cs="Times New Roman"/>
          <w:b/>
          <w:bCs/>
          <w:i w:val="0"/>
          <w:iCs w:val="0"/>
          <w:color w:val="000000"/>
          <w:sz w:val="24"/>
          <w:szCs w:val="24"/>
        </w:rPr>
        <w:fldChar w:fldCharType="begin"/>
      </w:r>
      <w:r w:rsidRPr="002465CF">
        <w:rPr>
          <w:rFonts w:ascii="Times New Roman" w:hAnsi="Times New Roman" w:cs="Times New Roman"/>
          <w:b/>
          <w:bCs/>
          <w:color w:val="000000"/>
          <w:sz w:val="24"/>
          <w:szCs w:val="24"/>
        </w:rPr>
        <w:instrText xml:space="preserve"> ADDIN EN.CITE &lt;EndNote&gt;&lt;Cite AuthorYear="1"&gt;&lt;Author&gt;Alzubaidi&lt;/Author&gt;&lt;Year&gt;2021&lt;/Year&gt;&lt;RecNum&gt;7&lt;/RecNum&gt;&lt;DisplayText&gt;Alzubaidi, et al. [2]&lt;/DisplayText&gt;&lt;record&gt;&lt;rec-number&gt;7&lt;/rec-number&gt;&lt;foreign-keys&gt;&lt;key app="EN" db-id="0d0dx92r2e2xsnee9zp50wrepzzzv52wa5vt" timestamp="1674452656"&gt;7&lt;/key&gt;&lt;/foreign-keys&gt;&lt;ref-type name="Journal Article"&gt;17&lt;/ref-type&gt;&lt;contributors&gt;&lt;authors&gt;&lt;author&gt;Alzubaidi, Laith&lt;/author&gt;&lt;author&gt;Zhang, Jinglan&lt;/author&gt;&lt;author&gt;Humaidi, Amjad J&lt;/author&gt;&lt;author&gt;Al-Dujaili, Ayad&lt;/author&gt;&lt;author&gt;Duan, Ye&lt;/author&gt;&lt;author&gt;Al-Shamma, Omran&lt;/author&gt;&lt;author&gt;Santamaría, José&lt;/author&gt;&lt;author&gt;Fadhel, Mohammed A&lt;/author&gt;&lt;author&gt;Al-Amidie, Muthana&lt;/author&gt;&lt;author&gt;Farhan, Laith&lt;/author&gt;&lt;/authors&gt;&lt;/contributors&gt;&lt;titles&gt;&lt;title&gt;Review of deep learning: Concepts, CNN architectures, challenges, applications, future directions&lt;/title&gt;&lt;secondary-title&gt;Journal of big Data&lt;/secondary-title&gt;&lt;/titles&gt;&lt;periodical&gt;&lt;full-title&gt;Journal of big Data&lt;/full-title&gt;&lt;/periodical&gt;&lt;pages&gt;1-74&lt;/pages&gt;&lt;volume&gt;8&lt;/volume&gt;&lt;number&gt;1&lt;/number&gt;&lt;dates&gt;&lt;year&gt;2021&lt;/year&gt;&lt;/dates&gt;&lt;isbn&gt;2196-1115&lt;/isbn&gt;&lt;urls&gt;&lt;/urls&gt;&lt;/record&gt;&lt;/Cite&gt;&lt;/EndNote&gt;</w:instrText>
      </w:r>
      <w:r w:rsidRPr="002465CF">
        <w:rPr>
          <w:rFonts w:ascii="Times New Roman" w:hAnsi="Times New Roman" w:cs="Times New Roman"/>
          <w:b/>
          <w:bCs/>
          <w:i w:val="0"/>
          <w:iCs w:val="0"/>
          <w:color w:val="000000"/>
          <w:sz w:val="24"/>
          <w:szCs w:val="24"/>
        </w:rPr>
        <w:fldChar w:fldCharType="separate"/>
      </w:r>
      <w:r w:rsidRPr="002465CF">
        <w:rPr>
          <w:rFonts w:ascii="Times New Roman" w:hAnsi="Times New Roman" w:cs="Times New Roman"/>
          <w:b/>
          <w:bCs/>
          <w:color w:val="000000"/>
          <w:sz w:val="24"/>
          <w:szCs w:val="24"/>
        </w:rPr>
        <w:t>Alzubaidi, et al. [2]</w:t>
      </w:r>
      <w:r w:rsidRPr="002465CF">
        <w:rPr>
          <w:rFonts w:ascii="Times New Roman" w:hAnsi="Times New Roman" w:cs="Times New Roman"/>
          <w:b/>
          <w:bCs/>
          <w:i w:val="0"/>
          <w:iCs w:val="0"/>
          <w:color w:val="000000"/>
          <w:sz w:val="24"/>
          <w:szCs w:val="24"/>
        </w:rPr>
        <w:fldChar w:fldCharType="end"/>
      </w:r>
      <w:r w:rsidRPr="002465CF">
        <w:rPr>
          <w:rFonts w:ascii="Times New Roman" w:hAnsi="Times New Roman" w:cs="Times New Roman"/>
          <w:color w:val="000000"/>
          <w:sz w:val="24"/>
          <w:szCs w:val="24"/>
        </w:rPr>
        <w:t xml:space="preserve"> </w:t>
      </w:r>
      <w:r w:rsidR="005B05F5" w:rsidRPr="002465CF">
        <w:rPr>
          <w:rFonts w:ascii="Times New Roman" w:hAnsi="Times New Roman" w:cs="Times New Roman"/>
          <w:i w:val="0"/>
          <w:iCs w:val="0"/>
          <w:color w:val="000000"/>
          <w:sz w:val="24"/>
          <w:szCs w:val="24"/>
        </w:rPr>
        <w:t>present an in-depth review focusing on diverse aspects of CNN, ranging from convolutional architectures to applications in areas like flora disease detection and medical image analysis. They highlight CNN's widespread adoption and effectiveness in surpassing human capabilities in tasks such as image classification. The paper underscores the significance of re-used data and parameter application across input layers, illustrating the potential of CNNs in various domains, including medical imaging and object detection.</w:t>
      </w:r>
      <w:r w:rsidRPr="002465CF">
        <w:rPr>
          <w:rFonts w:ascii="Times New Roman" w:hAnsi="Times New Roman" w:cs="Times New Roman"/>
          <w:i w:val="0"/>
          <w:iCs w:val="0"/>
          <w:color w:val="000000"/>
          <w:sz w:val="24"/>
          <w:szCs w:val="24"/>
        </w:rPr>
        <w:t xml:space="preserve"> </w:t>
      </w:r>
    </w:p>
    <w:p w14:paraId="548DF9BC" w14:textId="77777777" w:rsidR="00057973"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Sladojevic&lt;/Author&gt;&lt;Year&gt;2016&lt;/Year&gt;&lt;RecNum&gt;8&lt;/RecNum&gt;&lt;DisplayText&gt;Sladojevic, et al. [3]&lt;/DisplayText&gt;&lt;record&gt;&lt;rec-number&gt;8&lt;/rec-number&gt;&lt;foreign-keys&gt;&lt;key app="EN" db-id="0d0dx92r2e2xsnee9zp50wrepzzzv52wa5vt" timestamp="1674461351"&gt;8&lt;/key&gt;&lt;/foreign-keys&gt;&lt;ref-type name="Journal Article"&gt;17&lt;/ref-type&gt;&lt;contributors&gt;&lt;authors&gt;&lt;author&gt;Sladojevic, Srdjan&lt;/author&gt;&lt;author&gt;Arsenovic, Marko&lt;/author&gt;&lt;author&gt;Anderla, Andras&lt;/author&gt;&lt;author&gt;Culibrk, Dubravko&lt;/author&gt;&lt;author&gt;Stefanovic, Darko&lt;/author&gt;&lt;/authors&gt;&lt;/contributors&gt;&lt;titles&gt;&lt;title&gt;Deep neural networks based recognition of plant diseases by leaf image classification&lt;/title&gt;&lt;secondary-title&gt;Computational intelligence and neuroscience&lt;/secondary-title&gt;&lt;/titles&gt;&lt;periodical&gt;&lt;full-title&gt;Computational intelligence and neuroscience&lt;/full-title&gt;&lt;/periodical&gt;&lt;volume&gt;2016&lt;/volume&gt;&lt;dates&gt;&lt;year&gt;2016&lt;/year&gt;&lt;/dates&gt;&lt;isbn&gt;1687-5265&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Sladojevic, et al. [3]</w:t>
      </w:r>
      <w:r w:rsidRPr="002465CF">
        <w:rPr>
          <w:rFonts w:ascii="Times New Roman" w:hAnsi="Times New Roman" w:cs="Times New Roman"/>
          <w:b/>
          <w:bCs/>
          <w:color w:val="000000"/>
          <w:sz w:val="24"/>
          <w:szCs w:val="24"/>
        </w:rPr>
        <w:fldChar w:fldCharType="end"/>
      </w:r>
      <w:r w:rsidR="00305BC2" w:rsidRPr="002465CF">
        <w:rPr>
          <w:rFonts w:ascii="Times New Roman" w:hAnsi="Times New Roman" w:cs="Times New Roman"/>
          <w:b/>
          <w:bCs/>
          <w:color w:val="000000"/>
          <w:sz w:val="24"/>
          <w:szCs w:val="24"/>
        </w:rPr>
        <w:t xml:space="preserve"> </w:t>
      </w:r>
      <w:r w:rsidRPr="002465CF">
        <w:rPr>
          <w:rFonts w:ascii="Times New Roman" w:hAnsi="Times New Roman" w:cs="Times New Roman"/>
          <w:color w:val="000000"/>
          <w:sz w:val="24"/>
          <w:szCs w:val="24"/>
        </w:rPr>
        <w:t xml:space="preserve"> </w:t>
      </w:r>
      <w:r w:rsidR="00305BC2" w:rsidRPr="002465CF">
        <w:rPr>
          <w:rFonts w:ascii="Times New Roman" w:hAnsi="Times New Roman" w:cs="Times New Roman"/>
          <w:color w:val="000000"/>
          <w:sz w:val="24"/>
          <w:szCs w:val="24"/>
        </w:rPr>
        <w:t>provide insights into plant disease recognition using computational intelligence, emphasizing the importance of image pre-processing techniques for optimal feature extraction. They discuss the role of bias in regulating neuron output and highlight the significance of fine-tuning parameters to enhance network accuracy dynamically. The paper elucidates the entire process, including data augmentation, pre-processing, and training functions used for Deep CNNs, offering a comprehensive understanding of disease recognition methodologies.</w:t>
      </w:r>
    </w:p>
    <w:p w14:paraId="3128B971" w14:textId="77777777" w:rsidR="00A47516"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Shin&lt;/Author&gt;&lt;Year&gt;2016&lt;/Year&gt;&lt;RecNum&gt;9&lt;/RecNum&gt;&lt;DisplayText&gt;Shin, et al. [4]&lt;/DisplayText&gt;&lt;record&gt;&lt;rec-number&gt;9&lt;/rec-number&gt;&lt;foreign-keys&gt;&lt;key app="EN" db-id="0d0dx92r2e2xsnee9zp50wrepzzzv52wa5vt" timestamp="1674461540"&gt;9&lt;/key&gt;&lt;/foreign-keys&gt;&lt;ref-type name="Journal Article"&gt;17&lt;/ref-type&gt;&lt;contributors&gt;&lt;authors&gt;&lt;author&gt;Shin, Hoo-Chang&lt;/author&gt;&lt;author&gt;Roth, Holger R&lt;/author&gt;&lt;author&gt;Gao, Mingchen&lt;/author&gt;&lt;author&gt;Lu, Le&lt;/author&gt;&lt;author&gt;Xu, Ziyue&lt;/author&gt;&lt;author&gt;Nogues, Isabella&lt;/author&gt;&lt;author&gt;Yao, Jianhua&lt;/author&gt;&lt;author&gt;Mollura, Daniel&lt;/author&gt;&lt;author&gt;Summers, Ronald M&lt;/author&gt;&lt;/authors&gt;&lt;/contributors&gt;&lt;titles&gt;&lt;title&gt;Deep convolutional neural networks for computer-aided detection: CNN architectures, dataset characteristics and transfer learning&lt;/title&gt;&lt;secondary-title&gt;IEEE transactions on medical imaging&lt;/secondary-title&gt;&lt;/titles&gt;&lt;periodical&gt;&lt;full-title&gt;IEEE transactions on medical imaging&lt;/full-title&gt;&lt;/periodical&gt;&lt;pages&gt;1285-1298&lt;/pages&gt;&lt;volume&gt;35&lt;/volume&gt;&lt;number&gt;5&lt;/number&gt;&lt;dates&gt;&lt;year&gt;2016&lt;/year&gt;&lt;/dates&gt;&lt;isbn&gt;0278-0062&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Shin, et al. [4]</w:t>
      </w:r>
      <w:r w:rsidRPr="002465CF">
        <w:rPr>
          <w:rFonts w:ascii="Times New Roman" w:hAnsi="Times New Roman" w:cs="Times New Roman"/>
          <w:b/>
          <w:bCs/>
          <w:i/>
          <w:iCs/>
          <w:color w:val="000000"/>
          <w:sz w:val="24"/>
          <w:szCs w:val="24"/>
        </w:rPr>
        <w:fldChar w:fldCharType="end"/>
      </w:r>
      <w:r w:rsidRPr="002465CF">
        <w:rPr>
          <w:rFonts w:ascii="Times New Roman" w:hAnsi="Times New Roman" w:cs="Times New Roman"/>
          <w:i/>
          <w:iCs/>
          <w:color w:val="000000"/>
          <w:sz w:val="24"/>
          <w:szCs w:val="24"/>
        </w:rPr>
        <w:t xml:space="preserve"> </w:t>
      </w:r>
      <w:r w:rsidR="00A47516" w:rsidRPr="002465CF">
        <w:rPr>
          <w:rFonts w:ascii="Times New Roman" w:hAnsi="Times New Roman" w:cs="Times New Roman"/>
          <w:color w:val="000000"/>
          <w:sz w:val="24"/>
          <w:szCs w:val="24"/>
        </w:rPr>
        <w:t xml:space="preserve">delve into medical image classification systems, exploring three major approaches to CNN training, including training from scratch, leveraging pre-trained </w:t>
      </w:r>
      <w:r w:rsidR="00A47516" w:rsidRPr="002465CF">
        <w:rPr>
          <w:rFonts w:ascii="Times New Roman" w:hAnsi="Times New Roman" w:cs="Times New Roman"/>
          <w:color w:val="000000"/>
          <w:sz w:val="24"/>
          <w:szCs w:val="24"/>
        </w:rPr>
        <w:lastRenderedPageBreak/>
        <w:t>features, and unsupervised pre-training. By employing cross-validation techniques and evaluating different CNN architectures, they demonstrate significant improvements in patch-based classification performance. The authors emphasize the benefits of deep CNN architectures with 7 or 21 layers, particularly in learning from large image datasets for Computer-Aided Detection (CADe) applications.</w:t>
      </w:r>
    </w:p>
    <w:p w14:paraId="2B7593D5" w14:textId="5293E760"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Denecke&lt;/Author&gt;&lt;Year&gt;2015&lt;/Year&gt;&lt;RecNum&gt;10&lt;/RecNum&gt;&lt;DisplayText&gt;Denecke and Deng [5]&lt;/DisplayText&gt;&lt;record&gt;&lt;rec-number&gt;10&lt;/rec-number&gt;&lt;foreign-keys&gt;&lt;key app="EN" db-id="0d0dx92r2e2xsnee9zp50wrepzzzv52wa5vt" timestamp="1674461935"&gt;10&lt;/key&gt;&lt;/foreign-keys&gt;&lt;ref-type name="Journal Article"&gt;17&lt;/ref-type&gt;&lt;contributors&gt;&lt;authors&gt;&lt;author&gt;Denecke, Kerstin&lt;/author&gt;&lt;author&gt;Deng, Yihan&lt;/author&gt;&lt;/authors&gt;&lt;/contributors&gt;&lt;titles&gt;&lt;title&gt;Sentiment analysis in medical settings: New opportunities and challenges&lt;/title&gt;&lt;secondary-title&gt;Artificial intelligence in medicine&lt;/secondary-title&gt;&lt;/titles&gt;&lt;periodical&gt;&lt;full-title&gt;Artificial intelligence in medicine&lt;/full-title&gt;&lt;/periodical&gt;&lt;pages&gt;17-27&lt;/pages&gt;&lt;volume&gt;64&lt;/volume&gt;&lt;number&gt;1&lt;/number&gt;&lt;dates&gt;&lt;year&gt;2015&lt;/year&gt;&lt;/dates&gt;&lt;isbn&gt;0933-3657&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Denecke and Deng [5]</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b/>
          <w:bCs/>
          <w:color w:val="000000"/>
          <w:sz w:val="24"/>
          <w:szCs w:val="24"/>
        </w:rPr>
        <w:t xml:space="preserve"> </w:t>
      </w:r>
      <w:r w:rsidR="00056B4F" w:rsidRPr="002465CF">
        <w:rPr>
          <w:rFonts w:ascii="Times New Roman" w:hAnsi="Times New Roman" w:cs="Times New Roman"/>
          <w:color w:val="000000"/>
          <w:sz w:val="24"/>
          <w:szCs w:val="24"/>
        </w:rPr>
        <w:t>investigate sentiment analysis in the medical field, focusing on analysing facial expressions to glean insights into patient health. They highlight the prevalence of stop words in various medical contexts and discuss the utility of sentiment analysis methods in gathering patient information and detecting critical health indicators during treatment. By analysing sentiment in drug reviews, medical blogs, interviews, and clinical reports, the paper underscores the potential of sentiment analysis in augmenting patient care and treatment outcomes.</w:t>
      </w:r>
    </w:p>
    <w:p w14:paraId="58B517FC" w14:textId="69772DF9"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Kidziński&lt;/Author&gt;&lt;Year&gt;2020&lt;/Year&gt;&lt;RecNum&gt;11&lt;/RecNum&gt;&lt;DisplayText&gt;Kidziński, et al. [6]&lt;/DisplayText&gt;&lt;record&gt;&lt;rec-number&gt;11&lt;/rec-number&gt;&lt;foreign-keys&gt;&lt;key app="EN" db-id="0d0dx92r2e2xsnee9zp50wrepzzzv52wa5vt" timestamp="1674462255"&gt;11&lt;/key&gt;&lt;/foreign-keys&gt;&lt;ref-type name="Journal Article"&gt;17&lt;/ref-type&gt;&lt;contributors&gt;&lt;authors&gt;&lt;author&gt;Kidziński, Łukasz&lt;/author&gt;&lt;author&gt;Yang, Bryan&lt;/author&gt;&lt;author&gt;Hicks, Jennifer L&lt;/author&gt;&lt;author&gt;Rajagopal, Apoorva&lt;/author&gt;&lt;author&gt;Delp, Scott L&lt;/author&gt;&lt;author&gt;Schwartz, Michael H&lt;/author&gt;&lt;/authors&gt;&lt;/contributors&gt;&lt;titles&gt;&lt;title&gt;Deep neural networks enable quantitative movement analysis using single-camera videos&lt;/title&gt;&lt;secondary-title&gt;Nature communications&lt;/secondary-title&gt;&lt;/titles&gt;&lt;periodical&gt;&lt;full-title&gt;Nature communications&lt;/full-title&gt;&lt;/periodical&gt;&lt;pages&gt;1-10&lt;/pages&gt;&lt;volume&gt;11&lt;/volume&gt;&lt;number&gt;1&lt;/number&gt;&lt;dates&gt;&lt;year&gt;2020&lt;/year&gt;&lt;/dates&gt;&lt;isbn&gt;2041-1723&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Kidziński, et al. [6]</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b/>
          <w:bCs/>
          <w:color w:val="000000"/>
          <w:sz w:val="24"/>
          <w:szCs w:val="24"/>
        </w:rPr>
        <w:t xml:space="preserve"> </w:t>
      </w:r>
      <w:r w:rsidR="00AD52F1" w:rsidRPr="002465CF">
        <w:rPr>
          <w:rFonts w:ascii="Times New Roman" w:hAnsi="Times New Roman" w:cs="Times New Roman"/>
          <w:color w:val="000000"/>
          <w:sz w:val="24"/>
          <w:szCs w:val="24"/>
        </w:rPr>
        <w:t>explore the predictive capabilities of deep learning models in predicting walking pace, gait characteristics, and knee motion from video datasets. They achieve high correlations between model predictions and ground-truth motion data, demonstrating the potential for advanced smartphones with high-resolution cameras to capture detailed motion data. The paper underscores the importance of leveraging deep learning models for analyzing human motion patterns, offering insights into applications in healthcare, sports science, and rehabilitation.</w:t>
      </w:r>
    </w:p>
    <w:p w14:paraId="366614EF" w14:textId="60296FE8"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Demidovskij&lt;/Author&gt;&lt;Year&gt;2021&lt;/Year&gt;&lt;RecNum&gt;13&lt;/RecNum&gt;&lt;DisplayText&gt;Demidovskij, et al. [7]&lt;/DisplayText&gt;&lt;record&gt;&lt;rec-number&gt;13&lt;/rec-number&gt;&lt;foreign-keys&gt;&lt;key app="EN" db-id="0d0dx92r2e2xsnee9zp50wrepzzzv52wa5vt" timestamp="1674465796"&gt;13&lt;/key&gt;&lt;/foreign-keys&gt;&lt;ref-type name="Conference Proceedings"&gt;10&lt;/ref-type&gt;&lt;contributors&gt;&lt;authors&gt;&lt;author&gt;Demidovskij, Alexander&lt;/author&gt;&lt;author&gt;Tugaryov, Artyom&lt;/author&gt;&lt;author&gt;Kashchikhin, Andrej&lt;/author&gt;&lt;author&gt;Suvorov, Alexander&lt;/author&gt;&lt;author&gt;Tarkan, Yaroslav&lt;/author&gt;&lt;author&gt;Mikhail, Fedorov&lt;/author&gt;&lt;author&gt;Yury, Gorbachev&lt;/author&gt;&lt;/authors&gt;&lt;/contributors&gt;&lt;titles&gt;&lt;title&gt;OpenVINO deep learning workbench: Towards analytical platform for neural networks inference optimization&lt;/title&gt;&lt;secondary-title&gt;Journal of physics: Conference series&lt;/secondary-title&gt;&lt;/titles&gt;&lt;pages&gt;012012&lt;/pages&gt;&lt;volume&gt;1828&lt;/volume&gt;&lt;number&gt;1&lt;/number&gt;&lt;dates&gt;&lt;year&gt;2021&lt;/year&gt;&lt;/dates&gt;&lt;publisher&gt;IOP Publishing&lt;/publisher&gt;&lt;isbn&gt;1742-6596&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Demidovskij</w:t>
      </w:r>
      <w:r w:rsidRPr="002465CF">
        <w:rPr>
          <w:rFonts w:ascii="Times New Roman" w:hAnsi="Times New Roman" w:cs="Times New Roman"/>
          <w:b/>
          <w:bCs/>
          <w:color w:val="000000"/>
          <w:sz w:val="24"/>
          <w:szCs w:val="24"/>
        </w:rPr>
        <w:t xml:space="preserve">, </w:t>
      </w:r>
      <w:r w:rsidRPr="002465CF">
        <w:rPr>
          <w:rFonts w:ascii="Times New Roman" w:hAnsi="Times New Roman" w:cs="Times New Roman"/>
          <w:b/>
          <w:bCs/>
          <w:i/>
          <w:iCs/>
          <w:color w:val="000000"/>
          <w:sz w:val="24"/>
          <w:szCs w:val="24"/>
        </w:rPr>
        <w:t>et al. [7]</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color w:val="000000"/>
          <w:sz w:val="24"/>
          <w:szCs w:val="24"/>
        </w:rPr>
        <w:t xml:space="preserve"> </w:t>
      </w:r>
      <w:r w:rsidR="00B344A4" w:rsidRPr="002465CF">
        <w:rPr>
          <w:rFonts w:ascii="Times New Roman" w:hAnsi="Times New Roman" w:cs="Times New Roman"/>
          <w:color w:val="000000"/>
          <w:sz w:val="24"/>
          <w:szCs w:val="24"/>
        </w:rPr>
        <w:t>introduced the utilization of OpenVINO technology inference engine for object recognition through video dataset analysis. The paper outlines current software solutions for evaluating model performance, precision, and accuracy. It also emphasizes the importance of enhancing neural network (NN) operations through computing model optimizations and hardware parallelization. Additionally, the authors provide a detailed overview of the modified documentation for the OpenVINO DL Working environment, aimed at improving NN deployment and quality control. The results obtained from this research not only contribute valuable outputs but also pave the way for further exploration and refinement in this field.</w:t>
      </w:r>
    </w:p>
    <w:p w14:paraId="053DEE5E" w14:textId="6486A5E6"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Hassouneh&lt;/Author&gt;&lt;Year&gt;2020&lt;/Year&gt;&lt;RecNum&gt;14&lt;/RecNum&gt;&lt;DisplayText&gt;Hassouneh, et al. [8]&lt;/DisplayText&gt;&lt;record&gt;&lt;rec-number&gt;14&lt;/rec-number&gt;&lt;foreign-keys&gt;&lt;key app="EN" db-id="0d0dx92r2e2xsnee9zp50wrepzzzv52wa5vt" timestamp="1674466498"&gt;14&lt;/key&gt;&lt;/foreign-keys&gt;&lt;ref-type name="Journal Article"&gt;17&lt;/ref-type&gt;&lt;contributors&gt;&lt;authors&gt;&lt;author&gt;Hassouneh, Aya&lt;/author&gt;&lt;author&gt;Mutawa, AM&lt;/author&gt;&lt;author&gt;Murugappan, M&lt;/author&gt;&lt;/authors&gt;&lt;/contributors&gt;&lt;titles&gt;&lt;title&gt;Development of a real-time emotion recognition system using facial expressions and EEG based on machine learning and deep neural network methods&lt;/title&gt;&lt;secondary-title&gt;Informatics in Medicine Unlocked&lt;/secondary-title&gt;&lt;/titles&gt;&lt;periodical&gt;&lt;full-title&gt;Informatics in Medicine Unlocked&lt;/full-title&gt;&lt;/periodical&gt;&lt;pages&gt;100372&lt;/pages&gt;&lt;volume&gt;20&lt;/volume&gt;&lt;dates&gt;&lt;year&gt;2020&lt;/year&gt;&lt;/dates&gt;&lt;isbn&gt;2352-9148&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Hassouneh, et al. [8]</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b/>
          <w:bCs/>
          <w:color w:val="000000"/>
          <w:sz w:val="24"/>
          <w:szCs w:val="24"/>
        </w:rPr>
        <w:t xml:space="preserve"> </w:t>
      </w:r>
      <w:r w:rsidR="003A4B47" w:rsidRPr="002465CF">
        <w:rPr>
          <w:rFonts w:ascii="Times New Roman" w:hAnsi="Times New Roman" w:cs="Times New Roman"/>
          <w:color w:val="000000"/>
          <w:sz w:val="24"/>
          <w:szCs w:val="24"/>
        </w:rPr>
        <w:t>present a novel algorithm for implementing a real-time emotion recognition system, addressing the complexities arising from facial articulations and EEG signals. This algorithm demonstrates robust performance even under challenging conditions such as low or uneven lighting, subject movement (up to 25° rotation), diverse background images, and varying skin textures. The system's versatility extends to aiding physically disabled individuals and assisting autistic youth in understanding the emotions and sentiments of others. The outputs reveal impressive emotion detection rates of up to 87.25% for EEG signals and 99.81% for facial expressions.</w:t>
      </w:r>
    </w:p>
    <w:p w14:paraId="33EE41F3" w14:textId="5BFF1370"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Patel&lt;/Author&gt;&lt;Year&gt;2020&lt;/Year&gt;&lt;RecNum&gt;16&lt;/RecNum&gt;&lt;DisplayText&gt;Patel, et al. [9]&lt;/DisplayText&gt;&lt;record&gt;&lt;rec-number&gt;16&lt;/rec-number&gt;&lt;foreign-keys&gt;&lt;key app="EN" db-id="0d0dx92r2e2xsnee9zp50wrepzzzv52wa5vt" timestamp="1674466942"&gt;16&lt;/key&gt;&lt;/foreign-keys&gt;&lt;ref-type name="Journal Article"&gt;17&lt;/ref-type&gt;&lt;contributors&gt;&lt;authors&gt;&lt;author&gt;Patel, Keyur&lt;/author&gt;&lt;author&gt;Mehta, Dev&lt;/author&gt;&lt;author&gt;Mistry, Chinmay&lt;/author&gt;&lt;author&gt;Gupta, Rajesh&lt;/author&gt;&lt;author&gt;Tanwar, Sudeep&lt;/author&gt;&lt;author&gt;Kumar, Neeraj&lt;/author&gt;&lt;author&gt;Alazab, Mamoun&lt;/author&gt;&lt;/authors&gt;&lt;/contributors&gt;&lt;titles&gt;&lt;title&gt;Facial sentiment analysis using AI techniques: state-of-the-art, taxonomies, and challenges&lt;/title&gt;&lt;secondary-title&gt;IEEE Access&lt;/secondary-title&gt;&lt;/titles&gt;&lt;periodical&gt;&lt;full-title&gt;IEEE Access&lt;/full-title&gt;&lt;/periodical&gt;&lt;pages&gt;90495-90519&lt;/pages&gt;&lt;volume&gt;8&lt;/volume&gt;&lt;dates&gt;&lt;year&gt;2020&lt;/year&gt;&lt;/dates&gt;&lt;isbn&gt;2169-3536&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Patel, et al. [9]</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b/>
          <w:bCs/>
          <w:color w:val="000000"/>
          <w:sz w:val="24"/>
          <w:szCs w:val="24"/>
        </w:rPr>
        <w:t xml:space="preserve"> </w:t>
      </w:r>
      <w:r w:rsidRPr="002465CF">
        <w:rPr>
          <w:rFonts w:ascii="Times New Roman" w:hAnsi="Times New Roman" w:cs="Times New Roman"/>
          <w:color w:val="000000"/>
          <w:sz w:val="24"/>
          <w:szCs w:val="24"/>
        </w:rPr>
        <w:t xml:space="preserve"> </w:t>
      </w:r>
      <w:r w:rsidR="00192FD3" w:rsidRPr="002465CF">
        <w:rPr>
          <w:rFonts w:ascii="Times New Roman" w:hAnsi="Times New Roman" w:cs="Times New Roman"/>
          <w:color w:val="000000"/>
          <w:sz w:val="24"/>
          <w:szCs w:val="24"/>
        </w:rPr>
        <w:t xml:space="preserve">offer an extensive and systematic survey of state-of-the-art approaches for facial emotion recognition (FER) in images, highlighting various factors that influence the efficacy of these techniques. By identifying current challenges and research gaps, the paper underscores the need for continued investigation in areas such as emotion detection in images and FER in 3D face shape models. Despite recent </w:t>
      </w:r>
      <w:r w:rsidR="00192FD3" w:rsidRPr="002465CF">
        <w:rPr>
          <w:rFonts w:ascii="Times New Roman" w:hAnsi="Times New Roman" w:cs="Times New Roman"/>
          <w:color w:val="000000"/>
          <w:sz w:val="24"/>
          <w:szCs w:val="24"/>
        </w:rPr>
        <w:lastRenderedPageBreak/>
        <w:t>advancements, FER remains a significant research frontier with ongoing opportunities for innovation and improvement.</w:t>
      </w:r>
    </w:p>
    <w:p w14:paraId="5664CAC9" w14:textId="19399619"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t>Ahmed, et al. [10]</w:t>
      </w:r>
      <w:r w:rsidRPr="002465CF">
        <w:rPr>
          <w:rFonts w:ascii="Times New Roman" w:hAnsi="Times New Roman" w:cs="Times New Roman"/>
          <w:color w:val="000000"/>
          <w:sz w:val="24"/>
          <w:szCs w:val="24"/>
        </w:rPr>
        <w:t xml:space="preserve"> </w:t>
      </w:r>
      <w:r w:rsidR="00DF2B15" w:rsidRPr="002465CF">
        <w:rPr>
          <w:rFonts w:ascii="Times New Roman" w:hAnsi="Times New Roman" w:cs="Times New Roman"/>
          <w:color w:val="000000"/>
          <w:sz w:val="24"/>
          <w:szCs w:val="24"/>
        </w:rPr>
        <w:t>Emotion recognition through the detection and analysis of body movements represents an emerging trend in contemporary research. This innovative approach offers numerous advantages, including applications in biometric patient monitoring, biometric security systems, robotics, and motion-controlled gaming, facilitated by sophisticated computational models. Fundamental to this recognition process are the distinctive parameters observed during human locomotion. For instance, during walking, crucial parameters such as the angle of motion in the hand or arm, as well as the dynamics of the upper body region, serve as key indicators for emotion recognition. Similarly, when a person is seated, factors such as spatial extension and elbow angle play significant roles in identifying emotional states. Moreover, it's important to note that the nuances of human motion patterns are influenced by various factors including gender, cultural background, and individual physiological characteristics, contributing to the complexity and richness of the emotion recognition process.</w:t>
      </w:r>
    </w:p>
    <w:p w14:paraId="73C4741B" w14:textId="43CB841F"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t>Rawat and Wang [11]</w:t>
      </w:r>
      <w:r w:rsidRPr="002465CF">
        <w:rPr>
          <w:rFonts w:ascii="Times New Roman" w:hAnsi="Times New Roman" w:cs="Times New Roman"/>
          <w:b/>
          <w:bCs/>
          <w:color w:val="000000"/>
          <w:sz w:val="24"/>
          <w:szCs w:val="24"/>
        </w:rPr>
        <w:t xml:space="preserve"> </w:t>
      </w:r>
      <w:r w:rsidR="00941E15" w:rsidRPr="002465CF">
        <w:rPr>
          <w:rFonts w:ascii="Times New Roman" w:hAnsi="Times New Roman" w:cs="Times New Roman"/>
          <w:color w:val="000000"/>
          <w:sz w:val="24"/>
          <w:szCs w:val="24"/>
        </w:rPr>
        <w:t>This review paper offers an exhaustive examination of image classification methods employing Convolutional Neural Networks (CNNs). It delineates the evolution of CNNs' development into distinct phases: from their early stages, through their pivotal role in the resurgence of Deep Learning (DL), to their ongoing advancements in recent years. The focus lies particularly on the progressive refinement of CNN-based image classification techniques, with attention to various critical parameters such as architectural design, optimization strategies, computational efficiency, regularization mechanisms, and supervision components. Despite previous successes in different epochs of CNN evolution, there is a notable surge in Deep Convolutional Neural Networks (DCCNs) concerning their application in image classification, marking a significant advancement in this field.</w:t>
      </w:r>
    </w:p>
    <w:p w14:paraId="52A73003" w14:textId="0FB15E53" w:rsidR="00B037F7" w:rsidRPr="002465C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Awais&lt;/Author&gt;&lt;Year&gt;2020&lt;/Year&gt;&lt;RecNum&gt;19&lt;/RecNum&gt;&lt;DisplayText&gt;Awais, et al. [12]&lt;/DisplayText&gt;&lt;record&gt;&lt;rec-number&gt;19&lt;/rec-number&gt;&lt;foreign-keys&gt;&lt;key app="EN" db-id="0d0dx92r2e2xsnee9zp50wrepzzzv52wa5vt" timestamp="1674468134"&gt;19&lt;/key&gt;&lt;/foreign-keys&gt;&lt;ref-type name="Journal Article"&gt;17&lt;/ref-type&gt;&lt;contributors&gt;&lt;authors&gt;&lt;author&gt;Awais, Muhammad&lt;/author&gt;&lt;author&gt;Raza, Mohsin&lt;/author&gt;&lt;author&gt;Singh, Nishant&lt;/author&gt;&lt;author&gt;Bashir, Kiran&lt;/author&gt;&lt;author&gt;Manzoor, Umar&lt;/author&gt;&lt;author&gt;Islam, Saif Ul&lt;/author&gt;&lt;author&gt;Rodrigues, Joel JPC&lt;/author&gt;&lt;/authors&gt;&lt;/contributors&gt;&lt;titles&gt;&lt;title&gt;LSTM-based emotion detection using physiological signals: IoT framework for healthcare and distance learning in COVID-19&lt;/title&gt;&lt;secondary-title&gt;IEEE Internet of Things Journal&lt;/secondary-title&gt;&lt;/titles&gt;&lt;periodical&gt;&lt;full-title&gt;IEEE Internet of Things Journal&lt;/full-title&gt;&lt;/periodical&gt;&lt;pages&gt;16863-16871&lt;/pages&gt;&lt;volume&gt;8&lt;/volume&gt;&lt;number&gt;23&lt;/number&gt;&lt;dates&gt;&lt;year&gt;2020&lt;/year&gt;&lt;/dates&gt;&lt;isbn&gt;2327-4662&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Awais, et al. [12]</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b/>
          <w:bCs/>
          <w:color w:val="000000"/>
          <w:sz w:val="24"/>
          <w:szCs w:val="24"/>
        </w:rPr>
        <w:t xml:space="preserve"> </w:t>
      </w:r>
      <w:r w:rsidR="002E2FB7" w:rsidRPr="002465CF">
        <w:rPr>
          <w:rFonts w:ascii="Times New Roman" w:hAnsi="Times New Roman" w:cs="Times New Roman"/>
          <w:color w:val="000000"/>
          <w:sz w:val="24"/>
          <w:szCs w:val="24"/>
        </w:rPr>
        <w:t xml:space="preserve">This paper provides insights into various comparative studies focused on IoT-based methods, systems, and frameworks for </w:t>
      </w:r>
      <w:r w:rsidR="00E2111F" w:rsidRPr="002465CF">
        <w:rPr>
          <w:rFonts w:ascii="Times New Roman" w:hAnsi="Times New Roman" w:cs="Times New Roman"/>
          <w:color w:val="000000"/>
          <w:sz w:val="24"/>
          <w:szCs w:val="24"/>
        </w:rPr>
        <w:t>analysing</w:t>
      </w:r>
      <w:r w:rsidR="002E2FB7" w:rsidRPr="002465CF">
        <w:rPr>
          <w:rFonts w:ascii="Times New Roman" w:hAnsi="Times New Roman" w:cs="Times New Roman"/>
          <w:color w:val="000000"/>
          <w:sz w:val="24"/>
          <w:szCs w:val="24"/>
        </w:rPr>
        <w:t xml:space="preserve"> human emotions that are currently in use globally. Through these studies, we learn about the latest advancements in detecting and interpreting physiological signals to </w:t>
      </w:r>
      <w:r w:rsidR="00E2111F" w:rsidRPr="002465CF">
        <w:rPr>
          <w:rFonts w:ascii="Times New Roman" w:hAnsi="Times New Roman" w:cs="Times New Roman"/>
          <w:color w:val="000000"/>
          <w:sz w:val="24"/>
          <w:szCs w:val="24"/>
        </w:rPr>
        <w:t>analyse</w:t>
      </w:r>
      <w:r w:rsidR="002E2FB7" w:rsidRPr="002465CF">
        <w:rPr>
          <w:rFonts w:ascii="Times New Roman" w:hAnsi="Times New Roman" w:cs="Times New Roman"/>
          <w:color w:val="000000"/>
          <w:sz w:val="24"/>
          <w:szCs w:val="24"/>
        </w:rPr>
        <w:t xml:space="preserve"> emotions. Utilizing a Long Short-Term Memory (LSTM)-based data-learning model, the system is designed to identify and differentiate a range of emotional expressions such as anger, happiness, amusement, sadness, fear, and more. The model achieves a remarkable level of efficiency and performance, with an accuracy rate exceeding 95%. This high degree of accuracy underscores the model's capability to effectively recognize and categorize human emotions.</w:t>
      </w:r>
    </w:p>
    <w:p w14:paraId="28FDD69E" w14:textId="6252E2ED" w:rsidR="00700F76" w:rsidRPr="00DA281F" w:rsidRDefault="00B037F7" w:rsidP="00D97DA5">
      <w:pPr>
        <w:spacing w:afterLines="26" w:after="62" w:line="276" w:lineRule="auto"/>
        <w:ind w:left="720"/>
        <w:jc w:val="both"/>
        <w:rPr>
          <w:rFonts w:ascii="Times New Roman" w:hAnsi="Times New Roman" w:cs="Times New Roman"/>
          <w:color w:val="000000"/>
          <w:sz w:val="24"/>
          <w:szCs w:val="24"/>
        </w:rPr>
      </w:pPr>
      <w:r w:rsidRPr="002465CF">
        <w:rPr>
          <w:rFonts w:ascii="Times New Roman" w:hAnsi="Times New Roman" w:cs="Times New Roman"/>
          <w:b/>
          <w:bCs/>
          <w:i/>
          <w:iCs/>
          <w:color w:val="000000"/>
          <w:sz w:val="24"/>
          <w:szCs w:val="24"/>
        </w:rPr>
        <w:fldChar w:fldCharType="begin"/>
      </w:r>
      <w:r w:rsidRPr="002465CF">
        <w:rPr>
          <w:rFonts w:ascii="Times New Roman" w:hAnsi="Times New Roman" w:cs="Times New Roman"/>
          <w:b/>
          <w:bCs/>
          <w:i/>
          <w:iCs/>
          <w:color w:val="000000"/>
          <w:sz w:val="24"/>
          <w:szCs w:val="24"/>
        </w:rPr>
        <w:instrText xml:space="preserve"> ADDIN EN.CITE &lt;EndNote&gt;&lt;Cite AuthorYear="1"&gt;&lt;Author&gt;Radaideh&lt;/Author&gt;&lt;Year&gt;2020&lt;/Year&gt;&lt;RecNum&gt;20&lt;/RecNum&gt;&lt;DisplayText&gt;Radaideh, et al. [13]&lt;/DisplayText&gt;&lt;record&gt;&lt;rec-number&gt;20&lt;/rec-number&gt;&lt;foreign-keys&gt;&lt;key app="EN" db-id="0d0dx92r2e2xsnee9zp50wrepzzzv52wa5vt" timestamp="1674468315"&gt;20&lt;/key&gt;&lt;/foreign-keys&gt;&lt;ref-type name="Conference Proceedings"&gt;10&lt;/ref-type&gt;&lt;contributors&gt;&lt;authors&gt;&lt;author&gt;Radaideh, Abdulrahman&lt;/author&gt;&lt;author&gt;Dweiri, Fikri&lt;/author&gt;&lt;author&gt;Obaidat, Mohammad&lt;/author&gt;&lt;/authors&gt;&lt;/contributors&gt;&lt;titles&gt;&lt;title&gt;A novel approach to predict the real time sentimental analysis by naive bayes &amp;amp; rnn algorithm during the covid pandemic in uae&lt;/title&gt;&lt;secondary-title&gt;2020 International Conference on Communications, Computing, Cybersecurity, and Informatics (CCCI)&lt;/secondary-title&gt;&lt;/titles&gt;&lt;pages&gt;1-5&lt;/pages&gt;&lt;dates&gt;&lt;year&gt;2020&lt;/year&gt;&lt;/dates&gt;&lt;publisher&gt;IEEE&lt;/publisher&gt;&lt;isbn&gt;1728173159&lt;/isbn&gt;&lt;urls&gt;&lt;/urls&gt;&lt;/record&gt;&lt;/Cite&gt;&lt;/EndNote&gt;</w:instrText>
      </w:r>
      <w:r w:rsidRPr="002465CF">
        <w:rPr>
          <w:rFonts w:ascii="Times New Roman" w:hAnsi="Times New Roman" w:cs="Times New Roman"/>
          <w:b/>
          <w:bCs/>
          <w:i/>
          <w:iCs/>
          <w:color w:val="000000"/>
          <w:sz w:val="24"/>
          <w:szCs w:val="24"/>
        </w:rPr>
        <w:fldChar w:fldCharType="separate"/>
      </w:r>
      <w:r w:rsidRPr="002465CF">
        <w:rPr>
          <w:rFonts w:ascii="Times New Roman" w:hAnsi="Times New Roman" w:cs="Times New Roman"/>
          <w:b/>
          <w:bCs/>
          <w:i/>
          <w:iCs/>
          <w:color w:val="000000"/>
          <w:sz w:val="24"/>
          <w:szCs w:val="24"/>
        </w:rPr>
        <w:t>Radaideh, et al. [13]</w:t>
      </w:r>
      <w:r w:rsidRPr="002465CF">
        <w:rPr>
          <w:rFonts w:ascii="Times New Roman" w:hAnsi="Times New Roman" w:cs="Times New Roman"/>
          <w:b/>
          <w:bCs/>
          <w:color w:val="000000"/>
          <w:sz w:val="24"/>
          <w:szCs w:val="24"/>
        </w:rPr>
        <w:fldChar w:fldCharType="end"/>
      </w:r>
      <w:r w:rsidRPr="002465CF">
        <w:rPr>
          <w:rFonts w:ascii="Times New Roman" w:hAnsi="Times New Roman" w:cs="Times New Roman"/>
          <w:color w:val="000000"/>
          <w:sz w:val="24"/>
          <w:szCs w:val="24"/>
        </w:rPr>
        <w:t xml:space="preserve"> </w:t>
      </w:r>
      <w:r w:rsidR="0044035B" w:rsidRPr="002465CF">
        <w:rPr>
          <w:rFonts w:ascii="Times New Roman" w:hAnsi="Times New Roman" w:cs="Times New Roman"/>
          <w:color w:val="000000"/>
          <w:sz w:val="24"/>
          <w:szCs w:val="24"/>
        </w:rPr>
        <w:t xml:space="preserve">In this research paper, the authors have conducted an extensive examination of various sentiment analysis techniques and algorithms. Their findings indicate that sentiment analysis is a highly effective method for real-time applications. Specifically, they determined that the Naïve Bayes algorithm outperforms the Recurrent Neural Network (RNN) in terms of accuracy and precision. The model they propose </w:t>
      </w:r>
      <w:r w:rsidR="0044035B" w:rsidRPr="002465CF">
        <w:rPr>
          <w:rFonts w:ascii="Times New Roman" w:hAnsi="Times New Roman" w:cs="Times New Roman"/>
          <w:color w:val="000000"/>
          <w:sz w:val="24"/>
          <w:szCs w:val="24"/>
        </w:rPr>
        <w:lastRenderedPageBreak/>
        <w:t>aims to deliver superior precision, accuracy, and overall performance compared to all previously established models. Furthermore, there is a noticeable positive reception among individuals towards this rapid transition. With a well-crafted strategic plan, any negative feedback can be managed effectively, paving the way for the successful implementation of Industry 5.0.</w:t>
      </w:r>
    </w:p>
    <w:p w14:paraId="07D8F4D0" w14:textId="77777777" w:rsidR="00700F76" w:rsidRPr="002465CF" w:rsidRDefault="00700F76" w:rsidP="00D97DA5">
      <w:pPr>
        <w:pStyle w:val="ListParagraph"/>
        <w:spacing w:afterLines="26" w:after="62" w:line="276" w:lineRule="auto"/>
        <w:ind w:left="792"/>
        <w:jc w:val="both"/>
        <w:rPr>
          <w:rFonts w:ascii="Times New Roman" w:hAnsi="Times New Roman" w:cs="Times New Roman"/>
          <w:b/>
          <w:bCs/>
          <w:sz w:val="24"/>
          <w:szCs w:val="24"/>
          <w:lang w:val="en-US"/>
        </w:rPr>
      </w:pPr>
    </w:p>
    <w:p w14:paraId="7DF893DD" w14:textId="051C9722" w:rsidR="009A13FD" w:rsidRDefault="00AD1CAC" w:rsidP="00D97DA5">
      <w:pPr>
        <w:pStyle w:val="ListParagraph"/>
        <w:numPr>
          <w:ilvl w:val="1"/>
          <w:numId w:val="4"/>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w:t>
      </w:r>
      <w:r w:rsidR="009A13FD" w:rsidRPr="002465CF">
        <w:rPr>
          <w:rFonts w:ascii="Times New Roman" w:hAnsi="Times New Roman" w:cs="Times New Roman"/>
          <w:b/>
          <w:bCs/>
          <w:sz w:val="24"/>
          <w:szCs w:val="24"/>
          <w:lang w:val="en-US"/>
        </w:rPr>
        <w:t>COMPARISON OF VARIOUS SURVEY PAPERS</w:t>
      </w:r>
    </w:p>
    <w:p w14:paraId="74B61EAD" w14:textId="1AC27FEA" w:rsidR="00DA281F" w:rsidRPr="00896F4A" w:rsidRDefault="00DA281F" w:rsidP="00D97DA5">
      <w:pPr>
        <w:pStyle w:val="IEEEReferenceItem"/>
        <w:tabs>
          <w:tab w:val="clear" w:pos="432"/>
        </w:tabs>
        <w:spacing w:afterLines="26" w:after="62" w:line="276" w:lineRule="auto"/>
        <w:ind w:left="1872" w:firstLine="288"/>
        <w:rPr>
          <w:rFonts w:eastAsia="Times New Roman"/>
          <w:bCs/>
          <w:color w:val="000000"/>
          <w:sz w:val="24"/>
          <w:lang w:eastAsia="en-US"/>
        </w:rPr>
      </w:pPr>
      <w:r>
        <w:rPr>
          <w:rFonts w:eastAsia="Times New Roman"/>
          <w:bCs/>
          <w:color w:val="4472C4" w:themeColor="accent1"/>
          <w:sz w:val="24"/>
          <w:lang w:eastAsia="en-US"/>
        </w:rPr>
        <w:t>Table 1</w:t>
      </w:r>
      <w:r w:rsidRPr="002465CF">
        <w:rPr>
          <w:rFonts w:eastAsia="Times New Roman"/>
          <w:bCs/>
          <w:color w:val="000000"/>
          <w:sz w:val="24"/>
          <w:lang w:eastAsia="en-US"/>
        </w:rPr>
        <w:t xml:space="preserve">: </w:t>
      </w:r>
      <w:r>
        <w:rPr>
          <w:rFonts w:eastAsia="Times New Roman"/>
          <w:bCs/>
          <w:color w:val="000000"/>
          <w:sz w:val="24"/>
          <w:lang w:eastAsia="en-US"/>
        </w:rPr>
        <w:t>Comparative study of various survey papers</w:t>
      </w:r>
    </w:p>
    <w:p w14:paraId="4B436CEA" w14:textId="77777777" w:rsidR="00DA281F" w:rsidRPr="00DA281F" w:rsidRDefault="00DA281F" w:rsidP="00D97DA5">
      <w:pPr>
        <w:spacing w:afterLines="26" w:after="62" w:line="276" w:lineRule="auto"/>
        <w:jc w:val="both"/>
        <w:rPr>
          <w:rFonts w:ascii="Times New Roman" w:hAnsi="Times New Roman" w:cs="Times New Roman"/>
          <w:b/>
          <w:bCs/>
          <w:sz w:val="24"/>
          <w:szCs w:val="24"/>
          <w:lang w:val="en-US"/>
        </w:rPr>
      </w:pPr>
    </w:p>
    <w:tbl>
      <w:tblPr>
        <w:tblStyle w:val="TableGrid"/>
        <w:tblW w:w="9067" w:type="dxa"/>
        <w:tblInd w:w="607" w:type="dxa"/>
        <w:tblLayout w:type="fixed"/>
        <w:tblLook w:val="04A0" w:firstRow="1" w:lastRow="0" w:firstColumn="1" w:lastColumn="0" w:noHBand="0" w:noVBand="1"/>
      </w:tblPr>
      <w:tblGrid>
        <w:gridCol w:w="704"/>
        <w:gridCol w:w="1134"/>
        <w:gridCol w:w="1701"/>
        <w:gridCol w:w="1276"/>
        <w:gridCol w:w="1701"/>
        <w:gridCol w:w="2551"/>
      </w:tblGrid>
      <w:tr w:rsidR="000626A1" w:rsidRPr="002465CF" w14:paraId="039BF6B7" w14:textId="77777777" w:rsidTr="00DD35FD">
        <w:trPr>
          <w:trHeight w:val="235"/>
        </w:trPr>
        <w:tc>
          <w:tcPr>
            <w:tcW w:w="704" w:type="dxa"/>
            <w:shd w:val="clear" w:color="auto" w:fill="D9E2F3" w:themeFill="accent1" w:themeFillTint="33"/>
          </w:tcPr>
          <w:p w14:paraId="2FF40F7E" w14:textId="77777777" w:rsidR="000626A1" w:rsidRPr="002465CF" w:rsidRDefault="000626A1" w:rsidP="00D97DA5">
            <w:pPr>
              <w:spacing w:afterLines="26" w:after="62" w:line="276" w:lineRule="auto"/>
              <w:jc w:val="both"/>
              <w:rPr>
                <w:b/>
                <w:bCs/>
              </w:rPr>
            </w:pPr>
            <w:r w:rsidRPr="002465CF">
              <w:rPr>
                <w:b/>
                <w:bCs/>
              </w:rPr>
              <w:t>SN</w:t>
            </w:r>
          </w:p>
        </w:tc>
        <w:tc>
          <w:tcPr>
            <w:tcW w:w="1134" w:type="dxa"/>
            <w:shd w:val="clear" w:color="auto" w:fill="D9E2F3" w:themeFill="accent1" w:themeFillTint="33"/>
          </w:tcPr>
          <w:p w14:paraId="410333EF" w14:textId="77777777" w:rsidR="000626A1" w:rsidRPr="002465CF" w:rsidRDefault="000626A1" w:rsidP="00D97DA5">
            <w:pPr>
              <w:spacing w:afterLines="26" w:after="62" w:line="276" w:lineRule="auto"/>
              <w:jc w:val="both"/>
              <w:rPr>
                <w:b/>
                <w:bCs/>
              </w:rPr>
            </w:pPr>
            <w:r w:rsidRPr="002465CF">
              <w:rPr>
                <w:b/>
                <w:bCs/>
              </w:rPr>
              <w:t>Author/Year</w:t>
            </w:r>
          </w:p>
        </w:tc>
        <w:tc>
          <w:tcPr>
            <w:tcW w:w="1701" w:type="dxa"/>
            <w:shd w:val="clear" w:color="auto" w:fill="D9E2F3" w:themeFill="accent1" w:themeFillTint="33"/>
          </w:tcPr>
          <w:p w14:paraId="32EC2587" w14:textId="77777777" w:rsidR="000626A1" w:rsidRPr="002465CF" w:rsidRDefault="000626A1" w:rsidP="00D97DA5">
            <w:pPr>
              <w:spacing w:afterLines="26" w:after="62" w:line="276" w:lineRule="auto"/>
              <w:jc w:val="both"/>
              <w:rPr>
                <w:b/>
                <w:bCs/>
              </w:rPr>
            </w:pPr>
            <w:r w:rsidRPr="002465CF">
              <w:rPr>
                <w:b/>
                <w:bCs/>
              </w:rPr>
              <w:t>Architecture</w:t>
            </w:r>
          </w:p>
        </w:tc>
        <w:tc>
          <w:tcPr>
            <w:tcW w:w="1276" w:type="dxa"/>
            <w:shd w:val="clear" w:color="auto" w:fill="D9E2F3" w:themeFill="accent1" w:themeFillTint="33"/>
          </w:tcPr>
          <w:p w14:paraId="28686D62" w14:textId="77777777" w:rsidR="000626A1" w:rsidRPr="002465CF" w:rsidRDefault="000626A1" w:rsidP="00D97DA5">
            <w:pPr>
              <w:spacing w:afterLines="26" w:after="62" w:line="276" w:lineRule="auto"/>
              <w:jc w:val="both"/>
              <w:rPr>
                <w:b/>
                <w:bCs/>
              </w:rPr>
            </w:pPr>
            <w:r w:rsidRPr="002465CF">
              <w:rPr>
                <w:b/>
                <w:bCs/>
              </w:rPr>
              <w:t>Domain</w:t>
            </w:r>
          </w:p>
        </w:tc>
        <w:tc>
          <w:tcPr>
            <w:tcW w:w="1701" w:type="dxa"/>
            <w:shd w:val="clear" w:color="auto" w:fill="D9E2F3" w:themeFill="accent1" w:themeFillTint="33"/>
          </w:tcPr>
          <w:p w14:paraId="49390B10" w14:textId="77777777" w:rsidR="000626A1" w:rsidRPr="002465CF" w:rsidRDefault="000626A1" w:rsidP="00D97DA5">
            <w:pPr>
              <w:spacing w:afterLines="26" w:after="62" w:line="276" w:lineRule="auto"/>
              <w:jc w:val="both"/>
              <w:rPr>
                <w:b/>
                <w:bCs/>
              </w:rPr>
            </w:pPr>
            <w:r w:rsidRPr="002465CF">
              <w:rPr>
                <w:b/>
                <w:bCs/>
              </w:rPr>
              <w:t>Application</w:t>
            </w:r>
          </w:p>
        </w:tc>
        <w:tc>
          <w:tcPr>
            <w:tcW w:w="2551" w:type="dxa"/>
            <w:shd w:val="clear" w:color="auto" w:fill="D9E2F3" w:themeFill="accent1" w:themeFillTint="33"/>
          </w:tcPr>
          <w:p w14:paraId="2C6A4313" w14:textId="77777777" w:rsidR="000626A1" w:rsidRPr="002465CF" w:rsidRDefault="000626A1" w:rsidP="00D97DA5">
            <w:pPr>
              <w:spacing w:afterLines="26" w:after="62" w:line="276" w:lineRule="auto"/>
              <w:jc w:val="both"/>
              <w:rPr>
                <w:b/>
                <w:bCs/>
              </w:rPr>
            </w:pPr>
            <w:r w:rsidRPr="002465CF">
              <w:rPr>
                <w:b/>
                <w:bCs/>
              </w:rPr>
              <w:t>Approach/Strategy</w:t>
            </w:r>
          </w:p>
        </w:tc>
      </w:tr>
      <w:tr w:rsidR="000626A1" w:rsidRPr="002465CF" w14:paraId="151013D3" w14:textId="77777777" w:rsidTr="00DD35FD">
        <w:trPr>
          <w:trHeight w:val="1513"/>
        </w:trPr>
        <w:tc>
          <w:tcPr>
            <w:tcW w:w="704" w:type="dxa"/>
          </w:tcPr>
          <w:p w14:paraId="1154708C" w14:textId="77777777" w:rsidR="000626A1" w:rsidRPr="002465CF" w:rsidRDefault="000626A1" w:rsidP="00D97DA5">
            <w:pPr>
              <w:spacing w:afterLines="26" w:after="62" w:line="276" w:lineRule="auto"/>
              <w:jc w:val="both"/>
              <w:rPr>
                <w:b/>
                <w:bCs/>
              </w:rPr>
            </w:pPr>
            <w:r w:rsidRPr="002465CF">
              <w:rPr>
                <w:b/>
                <w:bCs/>
              </w:rPr>
              <w:t>1</w:t>
            </w:r>
          </w:p>
        </w:tc>
        <w:tc>
          <w:tcPr>
            <w:tcW w:w="1134" w:type="dxa"/>
          </w:tcPr>
          <w:p w14:paraId="6F6E68D3" w14:textId="77777777" w:rsidR="000626A1" w:rsidRPr="002465CF" w:rsidRDefault="000626A1" w:rsidP="00D97DA5">
            <w:pPr>
              <w:spacing w:afterLines="26" w:after="62" w:line="276" w:lineRule="auto"/>
              <w:jc w:val="both"/>
              <w:rPr>
                <w:i/>
                <w:iCs/>
              </w:rPr>
            </w:pPr>
            <w:r w:rsidRPr="002465CF">
              <w:rPr>
                <w:bCs/>
                <w:i/>
                <w:iCs/>
              </w:rPr>
              <w:fldChar w:fldCharType="begin"/>
            </w:r>
            <w:r w:rsidRPr="002465CF">
              <w:rPr>
                <w:i/>
                <w:iCs/>
              </w:rPr>
              <w:instrText xml:space="preserve"> ADDIN EN.CITE &lt;EndNote&gt;&lt;Cite AuthorYear="1"&gt;&lt;Author&gt;Sultana&lt;/Author&gt;&lt;Year&gt;2018&lt;/Year&gt;&lt;RecNum&gt;3&lt;/RecNum&gt;&lt;DisplayText&gt;Sultana, et al. [1]&lt;/DisplayText&gt;&lt;record&gt;&lt;rec-number&gt;3&lt;/rec-number&gt;&lt;foreign-keys&gt;&lt;key app="EN" db-id="0d0dx92r2e2xsnee9zp50wrepzzzv52wa5vt" timestamp="1674368011"&gt;3&lt;/key&gt;&lt;/foreign-keys&gt;&lt;ref-type name="Conference Proceedings"&gt;10&lt;/ref-type&gt;&lt;contributors&gt;&lt;authors&gt;&lt;author&gt;Sultana, Farhana&lt;/author&gt;&lt;author&gt;Sufian, Abu&lt;/author&gt;&lt;author&gt;Dutta, Paramartha&lt;/author&gt;&lt;/authors&gt;&lt;/contributors&gt;&lt;titles&gt;&lt;title&gt;Advancements in image classification using convolutional neural network&lt;/title&gt;&lt;secondary-title&gt;2018 Fourth International Conference on Research in Computational Intelligence and Communication Networks (ICRCICN)&lt;/secondary-title&gt;&lt;/titles&gt;&lt;pages&gt;122-129&lt;/pages&gt;&lt;dates&gt;&lt;year&gt;2018&lt;/year&gt;&lt;/dates&gt;&lt;publisher&gt;IEEE&lt;/publisher&gt;&lt;isbn&gt;1538676389&lt;/isbn&gt;&lt;urls&gt;&lt;/urls&gt;&lt;/record&gt;&lt;/Cite&gt;&lt;/EndNote&gt;</w:instrText>
            </w:r>
            <w:r w:rsidRPr="002465CF">
              <w:rPr>
                <w:bCs/>
                <w:i/>
                <w:iCs/>
              </w:rPr>
              <w:fldChar w:fldCharType="separate"/>
            </w:r>
            <w:r w:rsidRPr="002465CF">
              <w:rPr>
                <w:i/>
                <w:iCs/>
                <w:noProof/>
              </w:rPr>
              <w:t>Sultana, et al. [1]</w:t>
            </w:r>
            <w:r w:rsidRPr="002465CF">
              <w:rPr>
                <w:bCs/>
                <w:i/>
                <w:iCs/>
              </w:rPr>
              <w:fldChar w:fldCharType="end"/>
            </w:r>
            <w:r w:rsidRPr="002465CF">
              <w:rPr>
                <w:bCs/>
                <w:i/>
                <w:iCs/>
              </w:rPr>
              <w:t xml:space="preserve"> 2018</w:t>
            </w:r>
          </w:p>
        </w:tc>
        <w:tc>
          <w:tcPr>
            <w:tcW w:w="1701" w:type="dxa"/>
          </w:tcPr>
          <w:p w14:paraId="79B848CE" w14:textId="77777777" w:rsidR="000626A1" w:rsidRPr="002465CF" w:rsidRDefault="000626A1" w:rsidP="00D97DA5">
            <w:pPr>
              <w:spacing w:afterLines="26" w:after="62" w:line="276" w:lineRule="auto"/>
              <w:jc w:val="both"/>
            </w:pPr>
            <w:r w:rsidRPr="002465CF">
              <w:t>Advancement in image classification by using CNN</w:t>
            </w:r>
          </w:p>
        </w:tc>
        <w:tc>
          <w:tcPr>
            <w:tcW w:w="1276" w:type="dxa"/>
          </w:tcPr>
          <w:p w14:paraId="2DCE053E" w14:textId="77777777" w:rsidR="000626A1" w:rsidRPr="002465CF" w:rsidRDefault="000626A1" w:rsidP="00D97DA5">
            <w:pPr>
              <w:spacing w:afterLines="26" w:after="62" w:line="276" w:lineRule="auto"/>
              <w:jc w:val="both"/>
            </w:pPr>
            <w:r w:rsidRPr="002465CF">
              <w:t>Non-health care</w:t>
            </w:r>
          </w:p>
        </w:tc>
        <w:tc>
          <w:tcPr>
            <w:tcW w:w="1701" w:type="dxa"/>
          </w:tcPr>
          <w:p w14:paraId="53ABDF7C" w14:textId="77777777" w:rsidR="000626A1" w:rsidRPr="002465CF" w:rsidRDefault="000626A1" w:rsidP="00D97DA5">
            <w:pPr>
              <w:spacing w:afterLines="26" w:after="62" w:line="276" w:lineRule="auto"/>
              <w:jc w:val="both"/>
            </w:pPr>
            <w:r w:rsidRPr="002465CF">
              <w:t>Image Classification</w:t>
            </w:r>
          </w:p>
        </w:tc>
        <w:tc>
          <w:tcPr>
            <w:tcW w:w="2551" w:type="dxa"/>
          </w:tcPr>
          <w:p w14:paraId="03A96839" w14:textId="2F864BFB" w:rsidR="000626A1" w:rsidRPr="002465CF" w:rsidRDefault="006A62DA" w:rsidP="00D97DA5">
            <w:pPr>
              <w:spacing w:afterLines="26" w:after="62" w:line="276" w:lineRule="auto"/>
              <w:jc w:val="both"/>
            </w:pPr>
            <w:r w:rsidRPr="002465CF">
              <w:t>Proposed an image classification model, AlexNet, demonstrating superior performance compared to other CNN models.</w:t>
            </w:r>
          </w:p>
        </w:tc>
      </w:tr>
      <w:tr w:rsidR="000626A1" w:rsidRPr="002465CF" w14:paraId="01CE2045" w14:textId="77777777" w:rsidTr="00DD35FD">
        <w:tc>
          <w:tcPr>
            <w:tcW w:w="704" w:type="dxa"/>
          </w:tcPr>
          <w:p w14:paraId="24D53336" w14:textId="77777777" w:rsidR="000626A1" w:rsidRPr="002465CF" w:rsidRDefault="000626A1" w:rsidP="00D97DA5">
            <w:pPr>
              <w:spacing w:afterLines="26" w:after="62" w:line="276" w:lineRule="auto"/>
              <w:jc w:val="both"/>
              <w:rPr>
                <w:b/>
                <w:bCs/>
              </w:rPr>
            </w:pPr>
            <w:r w:rsidRPr="002465CF">
              <w:rPr>
                <w:b/>
                <w:bCs/>
              </w:rPr>
              <w:t>2</w:t>
            </w:r>
          </w:p>
        </w:tc>
        <w:tc>
          <w:tcPr>
            <w:tcW w:w="1134" w:type="dxa"/>
          </w:tcPr>
          <w:p w14:paraId="221A62E1" w14:textId="77777777" w:rsidR="000626A1" w:rsidRPr="002465CF" w:rsidRDefault="000626A1" w:rsidP="00D97DA5">
            <w:pPr>
              <w:spacing w:afterLines="26" w:after="62" w:line="276" w:lineRule="auto"/>
              <w:jc w:val="both"/>
              <w:rPr>
                <w:i/>
                <w:iCs/>
              </w:rPr>
            </w:pPr>
            <w:r w:rsidRPr="002465CF">
              <w:rPr>
                <w:i/>
                <w:iCs/>
              </w:rPr>
              <w:fldChar w:fldCharType="begin"/>
            </w:r>
            <w:r w:rsidRPr="002465CF">
              <w:rPr>
                <w:i/>
                <w:iCs/>
              </w:rPr>
              <w:instrText xml:space="preserve"> ADDIN EN.CITE &lt;EndNote&gt;&lt;Cite AuthorYear="1"&gt;&lt;Author&gt;Alzubaidi&lt;/Author&gt;&lt;Year&gt;2021&lt;/Year&gt;&lt;RecNum&gt;7&lt;/RecNum&gt;&lt;DisplayText&gt;Alzubaidi, et al. [2]&lt;/DisplayText&gt;&lt;record&gt;&lt;rec-number&gt;7&lt;/rec-number&gt;&lt;foreign-keys&gt;&lt;key app="EN" db-id="0d0dx92r2e2xsnee9zp50wrepzzzv52wa5vt" timestamp="1674452656"&gt;7&lt;/key&gt;&lt;/foreign-keys&gt;&lt;ref-type name="Journal Article"&gt;17&lt;/ref-type&gt;&lt;contributors&gt;&lt;authors&gt;&lt;author&gt;Alzubaidi, Laith&lt;/author&gt;&lt;author&gt;Zhang, Jinglan&lt;/author&gt;&lt;author&gt;Humaidi, Amjad J&lt;/author&gt;&lt;author&gt;Al-Dujaili, Ayad&lt;/author&gt;&lt;author&gt;Duan, Ye&lt;/author&gt;&lt;author&gt;Al-Shamma, Omran&lt;/author&gt;&lt;author&gt;Santamaría, José&lt;/author&gt;&lt;author&gt;Fadhel, Mohammed A&lt;/author&gt;&lt;author&gt;Al-Amidie, Muthana&lt;/author&gt;&lt;author&gt;Farhan, Laith&lt;/author&gt;&lt;/authors&gt;&lt;/contributors&gt;&lt;titles&gt;&lt;title&gt;Review of deep learning: Concepts, CNN architectures, challenges, applications, future directions&lt;/title&gt;&lt;secondary-title&gt;Journal of big Data&lt;/secondary-title&gt;&lt;/titles&gt;&lt;periodical&gt;&lt;full-title&gt;Journal of big Data&lt;/full-title&gt;&lt;/periodical&gt;&lt;pages&gt;1-74&lt;/pages&gt;&lt;volume&gt;8&lt;/volume&gt;&lt;number&gt;1&lt;/number&gt;&lt;dates&gt;&lt;year&gt;2021&lt;/year&gt;&lt;/dates&gt;&lt;isbn&gt;2196-1115&lt;/isbn&gt;&lt;urls&gt;&lt;/urls&gt;&lt;/record&gt;&lt;/Cite&gt;&lt;/EndNote&gt;</w:instrText>
            </w:r>
            <w:r w:rsidRPr="002465CF">
              <w:rPr>
                <w:i/>
                <w:iCs/>
              </w:rPr>
              <w:fldChar w:fldCharType="separate"/>
            </w:r>
            <w:r w:rsidRPr="002465CF">
              <w:rPr>
                <w:i/>
                <w:iCs/>
                <w:noProof/>
              </w:rPr>
              <w:t>Alzubaidi, et al. [2]</w:t>
            </w:r>
            <w:r w:rsidRPr="002465CF">
              <w:rPr>
                <w:i/>
                <w:iCs/>
              </w:rPr>
              <w:fldChar w:fldCharType="end"/>
            </w:r>
            <w:r w:rsidRPr="002465CF">
              <w:rPr>
                <w:i/>
                <w:iCs/>
              </w:rPr>
              <w:t xml:space="preserve"> 2021</w:t>
            </w:r>
          </w:p>
        </w:tc>
        <w:tc>
          <w:tcPr>
            <w:tcW w:w="1701" w:type="dxa"/>
          </w:tcPr>
          <w:p w14:paraId="6950176B" w14:textId="77777777" w:rsidR="000626A1" w:rsidRPr="002465CF" w:rsidRDefault="000626A1" w:rsidP="00D97DA5">
            <w:pPr>
              <w:spacing w:afterLines="26" w:after="62" w:line="276" w:lineRule="auto"/>
              <w:jc w:val="both"/>
            </w:pPr>
            <w:r w:rsidRPr="002465CF">
              <w:t xml:space="preserve">Review of DL: Concepts, CNN challenges, architectures, directions, future applications, </w:t>
            </w:r>
          </w:p>
        </w:tc>
        <w:tc>
          <w:tcPr>
            <w:tcW w:w="1276" w:type="dxa"/>
          </w:tcPr>
          <w:p w14:paraId="409F613A" w14:textId="77777777" w:rsidR="000626A1" w:rsidRPr="002465CF" w:rsidRDefault="000626A1" w:rsidP="00D97DA5">
            <w:pPr>
              <w:spacing w:afterLines="26" w:after="62" w:line="276" w:lineRule="auto"/>
              <w:jc w:val="both"/>
            </w:pPr>
            <w:r w:rsidRPr="002465CF">
              <w:t>Non-health care</w:t>
            </w:r>
          </w:p>
        </w:tc>
        <w:tc>
          <w:tcPr>
            <w:tcW w:w="1701" w:type="dxa"/>
          </w:tcPr>
          <w:p w14:paraId="3D61C37D" w14:textId="77777777" w:rsidR="000626A1" w:rsidRPr="002465CF" w:rsidRDefault="000626A1" w:rsidP="00D97DA5">
            <w:pPr>
              <w:spacing w:afterLines="26" w:after="62" w:line="276" w:lineRule="auto"/>
              <w:jc w:val="both"/>
            </w:pPr>
            <w:r w:rsidRPr="002465CF">
              <w:t>Image Classification</w:t>
            </w:r>
          </w:p>
        </w:tc>
        <w:tc>
          <w:tcPr>
            <w:tcW w:w="2551" w:type="dxa"/>
          </w:tcPr>
          <w:p w14:paraId="6A956EF2" w14:textId="6B678F25" w:rsidR="000626A1" w:rsidRPr="002465CF" w:rsidRDefault="005277EB" w:rsidP="00D97DA5">
            <w:pPr>
              <w:spacing w:afterLines="26" w:after="62" w:line="276" w:lineRule="auto"/>
              <w:jc w:val="both"/>
            </w:pPr>
            <w:r w:rsidRPr="002465CF">
              <w:t>Developed a highly efficient and accurate image classification model, showcasing improved performance metrics.</w:t>
            </w:r>
          </w:p>
        </w:tc>
      </w:tr>
      <w:tr w:rsidR="000626A1" w:rsidRPr="002465CF" w14:paraId="65A52D51" w14:textId="77777777" w:rsidTr="00DD35FD">
        <w:tc>
          <w:tcPr>
            <w:tcW w:w="704" w:type="dxa"/>
          </w:tcPr>
          <w:p w14:paraId="5BB8AF30" w14:textId="77777777" w:rsidR="000626A1" w:rsidRPr="002465CF" w:rsidRDefault="000626A1" w:rsidP="00D97DA5">
            <w:pPr>
              <w:spacing w:afterLines="26" w:after="62" w:line="276" w:lineRule="auto"/>
              <w:jc w:val="both"/>
              <w:rPr>
                <w:b/>
                <w:bCs/>
              </w:rPr>
            </w:pPr>
            <w:r w:rsidRPr="002465CF">
              <w:rPr>
                <w:b/>
                <w:bCs/>
              </w:rPr>
              <w:t>3</w:t>
            </w:r>
          </w:p>
        </w:tc>
        <w:tc>
          <w:tcPr>
            <w:tcW w:w="1134" w:type="dxa"/>
          </w:tcPr>
          <w:p w14:paraId="5725A027"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Sladojevic&lt;/Author&gt;&lt;Year&gt;2016&lt;/Year&gt;&lt;RecNum&gt;8&lt;/RecNum&gt;&lt;DisplayText&gt;Sladojevic, et al. [3]&lt;/DisplayText&gt;&lt;record&gt;&lt;rec-number&gt;8&lt;/rec-number&gt;&lt;foreign-keys&gt;&lt;key app="EN" db-id="0d0dx92r2e2xsnee9zp50wrepzzzv52wa5vt" timestamp="1674461351"&gt;8&lt;/key&gt;&lt;/foreign-keys&gt;&lt;ref-type name="Journal Article"&gt;17&lt;/ref-type&gt;&lt;contributors&gt;&lt;authors&gt;&lt;author&gt;Sladojevic, Srdjan&lt;/author&gt;&lt;author&gt;Arsenovic, Marko&lt;/author&gt;&lt;author&gt;Anderla, Andras&lt;/author&gt;&lt;author&gt;Culibrk, Dubravko&lt;/author&gt;&lt;author&gt;Stefanovic, Darko&lt;/author&gt;&lt;/authors&gt;&lt;/contributors&gt;&lt;titles&gt;&lt;title&gt;Deep neural networks based recognition of plant diseases by leaf image classification&lt;/title&gt;&lt;secondary-title&gt;Computational intelligence and neuroscience&lt;/secondary-title&gt;&lt;/titles&gt;&lt;periodical&gt;&lt;full-title&gt;Computational intelligence and neuroscience&lt;/full-title&gt;&lt;/periodical&gt;&lt;volume&gt;2016&lt;/volume&gt;&lt;dates&gt;&lt;year&gt;2016&lt;/year&gt;&lt;/dates&gt;&lt;isbn&gt;1687-5265&lt;/isbn&gt;&lt;urls&gt;&lt;/urls&gt;&lt;/record&gt;&lt;/Cite&gt;&lt;/EndNote&gt;</w:instrText>
            </w:r>
            <w:r w:rsidRPr="002465CF">
              <w:rPr>
                <w:i/>
                <w:iCs/>
              </w:rPr>
              <w:fldChar w:fldCharType="separate"/>
            </w:r>
            <w:r w:rsidRPr="002465CF">
              <w:rPr>
                <w:i/>
                <w:iCs/>
              </w:rPr>
              <w:t>Sladojevic, et al. [3]</w:t>
            </w:r>
            <w:r w:rsidRPr="002465CF">
              <w:fldChar w:fldCharType="end"/>
            </w:r>
            <w:r w:rsidRPr="002465CF">
              <w:t xml:space="preserve"> 2016</w:t>
            </w:r>
          </w:p>
        </w:tc>
        <w:tc>
          <w:tcPr>
            <w:tcW w:w="1701" w:type="dxa"/>
          </w:tcPr>
          <w:p w14:paraId="597DCF3C" w14:textId="77777777" w:rsidR="000626A1" w:rsidRPr="002465CF" w:rsidRDefault="000626A1" w:rsidP="00D97DA5">
            <w:pPr>
              <w:spacing w:afterLines="26" w:after="62" w:line="276" w:lineRule="auto"/>
              <w:jc w:val="both"/>
            </w:pPr>
            <w:r w:rsidRPr="002465CF">
              <w:t>Deep NN- recog. of flora diseases by leaf image classification</w:t>
            </w:r>
          </w:p>
          <w:p w14:paraId="4A840D2F" w14:textId="77777777" w:rsidR="000626A1" w:rsidRPr="002465CF" w:rsidRDefault="000626A1" w:rsidP="00D97DA5">
            <w:pPr>
              <w:spacing w:afterLines="26" w:after="62" w:line="276" w:lineRule="auto"/>
              <w:jc w:val="both"/>
            </w:pPr>
          </w:p>
        </w:tc>
        <w:tc>
          <w:tcPr>
            <w:tcW w:w="1276" w:type="dxa"/>
          </w:tcPr>
          <w:p w14:paraId="46FA9C7D" w14:textId="77777777" w:rsidR="000626A1" w:rsidRPr="002465CF" w:rsidRDefault="000626A1" w:rsidP="00D97DA5">
            <w:pPr>
              <w:spacing w:afterLines="26" w:after="62" w:line="276" w:lineRule="auto"/>
              <w:jc w:val="both"/>
            </w:pPr>
            <w:r w:rsidRPr="002465CF">
              <w:t>Health care</w:t>
            </w:r>
          </w:p>
        </w:tc>
        <w:tc>
          <w:tcPr>
            <w:tcW w:w="1701" w:type="dxa"/>
          </w:tcPr>
          <w:p w14:paraId="17524E24" w14:textId="77777777" w:rsidR="000626A1" w:rsidRPr="002465CF" w:rsidRDefault="000626A1" w:rsidP="00D97DA5">
            <w:pPr>
              <w:spacing w:afterLines="26" w:after="62" w:line="276" w:lineRule="auto"/>
              <w:jc w:val="both"/>
            </w:pPr>
            <w:r w:rsidRPr="002465CF">
              <w:t>Disease Recognition</w:t>
            </w:r>
          </w:p>
        </w:tc>
        <w:tc>
          <w:tcPr>
            <w:tcW w:w="2551" w:type="dxa"/>
          </w:tcPr>
          <w:p w14:paraId="4B8C6FAD" w14:textId="628A6D9E" w:rsidR="000626A1" w:rsidRPr="002465CF" w:rsidRDefault="009F39E9" w:rsidP="00D97DA5">
            <w:pPr>
              <w:spacing w:afterLines="26" w:after="62" w:line="276" w:lineRule="auto"/>
              <w:jc w:val="both"/>
            </w:pPr>
            <w:r w:rsidRPr="002465CF">
              <w:t>Introduced a disease recognition model achieving a remarkable accuracy of 96.3% after extensive training iterations and adjustments.</w:t>
            </w:r>
          </w:p>
        </w:tc>
      </w:tr>
      <w:tr w:rsidR="000626A1" w:rsidRPr="002465CF" w14:paraId="631429C0" w14:textId="77777777" w:rsidTr="00DD35FD">
        <w:tc>
          <w:tcPr>
            <w:tcW w:w="704" w:type="dxa"/>
          </w:tcPr>
          <w:p w14:paraId="0CC864BB" w14:textId="77777777" w:rsidR="000626A1" w:rsidRPr="002465CF" w:rsidRDefault="000626A1" w:rsidP="00D97DA5">
            <w:pPr>
              <w:spacing w:afterLines="26" w:after="62" w:line="276" w:lineRule="auto"/>
              <w:jc w:val="both"/>
              <w:rPr>
                <w:b/>
                <w:bCs/>
              </w:rPr>
            </w:pPr>
            <w:r w:rsidRPr="002465CF">
              <w:rPr>
                <w:b/>
                <w:bCs/>
              </w:rPr>
              <w:t>4</w:t>
            </w:r>
          </w:p>
        </w:tc>
        <w:tc>
          <w:tcPr>
            <w:tcW w:w="1134" w:type="dxa"/>
          </w:tcPr>
          <w:p w14:paraId="7ECD0769"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Shin&lt;/Author&gt;&lt;Year&gt;2016&lt;/Year&gt;&lt;RecNum&gt;9&lt;/RecNum&gt;&lt;DisplayText&gt;Shin, et al. [4]&lt;/DisplayText&gt;&lt;record&gt;&lt;rec-number&gt;9&lt;/rec-number&gt;&lt;foreign-keys&gt;&lt;key app="EN" db-id="0d0dx92r2e2xsnee9zp50wrepzzzv52wa5vt" timestamp="1674461540"&gt;9&lt;/key&gt;&lt;/foreign-keys&gt;&lt;ref-type name="Journal Article"&gt;17&lt;/ref-type&gt;&lt;contributors&gt;&lt;authors&gt;&lt;author&gt;Shin, Hoo-Chang&lt;/author&gt;&lt;author&gt;Roth, Holger R&lt;/author&gt;&lt;author&gt;Gao, Mingchen&lt;/author&gt;&lt;author&gt;Lu, Le&lt;/author&gt;&lt;author&gt;Xu, Ziyue&lt;/author&gt;&lt;author&gt;Nogues, Isabella&lt;/author&gt;&lt;author&gt;Yao, Jianhua&lt;/author&gt;&lt;author&gt;Mollura, Daniel&lt;/author&gt;&lt;author&gt;Summers, Ronald M&lt;/author&gt;&lt;/authors&gt;&lt;/contributors&gt;&lt;titles&gt;&lt;title&gt;Deep convolutional neural networks for computer-aided detection: CNN architectures, dataset characteristics and transfer learning&lt;/title&gt;&lt;secondary-title&gt;IEEE transactions on medical imaging&lt;/secondary-title&gt;&lt;/titles&gt;&lt;periodical&gt;&lt;full-title&gt;IEEE transactions on medical imaging&lt;/full-title&gt;&lt;/periodical&gt;&lt;pages&gt;1285-1298&lt;/pages&gt;&lt;volume&gt;35&lt;/volume&gt;&lt;number&gt;5&lt;/number&gt;&lt;dates&gt;&lt;year&gt;2016&lt;/year&gt;&lt;/dates&gt;&lt;isbn&gt;0278-0062&lt;/isbn&gt;&lt;urls&gt;&lt;/urls&gt;&lt;/record&gt;&lt;/Cite&gt;&lt;/EndNote&gt;</w:instrText>
            </w:r>
            <w:r w:rsidRPr="002465CF">
              <w:rPr>
                <w:i/>
                <w:iCs/>
              </w:rPr>
              <w:fldChar w:fldCharType="separate"/>
            </w:r>
            <w:r w:rsidRPr="002465CF">
              <w:rPr>
                <w:i/>
                <w:iCs/>
              </w:rPr>
              <w:t>Shin, et al. [4]</w:t>
            </w:r>
            <w:r w:rsidRPr="002465CF">
              <w:fldChar w:fldCharType="end"/>
            </w:r>
            <w:r w:rsidRPr="002465CF">
              <w:t xml:space="preserve"> 2016</w:t>
            </w:r>
          </w:p>
        </w:tc>
        <w:tc>
          <w:tcPr>
            <w:tcW w:w="1701" w:type="dxa"/>
          </w:tcPr>
          <w:p w14:paraId="1AA2512A" w14:textId="77777777" w:rsidR="000626A1" w:rsidRPr="002465CF" w:rsidRDefault="000626A1" w:rsidP="00D97DA5">
            <w:pPr>
              <w:spacing w:afterLines="26" w:after="62" w:line="276" w:lineRule="auto"/>
              <w:jc w:val="both"/>
            </w:pPr>
            <w:r w:rsidRPr="002465CF">
              <w:t xml:space="preserve">Deep CNN for computer-aided detection: CNN dataset characteristic, transfer learning and architectures, </w:t>
            </w:r>
          </w:p>
        </w:tc>
        <w:tc>
          <w:tcPr>
            <w:tcW w:w="1276" w:type="dxa"/>
          </w:tcPr>
          <w:p w14:paraId="60108236" w14:textId="77777777" w:rsidR="000626A1" w:rsidRPr="002465CF" w:rsidRDefault="000626A1" w:rsidP="00D97DA5">
            <w:pPr>
              <w:spacing w:afterLines="26" w:after="62" w:line="276" w:lineRule="auto"/>
              <w:jc w:val="both"/>
            </w:pPr>
            <w:r w:rsidRPr="002465CF">
              <w:t>Non-health care</w:t>
            </w:r>
          </w:p>
        </w:tc>
        <w:tc>
          <w:tcPr>
            <w:tcW w:w="1701" w:type="dxa"/>
          </w:tcPr>
          <w:p w14:paraId="7460362B" w14:textId="77777777" w:rsidR="000626A1" w:rsidRPr="002465CF" w:rsidRDefault="000626A1" w:rsidP="00D97DA5">
            <w:pPr>
              <w:spacing w:afterLines="26" w:after="62" w:line="276" w:lineRule="auto"/>
              <w:jc w:val="both"/>
            </w:pPr>
            <w:r w:rsidRPr="002465CF">
              <w:t>Image Classification</w:t>
            </w:r>
          </w:p>
        </w:tc>
        <w:tc>
          <w:tcPr>
            <w:tcW w:w="2551" w:type="dxa"/>
          </w:tcPr>
          <w:p w14:paraId="2A0B06AF" w14:textId="77777777" w:rsidR="000626A1" w:rsidRPr="002465CF" w:rsidRDefault="000626A1" w:rsidP="00D97DA5">
            <w:pPr>
              <w:spacing w:afterLines="26" w:after="62" w:line="276" w:lineRule="auto"/>
              <w:jc w:val="both"/>
            </w:pPr>
            <w:r w:rsidRPr="002465CF">
              <w:t>Studied about the various CNN techniques used in the medical field like X-rays, CT scan etc.</w:t>
            </w:r>
          </w:p>
          <w:p w14:paraId="040C332E" w14:textId="3290D7EE" w:rsidR="000626A1" w:rsidRPr="002465CF" w:rsidRDefault="009F39E9" w:rsidP="00D97DA5">
            <w:pPr>
              <w:spacing w:afterLines="26" w:after="62" w:line="276" w:lineRule="auto"/>
              <w:jc w:val="both"/>
            </w:pPr>
            <w:r w:rsidRPr="002465CF">
              <w:t>Addressed challenges in LN tasks and CADe problems, proposing innovative solutions to overcome these limitations.</w:t>
            </w:r>
          </w:p>
        </w:tc>
      </w:tr>
      <w:tr w:rsidR="000626A1" w:rsidRPr="002465CF" w14:paraId="517E4A79" w14:textId="77777777" w:rsidTr="00DD35FD">
        <w:tc>
          <w:tcPr>
            <w:tcW w:w="704" w:type="dxa"/>
          </w:tcPr>
          <w:p w14:paraId="179293E1" w14:textId="77777777" w:rsidR="000626A1" w:rsidRPr="002465CF" w:rsidRDefault="000626A1" w:rsidP="00D97DA5">
            <w:pPr>
              <w:spacing w:afterLines="26" w:after="62" w:line="276" w:lineRule="auto"/>
              <w:jc w:val="both"/>
              <w:rPr>
                <w:b/>
                <w:bCs/>
              </w:rPr>
            </w:pPr>
            <w:r w:rsidRPr="002465CF">
              <w:rPr>
                <w:b/>
                <w:bCs/>
              </w:rPr>
              <w:t>5</w:t>
            </w:r>
          </w:p>
          <w:p w14:paraId="6D3FCC24" w14:textId="77777777" w:rsidR="000626A1" w:rsidRPr="002465CF" w:rsidRDefault="000626A1" w:rsidP="00D97DA5">
            <w:pPr>
              <w:spacing w:afterLines="26" w:after="62" w:line="276" w:lineRule="auto"/>
              <w:jc w:val="both"/>
              <w:rPr>
                <w:b/>
                <w:bCs/>
              </w:rPr>
            </w:pPr>
          </w:p>
        </w:tc>
        <w:tc>
          <w:tcPr>
            <w:tcW w:w="1134" w:type="dxa"/>
          </w:tcPr>
          <w:p w14:paraId="43878421"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Denecke&lt;/Author&gt;&lt;Year&gt;2015&lt;/Year&gt;&lt;RecNum&gt;10&lt;/RecNum&gt;&lt;DisplayText&gt;Denecke and Deng [5]&lt;/DisplayText&gt;&lt;record&gt;&lt;rec-number&gt;10&lt;/rec-number&gt;&lt;foreign-keys&gt;&lt;key app="EN" db-id="0d0dx92r2e2xsnee9zp50wrepzzzv52wa5vt" timestamp="1674461935"&gt;10&lt;/key&gt;&lt;/foreign-keys&gt;&lt;ref-type name="Journal Article"&gt;17&lt;/ref-type&gt;&lt;contributors&gt;&lt;authors&gt;&lt;author&gt;Denecke, Kerstin&lt;/author&gt;&lt;author&gt;Deng, Yihan&lt;/author&gt;&lt;/authors&gt;&lt;/contributors&gt;&lt;titles&gt;&lt;title&gt;Sentiment analysis in medical settings: New opportunities and challenges&lt;/title&gt;&lt;secondary-title&gt;Artificial intelligence in medicine&lt;/secondary-title&gt;&lt;/titles&gt;&lt;periodical&gt;&lt;full-title&gt;Artificial intelligence in medicine&lt;/full-title&gt;&lt;/periodical&gt;&lt;pages&gt;17-27&lt;/pages&gt;&lt;volume&gt;64&lt;/volume&gt;&lt;number&gt;1&lt;/number&gt;&lt;dates&gt;&lt;year&gt;2015&lt;/year&gt;&lt;/dates&gt;&lt;isbn&gt;0933-3657&lt;/isbn&gt;&lt;urls&gt;&lt;/urls&gt;&lt;/record&gt;&lt;/Cite&gt;&lt;/EndNote&gt;</w:instrText>
            </w:r>
            <w:r w:rsidRPr="002465CF">
              <w:rPr>
                <w:i/>
                <w:iCs/>
              </w:rPr>
              <w:fldChar w:fldCharType="separate"/>
            </w:r>
            <w:r w:rsidRPr="002465CF">
              <w:rPr>
                <w:i/>
                <w:iCs/>
              </w:rPr>
              <w:t>Denecke and Deng [5]</w:t>
            </w:r>
            <w:r w:rsidRPr="002465CF">
              <w:fldChar w:fldCharType="end"/>
            </w:r>
            <w:r w:rsidRPr="002465CF">
              <w:t xml:space="preserve"> 2015</w:t>
            </w:r>
          </w:p>
        </w:tc>
        <w:tc>
          <w:tcPr>
            <w:tcW w:w="1701" w:type="dxa"/>
          </w:tcPr>
          <w:p w14:paraId="40E4B3FD" w14:textId="77777777" w:rsidR="000626A1" w:rsidRPr="002465CF" w:rsidRDefault="000626A1" w:rsidP="00D97DA5">
            <w:pPr>
              <w:spacing w:afterLines="26" w:after="62" w:line="276" w:lineRule="auto"/>
              <w:jc w:val="both"/>
            </w:pPr>
            <w:r w:rsidRPr="002465CF">
              <w:t>Sentiment analysis in medical era: challenges in this and future opportunities</w:t>
            </w:r>
          </w:p>
        </w:tc>
        <w:tc>
          <w:tcPr>
            <w:tcW w:w="1276" w:type="dxa"/>
          </w:tcPr>
          <w:p w14:paraId="20D9CE20" w14:textId="77777777" w:rsidR="000626A1" w:rsidRPr="002465CF" w:rsidRDefault="000626A1" w:rsidP="00D97DA5">
            <w:pPr>
              <w:spacing w:afterLines="26" w:after="62" w:line="276" w:lineRule="auto"/>
              <w:jc w:val="both"/>
            </w:pPr>
            <w:r w:rsidRPr="002465CF">
              <w:t>Health care</w:t>
            </w:r>
          </w:p>
        </w:tc>
        <w:tc>
          <w:tcPr>
            <w:tcW w:w="1701" w:type="dxa"/>
          </w:tcPr>
          <w:p w14:paraId="5EC5539A" w14:textId="77777777" w:rsidR="000626A1" w:rsidRPr="002465CF" w:rsidRDefault="000626A1" w:rsidP="00D97DA5">
            <w:pPr>
              <w:spacing w:afterLines="26" w:after="62" w:line="276" w:lineRule="auto"/>
              <w:jc w:val="both"/>
            </w:pPr>
            <w:r w:rsidRPr="002465CF">
              <w:t>Emotion recognition and feedback recognition (Good, medium, bad)</w:t>
            </w:r>
          </w:p>
        </w:tc>
        <w:tc>
          <w:tcPr>
            <w:tcW w:w="2551" w:type="dxa"/>
          </w:tcPr>
          <w:p w14:paraId="53251AB4" w14:textId="4ED34D76" w:rsidR="000626A1" w:rsidRPr="002465CF" w:rsidRDefault="00E06A7F" w:rsidP="00D97DA5">
            <w:pPr>
              <w:spacing w:afterLines="26" w:after="62" w:line="276" w:lineRule="auto"/>
              <w:jc w:val="both"/>
            </w:pPr>
            <w:r w:rsidRPr="002465CF">
              <w:t>Conducted a study on sentiment analysis techniques to analyze textual data, focusing on the proportion of words relevant to personal health data collection.</w:t>
            </w:r>
          </w:p>
        </w:tc>
      </w:tr>
      <w:tr w:rsidR="000626A1" w:rsidRPr="002465CF" w14:paraId="5A6A5637" w14:textId="77777777" w:rsidTr="00DD35FD">
        <w:tc>
          <w:tcPr>
            <w:tcW w:w="704" w:type="dxa"/>
          </w:tcPr>
          <w:p w14:paraId="74FBF10D" w14:textId="77777777" w:rsidR="000626A1" w:rsidRPr="002465CF" w:rsidRDefault="000626A1" w:rsidP="00D97DA5">
            <w:pPr>
              <w:spacing w:afterLines="26" w:after="62" w:line="276" w:lineRule="auto"/>
              <w:jc w:val="both"/>
              <w:rPr>
                <w:b/>
                <w:bCs/>
              </w:rPr>
            </w:pPr>
            <w:r w:rsidRPr="002465CF">
              <w:rPr>
                <w:b/>
                <w:bCs/>
              </w:rPr>
              <w:lastRenderedPageBreak/>
              <w:t>6</w:t>
            </w:r>
          </w:p>
        </w:tc>
        <w:tc>
          <w:tcPr>
            <w:tcW w:w="1134" w:type="dxa"/>
          </w:tcPr>
          <w:p w14:paraId="005B6B8C"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Kidziński&lt;/Author&gt;&lt;Year&gt;2020&lt;/Year&gt;&lt;RecNum&gt;11&lt;/RecNum&gt;&lt;DisplayText&gt;Kidziński, et al. [6]&lt;/DisplayText&gt;&lt;record&gt;&lt;rec-number&gt;11&lt;/rec-number&gt;&lt;foreign-keys&gt;&lt;key app="EN" db-id="0d0dx92r2e2xsnee9zp50wrepzzzv52wa5vt" timestamp="1674462255"&gt;11&lt;/key&gt;&lt;/foreign-keys&gt;&lt;ref-type name="Journal Article"&gt;17&lt;/ref-type&gt;&lt;contributors&gt;&lt;authors&gt;&lt;author&gt;Kidziński, Łukasz&lt;/author&gt;&lt;author&gt;Yang, Bryan&lt;/author&gt;&lt;author&gt;Hicks, Jennifer L&lt;/author&gt;&lt;author&gt;Rajagopal, Apoorva&lt;/author&gt;&lt;author&gt;Delp, Scott L&lt;/author&gt;&lt;author&gt;Schwartz, Michael H&lt;/author&gt;&lt;/authors&gt;&lt;/contributors&gt;&lt;titles&gt;&lt;title&gt;Deep neural networks enable quantitative movement analysis using single-camera videos&lt;/title&gt;&lt;secondary-title&gt;Nature communications&lt;/secondary-title&gt;&lt;/titles&gt;&lt;periodical&gt;&lt;full-title&gt;Nature communications&lt;/full-title&gt;&lt;/periodical&gt;&lt;pages&gt;1-10&lt;/pages&gt;&lt;volume&gt;11&lt;/volume&gt;&lt;number&gt;1&lt;/number&gt;&lt;dates&gt;&lt;year&gt;2020&lt;/year&gt;&lt;/dates&gt;&lt;isbn&gt;2041-1723&lt;/isbn&gt;&lt;urls&gt;&lt;/urls&gt;&lt;/record&gt;&lt;/Cite&gt;&lt;/EndNote&gt;</w:instrText>
            </w:r>
            <w:r w:rsidRPr="002465CF">
              <w:rPr>
                <w:i/>
                <w:iCs/>
              </w:rPr>
              <w:fldChar w:fldCharType="separate"/>
            </w:r>
            <w:r w:rsidRPr="002465CF">
              <w:rPr>
                <w:i/>
                <w:iCs/>
              </w:rPr>
              <w:t>Kidziński, et al. [6]</w:t>
            </w:r>
            <w:r w:rsidRPr="002465CF">
              <w:fldChar w:fldCharType="end"/>
            </w:r>
            <w:r w:rsidRPr="002465CF">
              <w:t xml:space="preserve"> 2020</w:t>
            </w:r>
          </w:p>
        </w:tc>
        <w:tc>
          <w:tcPr>
            <w:tcW w:w="1701" w:type="dxa"/>
          </w:tcPr>
          <w:p w14:paraId="4E399C05" w14:textId="77777777" w:rsidR="000626A1" w:rsidRPr="002465CF" w:rsidRDefault="000626A1" w:rsidP="00D97DA5">
            <w:pPr>
              <w:spacing w:afterLines="26" w:after="62" w:line="276" w:lineRule="auto"/>
              <w:jc w:val="both"/>
            </w:pPr>
            <w:r w:rsidRPr="002465CF">
              <w:t>Deep NN quantitative motion analysis with the help of camera videos</w:t>
            </w:r>
          </w:p>
        </w:tc>
        <w:tc>
          <w:tcPr>
            <w:tcW w:w="1276" w:type="dxa"/>
          </w:tcPr>
          <w:p w14:paraId="13235492" w14:textId="77777777" w:rsidR="000626A1" w:rsidRPr="002465CF" w:rsidRDefault="000626A1" w:rsidP="00D97DA5">
            <w:pPr>
              <w:spacing w:afterLines="26" w:after="62" w:line="276" w:lineRule="auto"/>
              <w:jc w:val="both"/>
            </w:pPr>
            <w:r w:rsidRPr="002465CF">
              <w:t>Health care</w:t>
            </w:r>
          </w:p>
        </w:tc>
        <w:tc>
          <w:tcPr>
            <w:tcW w:w="1701" w:type="dxa"/>
          </w:tcPr>
          <w:p w14:paraId="4D70245A" w14:textId="77777777" w:rsidR="000626A1" w:rsidRPr="002465CF" w:rsidRDefault="000626A1" w:rsidP="00D97DA5">
            <w:pPr>
              <w:spacing w:afterLines="26" w:after="62" w:line="276" w:lineRule="auto"/>
              <w:jc w:val="both"/>
            </w:pPr>
            <w:r w:rsidRPr="002465CF">
              <w:t>Body movement analysis</w:t>
            </w:r>
          </w:p>
        </w:tc>
        <w:tc>
          <w:tcPr>
            <w:tcW w:w="2551" w:type="dxa"/>
          </w:tcPr>
          <w:p w14:paraId="52E29B3D" w14:textId="1C264A65" w:rsidR="000626A1" w:rsidRPr="002465CF" w:rsidRDefault="0089323E" w:rsidP="00D97DA5">
            <w:pPr>
              <w:spacing w:afterLines="26" w:after="62" w:line="276" w:lineRule="auto"/>
              <w:jc w:val="both"/>
            </w:pPr>
            <w:r w:rsidRPr="002465CF">
              <w:t>Proposed a method for analyzing human body movements using video data captured by smartphone-like cameras.</w:t>
            </w:r>
          </w:p>
        </w:tc>
      </w:tr>
      <w:tr w:rsidR="000626A1" w:rsidRPr="002465CF" w14:paraId="757F9A8E" w14:textId="77777777" w:rsidTr="00DD35FD">
        <w:tc>
          <w:tcPr>
            <w:tcW w:w="704" w:type="dxa"/>
          </w:tcPr>
          <w:p w14:paraId="3C7A5AC4" w14:textId="77777777" w:rsidR="000626A1" w:rsidRPr="002465CF" w:rsidRDefault="000626A1" w:rsidP="00D97DA5">
            <w:pPr>
              <w:spacing w:afterLines="26" w:after="62" w:line="276" w:lineRule="auto"/>
              <w:jc w:val="both"/>
              <w:rPr>
                <w:b/>
                <w:bCs/>
              </w:rPr>
            </w:pPr>
            <w:r w:rsidRPr="002465CF">
              <w:rPr>
                <w:b/>
                <w:bCs/>
              </w:rPr>
              <w:t>7</w:t>
            </w:r>
          </w:p>
        </w:tc>
        <w:tc>
          <w:tcPr>
            <w:tcW w:w="1134" w:type="dxa"/>
          </w:tcPr>
          <w:p w14:paraId="3CF8E26D"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Demidovskij&lt;/Author&gt;&lt;Year&gt;2021&lt;/Year&gt;&lt;RecNum&gt;13&lt;/RecNum&gt;&lt;DisplayText&gt;Demidovskij, et al. [7]&lt;/DisplayText&gt;&lt;record&gt;&lt;rec-number&gt;13&lt;/rec-number&gt;&lt;foreign-keys&gt;&lt;key app="EN" db-id="0d0dx92r2e2xsnee9zp50wrepzzzv52wa5vt" timestamp="1674465796"&gt;13&lt;/key&gt;&lt;/foreign-keys&gt;&lt;ref-type name="Conference Proceedings"&gt;10&lt;/ref-type&gt;&lt;contributors&gt;&lt;authors&gt;&lt;author&gt;Demidovskij, Alexander&lt;/author&gt;&lt;author&gt;Tugaryov, Artyom&lt;/author&gt;&lt;author&gt;Kashchikhin, Andrej&lt;/author&gt;&lt;author&gt;Suvorov, Alexander&lt;/author&gt;&lt;author&gt;Tarkan, Yaroslav&lt;/author&gt;&lt;author&gt;Mikhail, Fedorov&lt;/author&gt;&lt;author&gt;Yury, Gorbachev&lt;/author&gt;&lt;/authors&gt;&lt;/contributors&gt;&lt;titles&gt;&lt;title&gt;OpenVINO deep learning workbench: Towards analytical platform for neural networks inference optimization&lt;/title&gt;&lt;secondary-title&gt;Journal of physics: Conference series&lt;/secondary-title&gt;&lt;/titles&gt;&lt;pages&gt;012012&lt;/pages&gt;&lt;volume&gt;1828&lt;/volume&gt;&lt;number&gt;1&lt;/number&gt;&lt;dates&gt;&lt;year&gt;2021&lt;/year&gt;&lt;/dates&gt;&lt;publisher&gt;IOP Publishing&lt;/publisher&gt;&lt;isbn&gt;1742-6596&lt;/isbn&gt;&lt;urls&gt;&lt;/urls&gt;&lt;/record&gt;&lt;/Cite&gt;&lt;/EndNote&gt;</w:instrText>
            </w:r>
            <w:r w:rsidRPr="002465CF">
              <w:rPr>
                <w:i/>
                <w:iCs/>
              </w:rPr>
              <w:fldChar w:fldCharType="separate"/>
            </w:r>
            <w:r w:rsidRPr="002465CF">
              <w:rPr>
                <w:i/>
                <w:iCs/>
              </w:rPr>
              <w:t>Demidovskij</w:t>
            </w:r>
            <w:r w:rsidRPr="002465CF">
              <w:t xml:space="preserve">, </w:t>
            </w:r>
            <w:r w:rsidRPr="002465CF">
              <w:rPr>
                <w:i/>
                <w:iCs/>
              </w:rPr>
              <w:t>et al. [7]</w:t>
            </w:r>
            <w:r w:rsidRPr="002465CF">
              <w:fldChar w:fldCharType="end"/>
            </w:r>
            <w:r w:rsidRPr="002465CF">
              <w:t xml:space="preserve"> 2021</w:t>
            </w:r>
          </w:p>
        </w:tc>
        <w:tc>
          <w:tcPr>
            <w:tcW w:w="1701" w:type="dxa"/>
          </w:tcPr>
          <w:p w14:paraId="3313458B" w14:textId="77777777" w:rsidR="000626A1" w:rsidRPr="002465CF" w:rsidRDefault="000626A1" w:rsidP="00D97DA5">
            <w:pPr>
              <w:spacing w:afterLines="26" w:after="62" w:line="276" w:lineRule="auto"/>
              <w:jc w:val="both"/>
            </w:pPr>
            <w:r w:rsidRPr="002465CF">
              <w:t>OpenVINO development toolkit documentation and workbench: Towards analysis give platform for NN inference engine optimization</w:t>
            </w:r>
          </w:p>
        </w:tc>
        <w:tc>
          <w:tcPr>
            <w:tcW w:w="1276" w:type="dxa"/>
          </w:tcPr>
          <w:p w14:paraId="055FA617" w14:textId="77777777" w:rsidR="000626A1" w:rsidRPr="002465CF" w:rsidRDefault="000626A1" w:rsidP="00D97DA5">
            <w:pPr>
              <w:spacing w:afterLines="26" w:after="62" w:line="276" w:lineRule="auto"/>
              <w:jc w:val="both"/>
            </w:pPr>
            <w:r w:rsidRPr="002465CF">
              <w:t>Non-health care</w:t>
            </w:r>
          </w:p>
        </w:tc>
        <w:tc>
          <w:tcPr>
            <w:tcW w:w="1701" w:type="dxa"/>
          </w:tcPr>
          <w:p w14:paraId="4173637F" w14:textId="77777777" w:rsidR="000626A1" w:rsidRPr="002465CF" w:rsidRDefault="000626A1" w:rsidP="00D97DA5">
            <w:pPr>
              <w:spacing w:afterLines="26" w:after="62" w:line="276" w:lineRule="auto"/>
              <w:jc w:val="both"/>
            </w:pPr>
            <w:r w:rsidRPr="002465CF">
              <w:t>Training model for the videos</w:t>
            </w:r>
          </w:p>
          <w:p w14:paraId="02BCE03F" w14:textId="77777777" w:rsidR="000626A1" w:rsidRPr="002465CF" w:rsidRDefault="000626A1" w:rsidP="00D97DA5">
            <w:pPr>
              <w:spacing w:afterLines="26" w:after="62" w:line="276" w:lineRule="auto"/>
              <w:jc w:val="both"/>
            </w:pPr>
            <w:r w:rsidRPr="002465CF">
              <w:t xml:space="preserve"> </w:t>
            </w:r>
          </w:p>
        </w:tc>
        <w:tc>
          <w:tcPr>
            <w:tcW w:w="2551" w:type="dxa"/>
          </w:tcPr>
          <w:p w14:paraId="22F393F3" w14:textId="13CF8B79" w:rsidR="000626A1" w:rsidRPr="002465CF" w:rsidRDefault="0089323E" w:rsidP="00D97DA5">
            <w:pPr>
              <w:spacing w:afterLines="26" w:after="62" w:line="276" w:lineRule="auto"/>
              <w:jc w:val="both"/>
            </w:pPr>
            <w:r w:rsidRPr="002465CF">
              <w:t>Provided insights into the workings of the OpenVINO development toolkit for processing video inputs.</w:t>
            </w:r>
          </w:p>
        </w:tc>
      </w:tr>
      <w:tr w:rsidR="000626A1" w:rsidRPr="002465CF" w14:paraId="7C80C130" w14:textId="77777777" w:rsidTr="00DD35FD">
        <w:tc>
          <w:tcPr>
            <w:tcW w:w="704" w:type="dxa"/>
          </w:tcPr>
          <w:p w14:paraId="3B594328" w14:textId="77777777" w:rsidR="000626A1" w:rsidRPr="002465CF" w:rsidRDefault="000626A1" w:rsidP="00D97DA5">
            <w:pPr>
              <w:spacing w:afterLines="26" w:after="62" w:line="276" w:lineRule="auto"/>
              <w:jc w:val="both"/>
              <w:rPr>
                <w:b/>
                <w:bCs/>
              </w:rPr>
            </w:pPr>
            <w:r w:rsidRPr="002465CF">
              <w:rPr>
                <w:b/>
                <w:bCs/>
              </w:rPr>
              <w:t>8</w:t>
            </w:r>
          </w:p>
        </w:tc>
        <w:tc>
          <w:tcPr>
            <w:tcW w:w="1134" w:type="dxa"/>
          </w:tcPr>
          <w:p w14:paraId="6A721BE3"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Hassouneh&lt;/Author&gt;&lt;Year&gt;2020&lt;/Year&gt;&lt;RecNum&gt;14&lt;/RecNum&gt;&lt;DisplayText&gt;Hassouneh, et al. [8]&lt;/DisplayText&gt;&lt;record&gt;&lt;rec-number&gt;14&lt;/rec-number&gt;&lt;foreign-keys&gt;&lt;key app="EN" db-id="0d0dx92r2e2xsnee9zp50wrepzzzv52wa5vt" timestamp="1674466498"&gt;14&lt;/key&gt;&lt;/foreign-keys&gt;&lt;ref-type name="Journal Article"&gt;17&lt;/ref-type&gt;&lt;contributors&gt;&lt;authors&gt;&lt;author&gt;Hassouneh, Aya&lt;/author&gt;&lt;author&gt;Mutawa, AM&lt;/author&gt;&lt;author&gt;Murugappan, M&lt;/author&gt;&lt;/authors&gt;&lt;/contributors&gt;&lt;titles&gt;&lt;title&gt;Development of a real-time emotion recognition system using facial expressions and EEG based on machine learning and deep neural network methods&lt;/title&gt;&lt;secondary-title&gt;Informatics in Medicine Unlocked&lt;/secondary-title&gt;&lt;/titles&gt;&lt;periodical&gt;&lt;full-title&gt;Informatics in Medicine Unlocked&lt;/full-title&gt;&lt;/periodical&gt;&lt;pages&gt;100372&lt;/pages&gt;&lt;volume&gt;20&lt;/volume&gt;&lt;dates&gt;&lt;year&gt;2020&lt;/year&gt;&lt;/dates&gt;&lt;isbn&gt;2352-9148&lt;/isbn&gt;&lt;urls&gt;&lt;/urls&gt;&lt;/record&gt;&lt;/Cite&gt;&lt;/EndNote&gt;</w:instrText>
            </w:r>
            <w:r w:rsidRPr="002465CF">
              <w:rPr>
                <w:i/>
                <w:iCs/>
              </w:rPr>
              <w:fldChar w:fldCharType="separate"/>
            </w:r>
            <w:r w:rsidRPr="002465CF">
              <w:rPr>
                <w:i/>
                <w:iCs/>
              </w:rPr>
              <w:t>Hassouneh, et al. [8]</w:t>
            </w:r>
            <w:r w:rsidRPr="002465CF">
              <w:fldChar w:fldCharType="end"/>
            </w:r>
            <w:r w:rsidRPr="002465CF">
              <w:t xml:space="preserve"> 2020</w:t>
            </w:r>
          </w:p>
        </w:tc>
        <w:tc>
          <w:tcPr>
            <w:tcW w:w="1701" w:type="dxa"/>
          </w:tcPr>
          <w:p w14:paraId="36A4C2CF" w14:textId="77777777" w:rsidR="000626A1" w:rsidRPr="002465CF" w:rsidRDefault="000626A1" w:rsidP="00D97DA5">
            <w:pPr>
              <w:spacing w:afterLines="26" w:after="62" w:line="276" w:lineRule="auto"/>
              <w:jc w:val="both"/>
            </w:pPr>
            <w:r w:rsidRPr="002465CF">
              <w:t xml:space="preserve">Construction of a live working emotion recog. system using expressions, facial images and EEG </w:t>
            </w:r>
          </w:p>
        </w:tc>
        <w:tc>
          <w:tcPr>
            <w:tcW w:w="1276" w:type="dxa"/>
          </w:tcPr>
          <w:p w14:paraId="69D255E4" w14:textId="77777777" w:rsidR="000626A1" w:rsidRPr="002465CF" w:rsidRDefault="000626A1" w:rsidP="00D97DA5">
            <w:pPr>
              <w:spacing w:afterLines="26" w:after="62" w:line="276" w:lineRule="auto"/>
              <w:jc w:val="both"/>
            </w:pPr>
            <w:r w:rsidRPr="002465CF">
              <w:t>Health care</w:t>
            </w:r>
          </w:p>
        </w:tc>
        <w:tc>
          <w:tcPr>
            <w:tcW w:w="1701" w:type="dxa"/>
          </w:tcPr>
          <w:p w14:paraId="4535EBBD" w14:textId="77777777" w:rsidR="000626A1" w:rsidRPr="002465CF" w:rsidRDefault="000626A1" w:rsidP="00D97DA5">
            <w:pPr>
              <w:spacing w:afterLines="26" w:after="62" w:line="276" w:lineRule="auto"/>
              <w:jc w:val="both"/>
            </w:pPr>
            <w:r w:rsidRPr="002465CF">
              <w:t>Emotion Recognition</w:t>
            </w:r>
          </w:p>
        </w:tc>
        <w:tc>
          <w:tcPr>
            <w:tcW w:w="2551" w:type="dxa"/>
          </w:tcPr>
          <w:p w14:paraId="40A17851" w14:textId="49AADAB2" w:rsidR="000626A1" w:rsidRPr="002465CF" w:rsidRDefault="00A96305" w:rsidP="00D97DA5">
            <w:pPr>
              <w:spacing w:afterLines="26" w:after="62" w:line="276" w:lineRule="auto"/>
              <w:jc w:val="both"/>
            </w:pPr>
            <w:r w:rsidRPr="002465CF">
              <w:t xml:space="preserve">Presented a technique for constructing a live emotion recognition system using Virtual Markers (VMs), achieving high accuracy rates for facial scans and EEG </w:t>
            </w:r>
            <w:r w:rsidR="00306423" w:rsidRPr="002465CF">
              <w:t>signals. Having</w:t>
            </w:r>
            <w:r w:rsidR="000626A1" w:rsidRPr="002465CF">
              <w:t xml:space="preserve"> accuracy of 99.81% of facial scans</w:t>
            </w:r>
          </w:p>
          <w:p w14:paraId="0D91A048" w14:textId="77777777" w:rsidR="000626A1" w:rsidRPr="002465CF" w:rsidRDefault="000626A1" w:rsidP="00D97DA5">
            <w:pPr>
              <w:spacing w:afterLines="26" w:after="62" w:line="276" w:lineRule="auto"/>
              <w:jc w:val="both"/>
            </w:pPr>
            <w:r w:rsidRPr="002465CF">
              <w:t>and 87.25% EEG signals.</w:t>
            </w:r>
          </w:p>
          <w:p w14:paraId="26BEB05E" w14:textId="77777777" w:rsidR="000626A1" w:rsidRPr="002465CF" w:rsidRDefault="000626A1" w:rsidP="00D97DA5">
            <w:pPr>
              <w:spacing w:afterLines="26" w:after="62" w:line="276" w:lineRule="auto"/>
              <w:jc w:val="both"/>
            </w:pPr>
            <w:r w:rsidRPr="002465CF">
              <w:t>*VMs-Virtual Markers</w:t>
            </w:r>
          </w:p>
        </w:tc>
      </w:tr>
      <w:tr w:rsidR="000626A1" w:rsidRPr="002465CF" w14:paraId="3471DEFF" w14:textId="77777777" w:rsidTr="00DD35FD">
        <w:tc>
          <w:tcPr>
            <w:tcW w:w="704" w:type="dxa"/>
          </w:tcPr>
          <w:p w14:paraId="728053BB" w14:textId="77777777" w:rsidR="000626A1" w:rsidRPr="002465CF" w:rsidRDefault="000626A1" w:rsidP="00D97DA5">
            <w:pPr>
              <w:spacing w:afterLines="26" w:after="62" w:line="276" w:lineRule="auto"/>
              <w:jc w:val="both"/>
              <w:rPr>
                <w:b/>
                <w:bCs/>
              </w:rPr>
            </w:pPr>
            <w:r w:rsidRPr="002465CF">
              <w:rPr>
                <w:b/>
                <w:bCs/>
              </w:rPr>
              <w:t>9</w:t>
            </w:r>
          </w:p>
        </w:tc>
        <w:tc>
          <w:tcPr>
            <w:tcW w:w="1134" w:type="dxa"/>
          </w:tcPr>
          <w:p w14:paraId="40193288"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Patel&lt;/Author&gt;&lt;Year&gt;2020&lt;/Year&gt;&lt;RecNum&gt;16&lt;/RecNum&gt;&lt;DisplayText&gt;Patel, et al. [9]&lt;/DisplayText&gt;&lt;record&gt;&lt;rec-number&gt;16&lt;/rec-number&gt;&lt;foreign-keys&gt;&lt;key app="EN" db-id="0d0dx92r2e2xsnee9zp50wrepzzzv52wa5vt" timestamp="1674466942"&gt;16&lt;/key&gt;&lt;/foreign-keys&gt;&lt;ref-type name="Journal Article"&gt;17&lt;/ref-type&gt;&lt;contributors&gt;&lt;authors&gt;&lt;author&gt;Patel, Keyur&lt;/author&gt;&lt;author&gt;Mehta, Dev&lt;/author&gt;&lt;author&gt;Mistry, Chinmay&lt;/author&gt;&lt;author&gt;Gupta, Rajesh&lt;/author&gt;&lt;author&gt;Tanwar, Sudeep&lt;/author&gt;&lt;author&gt;Kumar, Neeraj&lt;/author&gt;&lt;author&gt;Alazab, Mamoun&lt;/author&gt;&lt;/authors&gt;&lt;/contributors&gt;&lt;titles&gt;&lt;title&gt;Facial sentiment analysis using AI techniques: state-of-the-art, taxonomies, and challenges&lt;/title&gt;&lt;secondary-title&gt;IEEE Access&lt;/secondary-title&gt;&lt;/titles&gt;&lt;periodical&gt;&lt;full-title&gt;IEEE Access&lt;/full-title&gt;&lt;/periodical&gt;&lt;pages&gt;90495-90519&lt;/pages&gt;&lt;volume&gt;8&lt;/volume&gt;&lt;dates&gt;&lt;year&gt;2020&lt;/year&gt;&lt;/dates&gt;&lt;isbn&gt;2169-3536&lt;/isbn&gt;&lt;urls&gt;&lt;/urls&gt;&lt;/record&gt;&lt;/Cite&gt;&lt;/EndNote&gt;</w:instrText>
            </w:r>
            <w:r w:rsidRPr="002465CF">
              <w:rPr>
                <w:i/>
                <w:iCs/>
              </w:rPr>
              <w:fldChar w:fldCharType="separate"/>
            </w:r>
            <w:r w:rsidRPr="002465CF">
              <w:rPr>
                <w:i/>
                <w:iCs/>
              </w:rPr>
              <w:t>Patel, et al. [9]</w:t>
            </w:r>
            <w:r w:rsidRPr="002465CF">
              <w:fldChar w:fldCharType="end"/>
            </w:r>
            <w:r w:rsidRPr="002465CF">
              <w:t xml:space="preserve">  2020</w:t>
            </w:r>
          </w:p>
        </w:tc>
        <w:tc>
          <w:tcPr>
            <w:tcW w:w="1701" w:type="dxa"/>
          </w:tcPr>
          <w:p w14:paraId="21B46027" w14:textId="77777777" w:rsidR="000626A1" w:rsidRPr="002465CF" w:rsidRDefault="000626A1" w:rsidP="00D97DA5">
            <w:pPr>
              <w:spacing w:afterLines="26" w:after="62" w:line="276" w:lineRule="auto"/>
              <w:jc w:val="both"/>
            </w:pPr>
            <w:r w:rsidRPr="002465CF">
              <w:t xml:space="preserve">Facial expression and sentiment analysis by using AI techniques: challenges, state-of-the-art and taxonomies, </w:t>
            </w:r>
          </w:p>
        </w:tc>
        <w:tc>
          <w:tcPr>
            <w:tcW w:w="1276" w:type="dxa"/>
          </w:tcPr>
          <w:p w14:paraId="1FD97C5B" w14:textId="77777777" w:rsidR="000626A1" w:rsidRPr="002465CF" w:rsidRDefault="000626A1" w:rsidP="00D97DA5">
            <w:pPr>
              <w:spacing w:afterLines="26" w:after="62" w:line="276" w:lineRule="auto"/>
              <w:jc w:val="both"/>
            </w:pPr>
            <w:r w:rsidRPr="002465CF">
              <w:t>Health care</w:t>
            </w:r>
          </w:p>
        </w:tc>
        <w:tc>
          <w:tcPr>
            <w:tcW w:w="1701" w:type="dxa"/>
          </w:tcPr>
          <w:p w14:paraId="75846DC5" w14:textId="77777777" w:rsidR="000626A1" w:rsidRPr="002465CF" w:rsidRDefault="000626A1" w:rsidP="00D97DA5">
            <w:pPr>
              <w:spacing w:afterLines="26" w:after="62" w:line="276" w:lineRule="auto"/>
              <w:jc w:val="both"/>
            </w:pPr>
            <w:r w:rsidRPr="002465CF">
              <w:t>Emotion or Sentiment analysis</w:t>
            </w:r>
          </w:p>
        </w:tc>
        <w:tc>
          <w:tcPr>
            <w:tcW w:w="2551" w:type="dxa"/>
          </w:tcPr>
          <w:p w14:paraId="25FE1B0B" w14:textId="2627F9C4" w:rsidR="000626A1" w:rsidRPr="002465CF" w:rsidRDefault="003C1A64" w:rsidP="00D97DA5">
            <w:pPr>
              <w:spacing w:afterLines="26" w:after="62" w:line="276" w:lineRule="auto"/>
              <w:jc w:val="both"/>
            </w:pPr>
            <w:r w:rsidRPr="002465CF">
              <w:t>Conducted a survey on emotion recognition in static images using Facial Expression Recognition (FER) techniques, highlighting the need for further research in this area.</w:t>
            </w:r>
          </w:p>
          <w:p w14:paraId="20602EC5" w14:textId="77777777" w:rsidR="000626A1" w:rsidRPr="002465CF" w:rsidRDefault="000626A1" w:rsidP="00D97DA5">
            <w:pPr>
              <w:spacing w:afterLines="26" w:after="62" w:line="276" w:lineRule="auto"/>
              <w:jc w:val="both"/>
            </w:pPr>
          </w:p>
          <w:p w14:paraId="24EEF0C4" w14:textId="77777777" w:rsidR="000626A1" w:rsidRPr="002465CF" w:rsidRDefault="000626A1" w:rsidP="00D97DA5">
            <w:pPr>
              <w:spacing w:afterLines="26" w:after="62" w:line="276" w:lineRule="auto"/>
              <w:jc w:val="both"/>
            </w:pPr>
          </w:p>
          <w:p w14:paraId="7D9767B1" w14:textId="77777777" w:rsidR="000626A1" w:rsidRPr="002465CF" w:rsidRDefault="000626A1" w:rsidP="00D97DA5">
            <w:pPr>
              <w:spacing w:afterLines="26" w:after="62" w:line="276" w:lineRule="auto"/>
              <w:jc w:val="both"/>
            </w:pPr>
          </w:p>
        </w:tc>
      </w:tr>
      <w:tr w:rsidR="000626A1" w:rsidRPr="002465CF" w14:paraId="517C442F" w14:textId="77777777" w:rsidTr="00DD35FD">
        <w:tc>
          <w:tcPr>
            <w:tcW w:w="704" w:type="dxa"/>
          </w:tcPr>
          <w:p w14:paraId="0F84B37B" w14:textId="77777777" w:rsidR="000626A1" w:rsidRPr="002465CF" w:rsidRDefault="000626A1" w:rsidP="00D97DA5">
            <w:pPr>
              <w:spacing w:afterLines="26" w:after="62" w:line="276" w:lineRule="auto"/>
              <w:jc w:val="both"/>
              <w:rPr>
                <w:b/>
                <w:bCs/>
              </w:rPr>
            </w:pPr>
            <w:r w:rsidRPr="002465CF">
              <w:rPr>
                <w:b/>
                <w:bCs/>
              </w:rPr>
              <w:t>10</w:t>
            </w:r>
          </w:p>
        </w:tc>
        <w:tc>
          <w:tcPr>
            <w:tcW w:w="1134" w:type="dxa"/>
          </w:tcPr>
          <w:p w14:paraId="70E63D2A"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Ahmed&lt;/Author&gt;&lt;Year&gt;2019&lt;/Year&gt;&lt;RecNum&gt;17&lt;/RecNum&gt;&lt;DisplayText&gt;Ahmed, et al. [10]&lt;/DisplayText&gt;&lt;record&gt;&lt;rec-number&gt;17&lt;/rec-number&gt;&lt;foreign-keys&gt;&lt;key app="EN" db-id="0d0dx92r2e2xsnee9zp50wrepzzzv52wa5vt" timestamp="1674467146"&gt;17&lt;/key&gt;&lt;/foreign-keys&gt;&lt;ref-type name="Journal Article"&gt;17&lt;/ref-type&gt;&lt;contributors&gt;&lt;authors&gt;&lt;author&gt;Ahmed, Ferdous&lt;/author&gt;&lt;author&gt;Bari, ASM Hossain&lt;/author&gt;&lt;author&gt;Gavrilova, Marina L&lt;/author&gt;&lt;/authors&gt;&lt;/contributors&gt;&lt;titles&gt;&lt;title&gt;Emotion recognition from body movement&lt;/title&gt;&lt;secondary-title&gt;IEEE Access&lt;/secondary-title&gt;&lt;/titles&gt;&lt;periodical&gt;&lt;full-title&gt;IEEE Access&lt;/full-title&gt;&lt;/periodical&gt;&lt;pages&gt;11761-11781&lt;/pages&gt;&lt;volume&gt;8&lt;/volume&gt;&lt;dates&gt;&lt;year&gt;2019&lt;/year&gt;&lt;/dates&gt;&lt;isbn&gt;2169-3536&lt;/isbn&gt;&lt;urls&gt;&lt;/urls&gt;&lt;/record&gt;&lt;/Cite&gt;&lt;/EndNote&gt;</w:instrText>
            </w:r>
            <w:r w:rsidRPr="002465CF">
              <w:rPr>
                <w:i/>
                <w:iCs/>
              </w:rPr>
              <w:fldChar w:fldCharType="separate"/>
            </w:r>
            <w:r w:rsidRPr="002465CF">
              <w:rPr>
                <w:i/>
                <w:iCs/>
              </w:rPr>
              <w:t>Ahmed, et al. [10]</w:t>
            </w:r>
            <w:r w:rsidRPr="002465CF">
              <w:fldChar w:fldCharType="end"/>
            </w:r>
            <w:r w:rsidRPr="002465CF">
              <w:t xml:space="preserve"> 2019</w:t>
            </w:r>
          </w:p>
        </w:tc>
        <w:tc>
          <w:tcPr>
            <w:tcW w:w="1701" w:type="dxa"/>
          </w:tcPr>
          <w:p w14:paraId="4BC55909" w14:textId="77777777" w:rsidR="000626A1" w:rsidRPr="002465CF" w:rsidRDefault="000626A1" w:rsidP="00D97DA5">
            <w:pPr>
              <w:spacing w:afterLines="26" w:after="62" w:line="276" w:lineRule="auto"/>
              <w:jc w:val="both"/>
            </w:pPr>
            <w:r w:rsidRPr="002465CF">
              <w:t>Emotion identification and recognition from body motion and body action</w:t>
            </w:r>
          </w:p>
        </w:tc>
        <w:tc>
          <w:tcPr>
            <w:tcW w:w="1276" w:type="dxa"/>
          </w:tcPr>
          <w:p w14:paraId="6CF593F2" w14:textId="77777777" w:rsidR="000626A1" w:rsidRPr="002465CF" w:rsidRDefault="000626A1" w:rsidP="00D97DA5">
            <w:pPr>
              <w:spacing w:afterLines="26" w:after="62" w:line="276" w:lineRule="auto"/>
              <w:jc w:val="both"/>
            </w:pPr>
            <w:r w:rsidRPr="002465CF">
              <w:t>Health care</w:t>
            </w:r>
          </w:p>
        </w:tc>
        <w:tc>
          <w:tcPr>
            <w:tcW w:w="1701" w:type="dxa"/>
          </w:tcPr>
          <w:p w14:paraId="2439976A" w14:textId="77777777" w:rsidR="000626A1" w:rsidRPr="002465CF" w:rsidRDefault="000626A1" w:rsidP="00D97DA5">
            <w:pPr>
              <w:spacing w:afterLines="26" w:after="62" w:line="276" w:lineRule="auto"/>
              <w:jc w:val="both"/>
            </w:pPr>
            <w:r w:rsidRPr="002465CF">
              <w:t>Emotion Recognition</w:t>
            </w:r>
          </w:p>
        </w:tc>
        <w:tc>
          <w:tcPr>
            <w:tcW w:w="2551" w:type="dxa"/>
          </w:tcPr>
          <w:p w14:paraId="50727195" w14:textId="19E213E5" w:rsidR="000626A1" w:rsidRPr="002465CF" w:rsidRDefault="009673B8" w:rsidP="00D97DA5">
            <w:pPr>
              <w:spacing w:afterLines="26" w:after="62" w:line="276" w:lineRule="auto"/>
              <w:jc w:val="both"/>
            </w:pPr>
            <w:r w:rsidRPr="002465CF">
              <w:t>Investigated body motion analysis for detecting various physical disabilities, emphasizing the importance of assessing movements like knee extension, hip motion, and hand gestures.</w:t>
            </w:r>
          </w:p>
        </w:tc>
      </w:tr>
      <w:tr w:rsidR="000626A1" w:rsidRPr="002465CF" w14:paraId="23DE812A" w14:textId="77777777" w:rsidTr="00DD35FD">
        <w:tc>
          <w:tcPr>
            <w:tcW w:w="704" w:type="dxa"/>
          </w:tcPr>
          <w:p w14:paraId="27509DDC" w14:textId="77777777" w:rsidR="000626A1" w:rsidRPr="002465CF" w:rsidRDefault="000626A1" w:rsidP="00D97DA5">
            <w:pPr>
              <w:spacing w:afterLines="26" w:after="62" w:line="276" w:lineRule="auto"/>
              <w:jc w:val="both"/>
              <w:rPr>
                <w:b/>
                <w:bCs/>
              </w:rPr>
            </w:pPr>
            <w:r w:rsidRPr="002465CF">
              <w:rPr>
                <w:b/>
                <w:bCs/>
              </w:rPr>
              <w:t>11</w:t>
            </w:r>
          </w:p>
        </w:tc>
        <w:tc>
          <w:tcPr>
            <w:tcW w:w="1134" w:type="dxa"/>
          </w:tcPr>
          <w:p w14:paraId="5AC4D225" w14:textId="77777777" w:rsidR="000626A1" w:rsidRPr="002465CF" w:rsidRDefault="000626A1" w:rsidP="00D97DA5">
            <w:pPr>
              <w:spacing w:afterLines="26" w:after="62" w:line="276" w:lineRule="auto"/>
              <w:jc w:val="both"/>
              <w:rPr>
                <w:i/>
                <w:iCs/>
              </w:rPr>
            </w:pPr>
            <w:r w:rsidRPr="002465CF">
              <w:rPr>
                <w:i/>
                <w:iCs/>
              </w:rPr>
              <w:fldChar w:fldCharType="begin"/>
            </w:r>
            <w:r w:rsidRPr="002465CF">
              <w:rPr>
                <w:i/>
                <w:iCs/>
              </w:rPr>
              <w:instrText xml:space="preserve"> ADDIN EN.CITE &lt;EndNote&gt;&lt;Cite AuthorYear="1"&gt;&lt;Author&gt;Rawat&lt;/Author&gt;&lt;Year&gt;2017&lt;/Year&gt;&lt;RecNum&gt;18&lt;/RecNum&gt;&lt;DisplayText&gt;Rawat and Wang [11]&lt;/DisplayText&gt;&lt;record&gt;&lt;rec-number&gt;18&lt;/rec-number&gt;&lt;foreign-keys&gt;&lt;key app="EN" db-id="0d0dx92r2e2xsnee9zp50wrepzzzv52wa5vt" timestamp="1674468073"&gt;18&lt;/key&gt;&lt;/foreign-keys&gt;&lt;ref-type name="Journal Article"&gt;17&lt;/ref-type&gt;&lt;contributors&gt;&lt;authors&gt;&lt;author&gt;Rawat, Waseem&lt;/author&gt;&lt;author&gt;Wang, Zenghui&lt;/author&gt;&lt;/authors&gt;&lt;/contributors&gt;&lt;titles&gt;&lt;title&gt;Deep convolutional neural networks for image classification: A comprehensive review&lt;/title&gt;&lt;secondary-title&gt;Neural computation&lt;/secondary-title&gt;&lt;/titles&gt;&lt;periodical&gt;&lt;full-title&gt;Neural computation&lt;/full-title&gt;&lt;/periodical&gt;&lt;pages&gt;2352-2449&lt;/pages&gt;&lt;volume&gt;29&lt;/volume&gt;&lt;number&gt;9&lt;/number&gt;&lt;dates&gt;&lt;year&gt;2017&lt;/year&gt;&lt;/dates&gt;&lt;isbn&gt;0899-7667&lt;/isbn&gt;&lt;urls&gt;&lt;/urls&gt;&lt;/record&gt;&lt;/Cite&gt;&lt;/EndNote&gt;</w:instrText>
            </w:r>
            <w:r w:rsidRPr="002465CF">
              <w:rPr>
                <w:i/>
                <w:iCs/>
              </w:rPr>
              <w:fldChar w:fldCharType="separate"/>
            </w:r>
            <w:r w:rsidRPr="002465CF">
              <w:rPr>
                <w:i/>
                <w:iCs/>
              </w:rPr>
              <w:t>Rawat and Wang [11]</w:t>
            </w:r>
            <w:r w:rsidRPr="002465CF">
              <w:rPr>
                <w:i/>
                <w:iCs/>
              </w:rPr>
              <w:fldChar w:fldCharType="end"/>
            </w:r>
            <w:r w:rsidRPr="002465CF">
              <w:rPr>
                <w:i/>
                <w:iCs/>
              </w:rPr>
              <w:t xml:space="preserve"> 2017</w:t>
            </w:r>
          </w:p>
        </w:tc>
        <w:tc>
          <w:tcPr>
            <w:tcW w:w="1701" w:type="dxa"/>
          </w:tcPr>
          <w:p w14:paraId="4BBEAB62" w14:textId="77777777" w:rsidR="000626A1" w:rsidRPr="002465CF" w:rsidRDefault="000626A1" w:rsidP="00D97DA5">
            <w:pPr>
              <w:spacing w:afterLines="26" w:after="62" w:line="276" w:lineRule="auto"/>
              <w:jc w:val="both"/>
            </w:pPr>
            <w:r w:rsidRPr="002465CF">
              <w:t xml:space="preserve">Deep convolutional neural networks for image classification: A </w:t>
            </w:r>
            <w:r w:rsidRPr="002465CF">
              <w:lastRenderedPageBreak/>
              <w:t>comprehensive study</w:t>
            </w:r>
          </w:p>
        </w:tc>
        <w:tc>
          <w:tcPr>
            <w:tcW w:w="1276" w:type="dxa"/>
          </w:tcPr>
          <w:p w14:paraId="6CC1B58D" w14:textId="77777777" w:rsidR="000626A1" w:rsidRPr="002465CF" w:rsidRDefault="000626A1" w:rsidP="00D97DA5">
            <w:pPr>
              <w:spacing w:afterLines="26" w:after="62" w:line="276" w:lineRule="auto"/>
              <w:jc w:val="both"/>
            </w:pPr>
            <w:r w:rsidRPr="002465CF">
              <w:lastRenderedPageBreak/>
              <w:t>Non-health care</w:t>
            </w:r>
          </w:p>
        </w:tc>
        <w:tc>
          <w:tcPr>
            <w:tcW w:w="1701" w:type="dxa"/>
          </w:tcPr>
          <w:p w14:paraId="5E5ED217" w14:textId="77777777" w:rsidR="000626A1" w:rsidRPr="002465CF" w:rsidRDefault="000626A1" w:rsidP="00D97DA5">
            <w:pPr>
              <w:spacing w:afterLines="26" w:after="62" w:line="276" w:lineRule="auto"/>
              <w:jc w:val="both"/>
            </w:pPr>
            <w:r w:rsidRPr="002465CF">
              <w:t>Image Classification</w:t>
            </w:r>
          </w:p>
        </w:tc>
        <w:tc>
          <w:tcPr>
            <w:tcW w:w="2551" w:type="dxa"/>
          </w:tcPr>
          <w:p w14:paraId="76AE9D89" w14:textId="7278C49A" w:rsidR="000626A1" w:rsidRPr="002465CF" w:rsidRDefault="00FC40CC" w:rsidP="00D97DA5">
            <w:pPr>
              <w:spacing w:afterLines="26" w:after="62" w:line="276" w:lineRule="auto"/>
              <w:jc w:val="both"/>
            </w:pPr>
            <w:r w:rsidRPr="002465CF">
              <w:t xml:space="preserve">Reviewed advancements in Deep Convolutional Neural Networks (DCNNs), evaluating their efficiency, accuracy, and robustness, </w:t>
            </w:r>
            <w:r w:rsidRPr="002465CF">
              <w:lastRenderedPageBreak/>
              <w:t>while addressing associated challenges.</w:t>
            </w:r>
          </w:p>
        </w:tc>
      </w:tr>
      <w:tr w:rsidR="000626A1" w:rsidRPr="002465CF" w14:paraId="7CCFB242" w14:textId="77777777" w:rsidTr="00DD35FD">
        <w:tc>
          <w:tcPr>
            <w:tcW w:w="704" w:type="dxa"/>
          </w:tcPr>
          <w:p w14:paraId="2A0DED6B" w14:textId="77777777" w:rsidR="000626A1" w:rsidRPr="002465CF" w:rsidRDefault="000626A1" w:rsidP="00D97DA5">
            <w:pPr>
              <w:spacing w:afterLines="26" w:after="62" w:line="276" w:lineRule="auto"/>
              <w:jc w:val="both"/>
              <w:rPr>
                <w:b/>
                <w:bCs/>
              </w:rPr>
            </w:pPr>
            <w:r w:rsidRPr="002465CF">
              <w:rPr>
                <w:b/>
                <w:bCs/>
              </w:rPr>
              <w:lastRenderedPageBreak/>
              <w:t>12</w:t>
            </w:r>
          </w:p>
        </w:tc>
        <w:tc>
          <w:tcPr>
            <w:tcW w:w="1134" w:type="dxa"/>
          </w:tcPr>
          <w:p w14:paraId="7359EE72"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Awais&lt;/Author&gt;&lt;Year&gt;2020&lt;/Year&gt;&lt;RecNum&gt;19&lt;/RecNum&gt;&lt;DisplayText&gt;Awais, et al. [12]&lt;/DisplayText&gt;&lt;record&gt;&lt;rec-number&gt;19&lt;/rec-number&gt;&lt;foreign-keys&gt;&lt;key app="EN" db-id="0d0dx92r2e2xsnee9zp50wrepzzzv52wa5vt" timestamp="1674468134"&gt;19&lt;/key&gt;&lt;/foreign-keys&gt;&lt;ref-type name="Journal Article"&gt;17&lt;/ref-type&gt;&lt;contributors&gt;&lt;authors&gt;&lt;author&gt;Awais, Muhammad&lt;/author&gt;&lt;author&gt;Raza, Mohsin&lt;/author&gt;&lt;author&gt;Singh, Nishant&lt;/author&gt;&lt;author&gt;Bashir, Kiran&lt;/author&gt;&lt;author&gt;Manzoor, Umar&lt;/author&gt;&lt;author&gt;Islam, Saif Ul&lt;/author&gt;&lt;author&gt;Rodrigues, Joel JPC&lt;/author&gt;&lt;/authors&gt;&lt;/contributors&gt;&lt;titles&gt;&lt;title&gt;LSTM-based emotion detection using physiological signals: IoT framework for healthcare and distance learning in COVID-19&lt;/title&gt;&lt;secondary-title&gt;IEEE Internet of Things Journal&lt;/secondary-title&gt;&lt;/titles&gt;&lt;periodical&gt;&lt;full-title&gt;IEEE Internet of Things Journal&lt;/full-title&gt;&lt;/periodical&gt;&lt;pages&gt;16863-16871&lt;/pages&gt;&lt;volume&gt;8&lt;/volume&gt;&lt;number&gt;23&lt;/number&gt;&lt;dates&gt;&lt;year&gt;2020&lt;/year&gt;&lt;/dates&gt;&lt;isbn&gt;2327-4662&lt;/isbn&gt;&lt;urls&gt;&lt;/urls&gt;&lt;/record&gt;&lt;/Cite&gt;&lt;/EndNote&gt;</w:instrText>
            </w:r>
            <w:r w:rsidRPr="002465CF">
              <w:rPr>
                <w:i/>
                <w:iCs/>
              </w:rPr>
              <w:fldChar w:fldCharType="separate"/>
            </w:r>
            <w:r w:rsidRPr="002465CF">
              <w:rPr>
                <w:i/>
                <w:iCs/>
              </w:rPr>
              <w:t>Awais, et al. [12]</w:t>
            </w:r>
            <w:r w:rsidRPr="002465CF">
              <w:fldChar w:fldCharType="end"/>
            </w:r>
            <w:r w:rsidRPr="002465CF">
              <w:t xml:space="preserve"> 2020</w:t>
            </w:r>
          </w:p>
        </w:tc>
        <w:tc>
          <w:tcPr>
            <w:tcW w:w="1701" w:type="dxa"/>
          </w:tcPr>
          <w:p w14:paraId="5C1D7DAE" w14:textId="77777777" w:rsidR="000626A1" w:rsidRPr="002465CF" w:rsidRDefault="000626A1" w:rsidP="00D97DA5">
            <w:pPr>
              <w:spacing w:afterLines="26" w:after="62" w:line="276" w:lineRule="auto"/>
              <w:jc w:val="both"/>
            </w:pPr>
            <w:r w:rsidRPr="002465CF">
              <w:t>LSTM-dependent emotion recognition using the physiological signals for healthcare and distance learning in</w:t>
            </w:r>
          </w:p>
        </w:tc>
        <w:tc>
          <w:tcPr>
            <w:tcW w:w="1276" w:type="dxa"/>
          </w:tcPr>
          <w:p w14:paraId="726B5632" w14:textId="77777777" w:rsidR="000626A1" w:rsidRPr="002465CF" w:rsidRDefault="000626A1" w:rsidP="00D97DA5">
            <w:pPr>
              <w:spacing w:afterLines="26" w:after="62" w:line="276" w:lineRule="auto"/>
              <w:jc w:val="both"/>
            </w:pPr>
            <w:r w:rsidRPr="002465CF">
              <w:t>Health care</w:t>
            </w:r>
          </w:p>
        </w:tc>
        <w:tc>
          <w:tcPr>
            <w:tcW w:w="1701" w:type="dxa"/>
          </w:tcPr>
          <w:p w14:paraId="1AD6C223" w14:textId="77777777" w:rsidR="000626A1" w:rsidRPr="002465CF" w:rsidRDefault="000626A1" w:rsidP="00D97DA5">
            <w:pPr>
              <w:spacing w:afterLines="26" w:after="62" w:line="276" w:lineRule="auto"/>
              <w:jc w:val="both"/>
            </w:pPr>
            <w:r w:rsidRPr="002465CF">
              <w:t>Emotion Recognition</w:t>
            </w:r>
          </w:p>
        </w:tc>
        <w:tc>
          <w:tcPr>
            <w:tcW w:w="2551" w:type="dxa"/>
          </w:tcPr>
          <w:p w14:paraId="3BE289DD" w14:textId="0E7EA28C" w:rsidR="000626A1" w:rsidRPr="002465CF" w:rsidRDefault="002505B7" w:rsidP="00D97DA5">
            <w:pPr>
              <w:spacing w:afterLines="26" w:after="62" w:line="276" w:lineRule="auto"/>
              <w:jc w:val="both"/>
            </w:pPr>
            <w:r w:rsidRPr="002465CF">
              <w:t>Proposed an LSTM-based Deep Learning (DL) model for emotion recognition within an IoT framework, achieving an overall accuracy of 95%.</w:t>
            </w:r>
          </w:p>
        </w:tc>
      </w:tr>
      <w:tr w:rsidR="000626A1" w:rsidRPr="002465CF" w14:paraId="26E2A1D5" w14:textId="77777777" w:rsidTr="00DD35FD">
        <w:trPr>
          <w:trHeight w:val="2382"/>
        </w:trPr>
        <w:tc>
          <w:tcPr>
            <w:tcW w:w="704" w:type="dxa"/>
          </w:tcPr>
          <w:p w14:paraId="46F6790D" w14:textId="77777777" w:rsidR="000626A1" w:rsidRPr="002465CF" w:rsidRDefault="000626A1" w:rsidP="00D97DA5">
            <w:pPr>
              <w:spacing w:afterLines="26" w:after="62" w:line="276" w:lineRule="auto"/>
              <w:jc w:val="both"/>
              <w:rPr>
                <w:b/>
                <w:bCs/>
              </w:rPr>
            </w:pPr>
            <w:r w:rsidRPr="002465CF">
              <w:rPr>
                <w:b/>
                <w:bCs/>
              </w:rPr>
              <w:t>13</w:t>
            </w:r>
          </w:p>
        </w:tc>
        <w:tc>
          <w:tcPr>
            <w:tcW w:w="1134" w:type="dxa"/>
          </w:tcPr>
          <w:p w14:paraId="788EB0ED"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Radaideh&lt;/Author&gt;&lt;Year&gt;2020&lt;/Year&gt;&lt;RecNum&gt;20&lt;/RecNum&gt;&lt;DisplayText&gt;Radaideh, et al. [13]&lt;/DisplayText&gt;&lt;record&gt;&lt;rec-number&gt;20&lt;/rec-number&gt;&lt;foreign-keys&gt;&lt;key app="EN" db-id="0d0dx92r2e2xsnee9zp50wrepzzzv52wa5vt" timestamp="1674468315"&gt;20&lt;/key&gt;&lt;/foreign-keys&gt;&lt;ref-type name="Conference Proceedings"&gt;10&lt;/ref-type&gt;&lt;contributors&gt;&lt;authors&gt;&lt;author&gt;Radaideh, Abdulrahman&lt;/author&gt;&lt;author&gt;Dweiri, Fikri&lt;/author&gt;&lt;author&gt;Obaidat, Mohammad&lt;/author&gt;&lt;/authors&gt;&lt;/contributors&gt;&lt;titles&gt;&lt;title&gt;A novel approach to predict the real time sentimental analysis by naive bayes &amp;amp; rnn algorithm during the covid pandemic in uae&lt;/title&gt;&lt;secondary-title&gt;2020 International Conference on Communications, Computing, Cybersecurity, and Informatics (CCCI)&lt;/secondary-title&gt;&lt;/titles&gt;&lt;pages&gt;1-5&lt;/pages&gt;&lt;dates&gt;&lt;year&gt;2020&lt;/year&gt;&lt;/dates&gt;&lt;publisher&gt;IEEE&lt;/publisher&gt;&lt;isbn&gt;1728173159&lt;/isbn&gt;&lt;urls&gt;&lt;/urls&gt;&lt;/record&gt;&lt;/Cite&gt;&lt;/EndNote&gt;</w:instrText>
            </w:r>
            <w:r w:rsidRPr="002465CF">
              <w:rPr>
                <w:i/>
                <w:iCs/>
              </w:rPr>
              <w:fldChar w:fldCharType="separate"/>
            </w:r>
            <w:r w:rsidRPr="002465CF">
              <w:rPr>
                <w:i/>
                <w:iCs/>
              </w:rPr>
              <w:t>Radaideh, et al. [13]</w:t>
            </w:r>
            <w:r w:rsidRPr="002465CF">
              <w:fldChar w:fldCharType="end"/>
            </w:r>
            <w:r w:rsidRPr="002465CF">
              <w:t xml:space="preserve"> 2020</w:t>
            </w:r>
          </w:p>
        </w:tc>
        <w:tc>
          <w:tcPr>
            <w:tcW w:w="1701" w:type="dxa"/>
          </w:tcPr>
          <w:p w14:paraId="15265FB3" w14:textId="77777777" w:rsidR="000626A1" w:rsidRPr="002465CF" w:rsidRDefault="000626A1" w:rsidP="00D97DA5">
            <w:pPr>
              <w:spacing w:afterLines="26" w:after="62" w:line="276" w:lineRule="auto"/>
              <w:jc w:val="both"/>
            </w:pPr>
            <w:r w:rsidRPr="002465CF">
              <w:t xml:space="preserve">An approach to predict the sentimental analysis by general algorithms &amp; RNN algorithm </w:t>
            </w:r>
          </w:p>
        </w:tc>
        <w:tc>
          <w:tcPr>
            <w:tcW w:w="1276" w:type="dxa"/>
          </w:tcPr>
          <w:p w14:paraId="7C320335" w14:textId="77777777" w:rsidR="000626A1" w:rsidRPr="002465CF" w:rsidRDefault="000626A1" w:rsidP="00D97DA5">
            <w:pPr>
              <w:spacing w:afterLines="26" w:after="62" w:line="276" w:lineRule="auto"/>
              <w:jc w:val="both"/>
            </w:pPr>
            <w:r w:rsidRPr="002465CF">
              <w:t>Health care</w:t>
            </w:r>
          </w:p>
        </w:tc>
        <w:tc>
          <w:tcPr>
            <w:tcW w:w="1701" w:type="dxa"/>
          </w:tcPr>
          <w:p w14:paraId="25B1F667" w14:textId="77777777" w:rsidR="000626A1" w:rsidRPr="002465CF" w:rsidRDefault="000626A1" w:rsidP="00D97DA5">
            <w:pPr>
              <w:spacing w:afterLines="26" w:after="62" w:line="276" w:lineRule="auto"/>
              <w:jc w:val="both"/>
            </w:pPr>
            <w:r w:rsidRPr="002465CF">
              <w:t>Real time emotion recognition</w:t>
            </w:r>
          </w:p>
        </w:tc>
        <w:tc>
          <w:tcPr>
            <w:tcW w:w="2551" w:type="dxa"/>
          </w:tcPr>
          <w:p w14:paraId="3746817E" w14:textId="525DB1CA" w:rsidR="000626A1" w:rsidRPr="002465CF" w:rsidRDefault="002505B7" w:rsidP="00D97DA5">
            <w:pPr>
              <w:spacing w:afterLines="26" w:after="62" w:line="276" w:lineRule="auto"/>
              <w:jc w:val="both"/>
            </w:pPr>
            <w:r w:rsidRPr="002465CF">
              <w:t>Conducted a detailed study on sentimental analysis techniques and algorithms, demonstrating superior performance and efficiency compared to previous models.</w:t>
            </w:r>
          </w:p>
        </w:tc>
      </w:tr>
      <w:tr w:rsidR="000626A1" w:rsidRPr="002465CF" w14:paraId="7BA73AD3" w14:textId="77777777" w:rsidTr="00DD35FD">
        <w:tc>
          <w:tcPr>
            <w:tcW w:w="704" w:type="dxa"/>
          </w:tcPr>
          <w:p w14:paraId="5F6720CC" w14:textId="77777777" w:rsidR="000626A1" w:rsidRPr="002465CF" w:rsidRDefault="000626A1" w:rsidP="00D97DA5">
            <w:pPr>
              <w:spacing w:afterLines="26" w:after="62" w:line="276" w:lineRule="auto"/>
              <w:jc w:val="both"/>
              <w:rPr>
                <w:b/>
                <w:bCs/>
              </w:rPr>
            </w:pPr>
            <w:r w:rsidRPr="002465CF">
              <w:rPr>
                <w:b/>
                <w:bCs/>
              </w:rPr>
              <w:t>14</w:t>
            </w:r>
          </w:p>
        </w:tc>
        <w:tc>
          <w:tcPr>
            <w:tcW w:w="1134" w:type="dxa"/>
          </w:tcPr>
          <w:p w14:paraId="126229B3" w14:textId="77777777" w:rsidR="000626A1" w:rsidRPr="002465CF" w:rsidRDefault="000626A1" w:rsidP="00D97DA5">
            <w:pPr>
              <w:spacing w:afterLines="26" w:after="62" w:line="276" w:lineRule="auto"/>
              <w:jc w:val="both"/>
            </w:pPr>
            <w:r w:rsidRPr="002465CF">
              <w:rPr>
                <w:i/>
                <w:iCs/>
              </w:rPr>
              <w:fldChar w:fldCharType="begin"/>
            </w:r>
            <w:r w:rsidRPr="002465CF">
              <w:rPr>
                <w:i/>
                <w:iCs/>
              </w:rPr>
              <w:instrText xml:space="preserve"> ADDIN EN.CITE &lt;EndNote&gt;&lt;Cite AuthorYear="1"&gt;&lt;Author&gt;Bhavitha&lt;/Author&gt;&lt;Year&gt;2017&lt;/Year&gt;&lt;RecNum&gt;21&lt;/RecNum&gt;&lt;DisplayText&gt;Bhavitha, et al. [14]&lt;/DisplayText&gt;&lt;record&gt;&lt;rec-number&gt;21&lt;/rec-number&gt;&lt;foreign-keys&gt;&lt;key app="EN" db-id="0d0dx92r2e2xsnee9zp50wrepzzzv52wa5vt" timestamp="1674468474"&gt;21&lt;/key&gt;&lt;/foreign-keys&gt;&lt;ref-type name="Conference Proceedings"&gt;10&lt;/ref-type&gt;&lt;contributors&gt;&lt;authors&gt;&lt;author&gt;Bhavitha, BK&lt;/author&gt;&lt;author&gt;Rodrigues, Anisha P&lt;/author&gt;&lt;author&gt;Chiplunkar, Niranjan N&lt;/author&gt;&lt;/authors&gt;&lt;/contributors&gt;&lt;titles&gt;&lt;title&gt;Comparative study of machine learning techniques in sentimental analysis&lt;/title&gt;&lt;secondary-title&gt;2017 International conference on inventive communication and computational technologies (ICICCT)&lt;/secondary-title&gt;&lt;/titles&gt;&lt;pages&gt;216-221&lt;/pages&gt;&lt;dates&gt;&lt;year&gt;2017&lt;/year&gt;&lt;/dates&gt;&lt;publisher&gt;IEEE&lt;/publisher&gt;&lt;isbn&gt;1509052976&lt;/isbn&gt;&lt;urls&gt;&lt;/urls&gt;&lt;/record&gt;&lt;/Cite&gt;&lt;/EndNote&gt;</w:instrText>
            </w:r>
            <w:r w:rsidRPr="002465CF">
              <w:rPr>
                <w:i/>
                <w:iCs/>
              </w:rPr>
              <w:fldChar w:fldCharType="separate"/>
            </w:r>
            <w:r w:rsidRPr="002465CF">
              <w:rPr>
                <w:i/>
                <w:iCs/>
              </w:rPr>
              <w:t>Bhavitha, et al. [14]</w:t>
            </w:r>
            <w:r w:rsidRPr="002465CF">
              <w:fldChar w:fldCharType="end"/>
            </w:r>
            <w:r w:rsidRPr="002465CF">
              <w:t xml:space="preserve"> 2017</w:t>
            </w:r>
          </w:p>
        </w:tc>
        <w:tc>
          <w:tcPr>
            <w:tcW w:w="1701" w:type="dxa"/>
          </w:tcPr>
          <w:p w14:paraId="5AE6679B" w14:textId="77777777" w:rsidR="000626A1" w:rsidRPr="002465CF" w:rsidRDefault="000626A1" w:rsidP="00D97DA5">
            <w:pPr>
              <w:spacing w:afterLines="26" w:after="62" w:line="276" w:lineRule="auto"/>
              <w:jc w:val="both"/>
            </w:pPr>
            <w:r w:rsidRPr="002465CF">
              <w:t>Comprehensive study of the ML techniques in sentiment analysis</w:t>
            </w:r>
          </w:p>
        </w:tc>
        <w:tc>
          <w:tcPr>
            <w:tcW w:w="1276" w:type="dxa"/>
          </w:tcPr>
          <w:p w14:paraId="54218C42" w14:textId="77777777" w:rsidR="000626A1" w:rsidRPr="002465CF" w:rsidRDefault="000626A1" w:rsidP="00D97DA5">
            <w:pPr>
              <w:spacing w:afterLines="26" w:after="62" w:line="276" w:lineRule="auto"/>
              <w:jc w:val="both"/>
            </w:pPr>
            <w:r w:rsidRPr="002465CF">
              <w:t>Non-health care</w:t>
            </w:r>
          </w:p>
        </w:tc>
        <w:tc>
          <w:tcPr>
            <w:tcW w:w="1701" w:type="dxa"/>
          </w:tcPr>
          <w:p w14:paraId="260EAFD9" w14:textId="77777777" w:rsidR="000626A1" w:rsidRPr="002465CF" w:rsidRDefault="000626A1" w:rsidP="00D97DA5">
            <w:pPr>
              <w:spacing w:afterLines="26" w:after="62" w:line="276" w:lineRule="auto"/>
              <w:jc w:val="both"/>
            </w:pPr>
            <w:r w:rsidRPr="002465CF">
              <w:t>Machine learning models</w:t>
            </w:r>
          </w:p>
        </w:tc>
        <w:tc>
          <w:tcPr>
            <w:tcW w:w="2551" w:type="dxa"/>
          </w:tcPr>
          <w:p w14:paraId="1C7CD294" w14:textId="5B9E55E9" w:rsidR="000626A1" w:rsidRPr="002465CF" w:rsidRDefault="002505B7" w:rsidP="00D97DA5">
            <w:pPr>
              <w:spacing w:afterLines="26" w:after="62" w:line="276" w:lineRule="auto"/>
              <w:jc w:val="both"/>
            </w:pPr>
            <w:r w:rsidRPr="002465CF">
              <w:t>Explored support vector machine (SVM) as a potential technique for emotional recognition within the context of sentimental analysis studies.</w:t>
            </w:r>
          </w:p>
        </w:tc>
      </w:tr>
    </w:tbl>
    <w:p w14:paraId="6B03C0B2" w14:textId="77777777" w:rsidR="00DD35FD" w:rsidRDefault="00DD35FD" w:rsidP="00D97DA5">
      <w:pPr>
        <w:spacing w:afterLines="26" w:after="62" w:line="276" w:lineRule="auto"/>
        <w:rPr>
          <w:rFonts w:ascii="Times New Roman" w:hAnsi="Times New Roman" w:cs="Times New Roman"/>
          <w:b/>
          <w:bCs/>
          <w:sz w:val="28"/>
          <w:lang w:val="en-US"/>
        </w:rPr>
      </w:pPr>
    </w:p>
    <w:p w14:paraId="466A0C2E" w14:textId="77777777" w:rsidR="00B37DA8" w:rsidRDefault="00B37DA8" w:rsidP="00D97DA5">
      <w:pPr>
        <w:spacing w:afterLines="26" w:after="62" w:line="276" w:lineRule="auto"/>
        <w:rPr>
          <w:rFonts w:ascii="Times New Roman" w:hAnsi="Times New Roman" w:cs="Times New Roman"/>
          <w:b/>
          <w:bCs/>
          <w:sz w:val="28"/>
          <w:lang w:val="en-US"/>
        </w:rPr>
      </w:pPr>
    </w:p>
    <w:p w14:paraId="69DA8B49" w14:textId="77777777" w:rsidR="00B37DA8" w:rsidRDefault="00B37DA8" w:rsidP="00D97DA5">
      <w:pPr>
        <w:spacing w:afterLines="26" w:after="62" w:line="276" w:lineRule="auto"/>
        <w:rPr>
          <w:rFonts w:ascii="Times New Roman" w:hAnsi="Times New Roman" w:cs="Times New Roman"/>
          <w:b/>
          <w:bCs/>
          <w:sz w:val="28"/>
          <w:lang w:val="en-US"/>
        </w:rPr>
      </w:pPr>
    </w:p>
    <w:p w14:paraId="2912F081" w14:textId="77777777" w:rsidR="00B37DA8" w:rsidRDefault="00B37DA8" w:rsidP="00D97DA5">
      <w:pPr>
        <w:spacing w:afterLines="26" w:after="62" w:line="276" w:lineRule="auto"/>
        <w:rPr>
          <w:rFonts w:ascii="Times New Roman" w:hAnsi="Times New Roman" w:cs="Times New Roman"/>
          <w:b/>
          <w:bCs/>
          <w:sz w:val="28"/>
          <w:lang w:val="en-US"/>
        </w:rPr>
      </w:pPr>
    </w:p>
    <w:p w14:paraId="049BE368" w14:textId="77777777" w:rsidR="00B37DA8" w:rsidRDefault="00B37DA8" w:rsidP="00D97DA5">
      <w:pPr>
        <w:spacing w:afterLines="26" w:after="62" w:line="276" w:lineRule="auto"/>
        <w:rPr>
          <w:rFonts w:ascii="Times New Roman" w:hAnsi="Times New Roman" w:cs="Times New Roman"/>
          <w:b/>
          <w:bCs/>
          <w:sz w:val="28"/>
          <w:lang w:val="en-US"/>
        </w:rPr>
      </w:pPr>
    </w:p>
    <w:p w14:paraId="379D07C1" w14:textId="77777777" w:rsidR="00B37DA8" w:rsidRDefault="00B37DA8" w:rsidP="00D97DA5">
      <w:pPr>
        <w:spacing w:afterLines="26" w:after="62" w:line="276" w:lineRule="auto"/>
        <w:rPr>
          <w:rFonts w:ascii="Times New Roman" w:hAnsi="Times New Roman" w:cs="Times New Roman"/>
          <w:b/>
          <w:bCs/>
          <w:sz w:val="28"/>
          <w:lang w:val="en-US"/>
        </w:rPr>
      </w:pPr>
    </w:p>
    <w:p w14:paraId="7E3F703D" w14:textId="77777777" w:rsidR="00B37DA8" w:rsidRDefault="00B37DA8" w:rsidP="00D97DA5">
      <w:pPr>
        <w:spacing w:afterLines="26" w:after="62" w:line="276" w:lineRule="auto"/>
        <w:rPr>
          <w:rFonts w:ascii="Times New Roman" w:hAnsi="Times New Roman" w:cs="Times New Roman"/>
          <w:b/>
          <w:bCs/>
          <w:sz w:val="28"/>
          <w:lang w:val="en-US"/>
        </w:rPr>
      </w:pPr>
    </w:p>
    <w:p w14:paraId="428973AF" w14:textId="77777777" w:rsidR="00B37DA8" w:rsidRDefault="00B37DA8" w:rsidP="00D97DA5">
      <w:pPr>
        <w:spacing w:afterLines="26" w:after="62" w:line="276" w:lineRule="auto"/>
        <w:rPr>
          <w:rFonts w:ascii="Times New Roman" w:hAnsi="Times New Roman" w:cs="Times New Roman"/>
          <w:b/>
          <w:bCs/>
          <w:sz w:val="28"/>
          <w:lang w:val="en-US"/>
        </w:rPr>
      </w:pPr>
    </w:p>
    <w:p w14:paraId="4BEFAF4A" w14:textId="77777777" w:rsidR="00B37DA8" w:rsidRDefault="00B37DA8" w:rsidP="00D97DA5">
      <w:pPr>
        <w:spacing w:afterLines="26" w:after="62" w:line="276" w:lineRule="auto"/>
        <w:rPr>
          <w:rFonts w:ascii="Times New Roman" w:hAnsi="Times New Roman" w:cs="Times New Roman"/>
          <w:b/>
          <w:bCs/>
          <w:sz w:val="28"/>
          <w:lang w:val="en-US"/>
        </w:rPr>
      </w:pPr>
    </w:p>
    <w:p w14:paraId="24B8C390" w14:textId="77777777" w:rsidR="00B37DA8" w:rsidRDefault="00B37DA8" w:rsidP="00D97DA5">
      <w:pPr>
        <w:spacing w:afterLines="26" w:after="62" w:line="276" w:lineRule="auto"/>
        <w:rPr>
          <w:rFonts w:ascii="Times New Roman" w:hAnsi="Times New Roman" w:cs="Times New Roman"/>
          <w:b/>
          <w:bCs/>
          <w:sz w:val="28"/>
          <w:lang w:val="en-US"/>
        </w:rPr>
      </w:pPr>
    </w:p>
    <w:p w14:paraId="49674394" w14:textId="77777777" w:rsidR="00B37DA8" w:rsidRDefault="00B37DA8" w:rsidP="00D97DA5">
      <w:pPr>
        <w:spacing w:afterLines="26" w:after="62" w:line="276" w:lineRule="auto"/>
        <w:rPr>
          <w:rFonts w:ascii="Times New Roman" w:hAnsi="Times New Roman" w:cs="Times New Roman"/>
          <w:b/>
          <w:bCs/>
          <w:sz w:val="28"/>
          <w:lang w:val="en-US"/>
        </w:rPr>
      </w:pPr>
    </w:p>
    <w:p w14:paraId="04725D7F" w14:textId="77777777" w:rsidR="00B37DA8" w:rsidRDefault="00B37DA8" w:rsidP="00D97DA5">
      <w:pPr>
        <w:spacing w:afterLines="26" w:after="62" w:line="276" w:lineRule="auto"/>
        <w:rPr>
          <w:rFonts w:ascii="Times New Roman" w:hAnsi="Times New Roman" w:cs="Times New Roman"/>
          <w:b/>
          <w:bCs/>
          <w:sz w:val="28"/>
          <w:lang w:val="en-US"/>
        </w:rPr>
      </w:pPr>
    </w:p>
    <w:p w14:paraId="78494A94" w14:textId="77777777" w:rsidR="00B37DA8" w:rsidRDefault="00B37DA8" w:rsidP="00D97DA5">
      <w:pPr>
        <w:spacing w:afterLines="26" w:after="62" w:line="276" w:lineRule="auto"/>
        <w:rPr>
          <w:rFonts w:ascii="Times New Roman" w:hAnsi="Times New Roman" w:cs="Times New Roman"/>
          <w:b/>
          <w:bCs/>
          <w:sz w:val="28"/>
          <w:lang w:val="en-US"/>
        </w:rPr>
      </w:pPr>
    </w:p>
    <w:p w14:paraId="71B21BFA" w14:textId="77777777" w:rsidR="00B37DA8" w:rsidRDefault="00B37DA8" w:rsidP="00D97DA5">
      <w:pPr>
        <w:spacing w:afterLines="26" w:after="62" w:line="276" w:lineRule="auto"/>
        <w:rPr>
          <w:rFonts w:ascii="Times New Roman" w:hAnsi="Times New Roman" w:cs="Times New Roman"/>
          <w:b/>
          <w:bCs/>
          <w:sz w:val="28"/>
          <w:lang w:val="en-US"/>
        </w:rPr>
      </w:pPr>
    </w:p>
    <w:p w14:paraId="5D3B7AE5" w14:textId="77777777" w:rsidR="00B37DA8" w:rsidRDefault="00B37DA8" w:rsidP="00D97DA5">
      <w:pPr>
        <w:spacing w:afterLines="26" w:after="62" w:line="276" w:lineRule="auto"/>
        <w:rPr>
          <w:rFonts w:ascii="Times New Roman" w:hAnsi="Times New Roman" w:cs="Times New Roman"/>
          <w:b/>
          <w:bCs/>
          <w:sz w:val="28"/>
          <w:lang w:val="en-US"/>
        </w:rPr>
      </w:pPr>
    </w:p>
    <w:p w14:paraId="1FFDFA92" w14:textId="77777777" w:rsidR="00B37DA8" w:rsidRDefault="00B37DA8" w:rsidP="00D97DA5">
      <w:pPr>
        <w:spacing w:afterLines="26" w:after="62" w:line="276" w:lineRule="auto"/>
        <w:rPr>
          <w:rFonts w:ascii="Times New Roman" w:hAnsi="Times New Roman" w:cs="Times New Roman"/>
          <w:b/>
          <w:bCs/>
          <w:sz w:val="28"/>
          <w:lang w:val="en-US"/>
        </w:rPr>
      </w:pPr>
    </w:p>
    <w:p w14:paraId="34BE0CE8" w14:textId="36DD8352" w:rsidR="000E1BD7" w:rsidRPr="002465CF" w:rsidRDefault="009A13FD"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lastRenderedPageBreak/>
        <w:t>CHAPTER 3</w:t>
      </w:r>
    </w:p>
    <w:p w14:paraId="1BC6D6FF" w14:textId="18BF6E80" w:rsidR="000E1BD7" w:rsidRPr="002465CF" w:rsidRDefault="009A13FD"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t>METHODOLOGY</w:t>
      </w:r>
    </w:p>
    <w:p w14:paraId="10D2F0B2" w14:textId="629039E3" w:rsidR="000E1BD7" w:rsidRPr="002465CF" w:rsidRDefault="0064229D" w:rsidP="00D97DA5">
      <w:pPr>
        <w:pStyle w:val="ListParagraph"/>
        <w:numPr>
          <w:ilvl w:val="1"/>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PRODUCT PERSPECTIVE</w:t>
      </w:r>
    </w:p>
    <w:p w14:paraId="6F6EE647" w14:textId="51974536"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e foundation of the product lies in its action detection model, leveraging the OpenPose pose estimation algorithm. This sophisticated algorithm plays a pivotal role in identifying and analyzing the pose of individuals captured within the camera's field of view. By meticulously tracking key body points and articulations in real-time, OpenPose enables precise determination of the actions being performed by the individual at any given moment.</w:t>
      </w:r>
    </w:p>
    <w:p w14:paraId="6D884D9F" w14:textId="44242BF9"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At its core, the product harnesses the power of computer vision and deep learning to interpret the detected poses and infer the corresponding actions. This process involves a series of intricate computations and pattern recognition tasks, allowing the system to discern a diverse range of actions, gestures, and movements exhibited by the subjects in view.</w:t>
      </w:r>
    </w:p>
    <w:p w14:paraId="012CA3CB" w14:textId="699EBFD7"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rough continuous analysis of the pose data captured by the camera feed, the system dynamically assesses the ongoing actions of the individuals being monitored. Each detected action is meticulously categorized and evaluated against a predefined set of action labels, enabling the system to provide accurate and timely outputs based on the observed activities.</w:t>
      </w:r>
    </w:p>
    <w:p w14:paraId="5AD9DB9E" w14:textId="0BD3D154"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Moreover, the product's functionality extends beyond mere action detection, incorporating sophisticated decision-making algorithms to interpret the significance and context of detected actions. By contextualizing the observed behaviors within relevant scenarios or environments, the system enhances its ability to deliver meaningful and actionable insights to users.</w:t>
      </w:r>
    </w:p>
    <w:p w14:paraId="73872AB6" w14:textId="6E455686"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 addition to real-time action detection, the product offers advanced features such as action classification, temporal analysis, and anomaly detection. These capabilities enable the system to identify patterns, trends, and irregularities in human behavior, empowering users to make informed decisions and take proactive measures in various contexts.</w:t>
      </w:r>
    </w:p>
    <w:p w14:paraId="237E7AD6" w14:textId="77777777"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Furthermore, the product's versatility and scalability make it suitable for a wide range of applications across diverse industries and domains. From security surveillance and crowd monitoring to sports analysis and human-computer interaction, the possibilities are virtually limitless. By providing a robust and adaptable solution for action detection and analysis, the product aims to revolutionize the way we perceive and interact with the world around us.</w:t>
      </w:r>
    </w:p>
    <w:p w14:paraId="463B1AD0" w14:textId="77777777" w:rsidR="0057498C" w:rsidRPr="002465CF" w:rsidRDefault="0057498C" w:rsidP="00D97DA5">
      <w:pPr>
        <w:pStyle w:val="ListParagraph"/>
        <w:spacing w:afterLines="26" w:after="62" w:line="276" w:lineRule="auto"/>
        <w:ind w:left="792"/>
        <w:jc w:val="both"/>
        <w:rPr>
          <w:rFonts w:ascii="Times New Roman" w:hAnsi="Times New Roman" w:cs="Times New Roman"/>
          <w:sz w:val="24"/>
          <w:szCs w:val="24"/>
          <w:lang w:val="en-US"/>
        </w:rPr>
      </w:pPr>
    </w:p>
    <w:p w14:paraId="683BFD4D" w14:textId="7E8E9A7B" w:rsidR="00764B5E" w:rsidRDefault="0057498C"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 summary, the product represents a groundbreaking advancement in the field of computer vision and artificial intelligence, offering unparalleled capabilities in action detection and analysis. By harnessing the cutting-edge capabilities of the OpenPose pose estimation algorithm, the system delivers actionable insights and enhances situational awareness in a variety of contexts, ultimately empowering users to make more informed decisions and optimize their workflows.</w:t>
      </w:r>
    </w:p>
    <w:p w14:paraId="119D31D8" w14:textId="77777777" w:rsidR="001734BE" w:rsidRPr="002465CF" w:rsidRDefault="001734BE" w:rsidP="00D97DA5">
      <w:pPr>
        <w:pStyle w:val="ListParagraph"/>
        <w:spacing w:afterLines="26" w:after="62" w:line="276" w:lineRule="auto"/>
        <w:ind w:left="792"/>
        <w:jc w:val="both"/>
        <w:rPr>
          <w:rFonts w:ascii="Times New Roman" w:hAnsi="Times New Roman" w:cs="Times New Roman"/>
          <w:sz w:val="24"/>
          <w:szCs w:val="24"/>
          <w:lang w:val="en-US"/>
        </w:rPr>
      </w:pPr>
    </w:p>
    <w:p w14:paraId="4F971BF5" w14:textId="06653372" w:rsidR="000E1BD7" w:rsidRPr="002465CF" w:rsidRDefault="0064229D" w:rsidP="00D97DA5">
      <w:pPr>
        <w:pStyle w:val="ListParagraph"/>
        <w:numPr>
          <w:ilvl w:val="2"/>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HARDWARE INTERFAES</w:t>
      </w:r>
    </w:p>
    <w:p w14:paraId="2B802884" w14:textId="1DC40693" w:rsidR="006832A8" w:rsidRPr="002465CF" w:rsidRDefault="006832A8"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In this project we had built two types of models in which one is completely made from scratch, trained on our own dataset, used mediapipe for action detection which an accuracy of about 88.87%. </w:t>
      </w:r>
    </w:p>
    <w:p w14:paraId="6E9F2704" w14:textId="77777777" w:rsidR="006832A8" w:rsidRPr="002465CF" w:rsidRDefault="006832A8" w:rsidP="00D97DA5">
      <w:pPr>
        <w:pStyle w:val="ListParagraph"/>
        <w:numPr>
          <w:ilvl w:val="0"/>
          <w:numId w:val="2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System Configuration: </w:t>
      </w:r>
    </w:p>
    <w:p w14:paraId="6AA8C733" w14:textId="25CCBF12" w:rsidR="006832A8" w:rsidRPr="002465CF" w:rsidRDefault="006832A8" w:rsidP="00D97DA5">
      <w:pPr>
        <w:pStyle w:val="ListParagraph"/>
        <w:numPr>
          <w:ilvl w:val="0"/>
          <w:numId w:val="2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Windows 11 64-bit</w:t>
      </w:r>
    </w:p>
    <w:p w14:paraId="67EEEE61" w14:textId="71F82273" w:rsidR="006832A8" w:rsidRPr="002465CF" w:rsidRDefault="006832A8" w:rsidP="00D97DA5">
      <w:pPr>
        <w:pStyle w:val="ListParagraph"/>
        <w:numPr>
          <w:ilvl w:val="0"/>
          <w:numId w:val="2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16GB ram</w:t>
      </w:r>
    </w:p>
    <w:p w14:paraId="543BECEF" w14:textId="394CB3F8" w:rsidR="006832A8" w:rsidRPr="002465CF" w:rsidRDefault="006832A8" w:rsidP="00D97DA5">
      <w:pPr>
        <w:pStyle w:val="ListParagraph"/>
        <w:numPr>
          <w:ilvl w:val="0"/>
          <w:numId w:val="2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Nvidia Rtx 3050 6gb GPU</w:t>
      </w:r>
    </w:p>
    <w:p w14:paraId="19FD63AB" w14:textId="0B022594" w:rsidR="006832A8" w:rsidRPr="002465CF" w:rsidRDefault="006832A8" w:rsidP="00D97DA5">
      <w:pPr>
        <w:pStyle w:val="ListParagraph"/>
        <w:numPr>
          <w:ilvl w:val="0"/>
          <w:numId w:val="2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5-13450 HX</w:t>
      </w:r>
    </w:p>
    <w:p w14:paraId="28E55E9B" w14:textId="0DCCE5C3" w:rsidR="006832A8" w:rsidRPr="002465CF" w:rsidRDefault="006832A8" w:rsidP="00D97DA5">
      <w:pPr>
        <w:pStyle w:val="ListParagraph"/>
        <w:numPr>
          <w:ilvl w:val="0"/>
          <w:numId w:val="2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ensorflow=2.10 (integrated GPU using CUDA toolkit version 11.2)</w:t>
      </w:r>
    </w:p>
    <w:p w14:paraId="64566919" w14:textId="792D4CF2" w:rsidR="00FA4D5E" w:rsidRPr="002465CF" w:rsidRDefault="000148BE" w:rsidP="00D97DA5">
      <w:p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noProof/>
          <w:sz w:val="24"/>
          <w:szCs w:val="24"/>
          <w:lang w:val="en-US"/>
        </w:rPr>
        <w:drawing>
          <wp:anchor distT="0" distB="0" distL="114300" distR="114300" simplePos="0" relativeHeight="251662336" behindDoc="0" locked="0" layoutInCell="1" allowOverlap="1" wp14:anchorId="701EFD54" wp14:editId="59EDD9F9">
            <wp:simplePos x="0" y="0"/>
            <wp:positionH relativeFrom="margin">
              <wp:align>right</wp:align>
            </wp:positionH>
            <wp:positionV relativeFrom="paragraph">
              <wp:posOffset>176199</wp:posOffset>
            </wp:positionV>
            <wp:extent cx="4981575" cy="3952791"/>
            <wp:effectExtent l="0" t="0" r="0" b="0"/>
            <wp:wrapNone/>
            <wp:docPr id="1244951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51461" name=""/>
                    <pic:cNvPicPr/>
                  </pic:nvPicPr>
                  <pic:blipFill>
                    <a:blip r:embed="rId11">
                      <a:extLst>
                        <a:ext uri="{28A0092B-C50C-407E-A947-70E740481C1C}">
                          <a14:useLocalDpi xmlns:a14="http://schemas.microsoft.com/office/drawing/2010/main" val="0"/>
                        </a:ext>
                      </a:extLst>
                    </a:blip>
                    <a:stretch>
                      <a:fillRect/>
                    </a:stretch>
                  </pic:blipFill>
                  <pic:spPr>
                    <a:xfrm>
                      <a:off x="0" y="0"/>
                      <a:ext cx="4981575" cy="3952791"/>
                    </a:xfrm>
                    <a:prstGeom prst="rect">
                      <a:avLst/>
                    </a:prstGeom>
                  </pic:spPr>
                </pic:pic>
              </a:graphicData>
            </a:graphic>
            <wp14:sizeRelH relativeFrom="margin">
              <wp14:pctWidth>0</wp14:pctWidth>
            </wp14:sizeRelH>
            <wp14:sizeRelV relativeFrom="margin">
              <wp14:pctHeight>0</wp14:pctHeight>
            </wp14:sizeRelV>
          </wp:anchor>
        </w:drawing>
      </w:r>
    </w:p>
    <w:p w14:paraId="4FA6BB1E" w14:textId="4808E4CB"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2D832C8B" w14:textId="3F7C7F5E"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5E2A90D6" w14:textId="17C0B089"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70B878CF" w14:textId="7032A165"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385B1760" w14:textId="401BB802"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268F2380" w14:textId="5C070022" w:rsidR="00FA4D5E" w:rsidRDefault="00FA4D5E" w:rsidP="00D97DA5">
      <w:pPr>
        <w:spacing w:afterLines="26" w:after="62" w:line="276" w:lineRule="auto"/>
        <w:jc w:val="both"/>
        <w:rPr>
          <w:rFonts w:ascii="Times New Roman" w:hAnsi="Times New Roman" w:cs="Times New Roman"/>
          <w:sz w:val="24"/>
          <w:szCs w:val="24"/>
          <w:lang w:val="en-US"/>
        </w:rPr>
      </w:pPr>
    </w:p>
    <w:p w14:paraId="659771F8" w14:textId="15CB2818" w:rsidR="000148BE" w:rsidRDefault="000148BE" w:rsidP="00D97DA5">
      <w:pPr>
        <w:spacing w:afterLines="26" w:after="62" w:line="276" w:lineRule="auto"/>
        <w:jc w:val="both"/>
        <w:rPr>
          <w:rFonts w:ascii="Times New Roman" w:hAnsi="Times New Roman" w:cs="Times New Roman"/>
          <w:sz w:val="24"/>
          <w:szCs w:val="24"/>
          <w:lang w:val="en-US"/>
        </w:rPr>
      </w:pPr>
    </w:p>
    <w:p w14:paraId="4D69CCBC" w14:textId="77777777" w:rsidR="000148BE" w:rsidRDefault="000148BE" w:rsidP="00D97DA5">
      <w:pPr>
        <w:spacing w:afterLines="26" w:after="62" w:line="276" w:lineRule="auto"/>
        <w:jc w:val="both"/>
        <w:rPr>
          <w:rFonts w:ascii="Times New Roman" w:hAnsi="Times New Roman" w:cs="Times New Roman"/>
          <w:sz w:val="24"/>
          <w:szCs w:val="24"/>
          <w:lang w:val="en-US"/>
        </w:rPr>
      </w:pPr>
    </w:p>
    <w:p w14:paraId="25628338" w14:textId="77777777" w:rsidR="000148BE" w:rsidRDefault="000148BE" w:rsidP="00D97DA5">
      <w:pPr>
        <w:spacing w:afterLines="26" w:after="62" w:line="276" w:lineRule="auto"/>
        <w:jc w:val="both"/>
        <w:rPr>
          <w:rFonts w:ascii="Times New Roman" w:hAnsi="Times New Roman" w:cs="Times New Roman"/>
          <w:sz w:val="24"/>
          <w:szCs w:val="24"/>
          <w:lang w:val="en-US"/>
        </w:rPr>
      </w:pPr>
    </w:p>
    <w:p w14:paraId="68DBD717" w14:textId="77777777" w:rsidR="000148BE" w:rsidRDefault="000148BE" w:rsidP="00D97DA5">
      <w:pPr>
        <w:spacing w:afterLines="26" w:after="62" w:line="276" w:lineRule="auto"/>
        <w:jc w:val="both"/>
        <w:rPr>
          <w:rFonts w:ascii="Times New Roman" w:hAnsi="Times New Roman" w:cs="Times New Roman"/>
          <w:sz w:val="24"/>
          <w:szCs w:val="24"/>
          <w:lang w:val="en-US"/>
        </w:rPr>
      </w:pPr>
    </w:p>
    <w:p w14:paraId="09E69F45" w14:textId="77777777" w:rsidR="000148BE" w:rsidRDefault="000148BE" w:rsidP="00D97DA5">
      <w:pPr>
        <w:spacing w:afterLines="26" w:after="62" w:line="276" w:lineRule="auto"/>
        <w:jc w:val="both"/>
        <w:rPr>
          <w:rFonts w:ascii="Times New Roman" w:hAnsi="Times New Roman" w:cs="Times New Roman"/>
          <w:sz w:val="24"/>
          <w:szCs w:val="24"/>
          <w:lang w:val="en-US"/>
        </w:rPr>
      </w:pPr>
    </w:p>
    <w:p w14:paraId="4212B946" w14:textId="77777777" w:rsidR="000148BE" w:rsidRDefault="000148BE" w:rsidP="00D97DA5">
      <w:pPr>
        <w:spacing w:afterLines="26" w:after="62" w:line="276" w:lineRule="auto"/>
        <w:jc w:val="both"/>
        <w:rPr>
          <w:rFonts w:ascii="Times New Roman" w:hAnsi="Times New Roman" w:cs="Times New Roman"/>
          <w:sz w:val="24"/>
          <w:szCs w:val="24"/>
          <w:lang w:val="en-US"/>
        </w:rPr>
      </w:pPr>
    </w:p>
    <w:p w14:paraId="233CEAD2" w14:textId="77777777" w:rsidR="000148BE" w:rsidRPr="002465CF" w:rsidRDefault="000148BE" w:rsidP="00D97DA5">
      <w:pPr>
        <w:spacing w:afterLines="26" w:after="62" w:line="276" w:lineRule="auto"/>
        <w:jc w:val="both"/>
        <w:rPr>
          <w:rFonts w:ascii="Times New Roman" w:hAnsi="Times New Roman" w:cs="Times New Roman"/>
          <w:sz w:val="24"/>
          <w:szCs w:val="24"/>
          <w:lang w:val="en-US"/>
        </w:rPr>
      </w:pPr>
    </w:p>
    <w:p w14:paraId="44BF19F4" w14:textId="77777777"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1037BB38" w14:textId="4BE7849B"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311E1854" w14:textId="3914F8C8"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68E10D48" w14:textId="3C73F59E" w:rsidR="00FA4D5E" w:rsidRPr="002465CF" w:rsidRDefault="00FA4D5E" w:rsidP="00D97DA5">
      <w:pPr>
        <w:spacing w:afterLines="26" w:after="62" w:line="276" w:lineRule="auto"/>
        <w:jc w:val="both"/>
        <w:rPr>
          <w:rFonts w:ascii="Times New Roman" w:hAnsi="Times New Roman" w:cs="Times New Roman"/>
          <w:sz w:val="24"/>
          <w:szCs w:val="24"/>
          <w:lang w:val="en-US"/>
        </w:rPr>
      </w:pPr>
    </w:p>
    <w:p w14:paraId="78E9EDD4" w14:textId="5CE61299" w:rsidR="00FA4D5E" w:rsidRDefault="00715C37" w:rsidP="00D97DA5">
      <w:pPr>
        <w:pStyle w:val="IEEEReferenceItem"/>
        <w:tabs>
          <w:tab w:val="clear" w:pos="432"/>
        </w:tabs>
        <w:spacing w:afterLines="26" w:after="62" w:line="276" w:lineRule="auto"/>
        <w:ind w:left="360" w:firstLine="0"/>
        <w:jc w:val="center"/>
        <w:rPr>
          <w:rFonts w:eastAsia="Times New Roman"/>
          <w:bCs/>
          <w:color w:val="000000"/>
          <w:sz w:val="24"/>
          <w:lang w:eastAsia="en-US"/>
        </w:rPr>
      </w:pPr>
      <w:r w:rsidRPr="006209DE">
        <w:rPr>
          <w:rFonts w:eastAsia="Times New Roman"/>
          <w:bCs/>
          <w:color w:val="4472C4" w:themeColor="accent1"/>
          <w:sz w:val="24"/>
          <w:lang w:eastAsia="en-US"/>
        </w:rPr>
        <w:t xml:space="preserve">Figure </w:t>
      </w:r>
      <w:r w:rsidR="006209DE" w:rsidRPr="006209DE">
        <w:rPr>
          <w:rFonts w:eastAsia="Times New Roman"/>
          <w:bCs/>
          <w:color w:val="4472C4" w:themeColor="accent1"/>
          <w:sz w:val="24"/>
          <w:lang w:eastAsia="en-US"/>
        </w:rPr>
        <w:t>5</w:t>
      </w:r>
      <w:r w:rsidRPr="002465CF">
        <w:rPr>
          <w:rFonts w:eastAsia="Times New Roman"/>
          <w:bCs/>
          <w:color w:val="000000"/>
          <w:sz w:val="24"/>
          <w:lang w:eastAsia="en-US"/>
        </w:rPr>
        <w:t xml:space="preserve">: </w:t>
      </w:r>
      <w:r w:rsidR="006209DE">
        <w:rPr>
          <w:rFonts w:eastAsia="Times New Roman"/>
          <w:bCs/>
          <w:color w:val="000000"/>
          <w:sz w:val="24"/>
          <w:lang w:eastAsia="en-US"/>
        </w:rPr>
        <w:t>system configurations</w:t>
      </w:r>
    </w:p>
    <w:p w14:paraId="00DF2A8C" w14:textId="3C2EFA5A" w:rsidR="00BD5E82" w:rsidRPr="00BD5E82" w:rsidRDefault="00BD5E82" w:rsidP="00D97DA5">
      <w:pPr>
        <w:pStyle w:val="IEEEReferenceItem"/>
        <w:tabs>
          <w:tab w:val="clear" w:pos="432"/>
        </w:tabs>
        <w:spacing w:afterLines="26" w:after="62" w:line="276" w:lineRule="auto"/>
        <w:ind w:left="1224" w:firstLine="36"/>
        <w:rPr>
          <w:rFonts w:eastAsia="Times New Roman"/>
          <w:bCs/>
          <w:sz w:val="24"/>
          <w:lang w:eastAsia="en-US"/>
        </w:rPr>
      </w:pPr>
      <w:r>
        <w:rPr>
          <w:rFonts w:eastAsia="Times New Roman"/>
          <w:bCs/>
          <w:color w:val="4472C4" w:themeColor="accent1"/>
          <w:sz w:val="24"/>
          <w:lang w:eastAsia="en-US"/>
        </w:rPr>
        <w:t xml:space="preserve">Figure 5 </w:t>
      </w:r>
      <w:r>
        <w:rPr>
          <w:rFonts w:eastAsia="Times New Roman"/>
          <w:bCs/>
          <w:sz w:val="24"/>
          <w:lang w:eastAsia="en-US"/>
        </w:rPr>
        <w:t xml:space="preserve">showing the system configuration used </w:t>
      </w:r>
      <w:r w:rsidR="007756DB">
        <w:rPr>
          <w:rFonts w:eastAsia="Times New Roman"/>
          <w:bCs/>
          <w:sz w:val="24"/>
          <w:lang w:eastAsia="en-US"/>
        </w:rPr>
        <w:t>to</w:t>
      </w:r>
      <w:r>
        <w:rPr>
          <w:rFonts w:eastAsia="Times New Roman"/>
          <w:bCs/>
          <w:sz w:val="24"/>
          <w:lang w:eastAsia="en-US"/>
        </w:rPr>
        <w:t xml:space="preserve"> run the project.</w:t>
      </w:r>
      <w:r w:rsidR="00700488">
        <w:rPr>
          <w:rFonts w:eastAsia="Times New Roman"/>
          <w:bCs/>
          <w:sz w:val="24"/>
          <w:lang w:eastAsia="en-US"/>
        </w:rPr>
        <w:t xml:space="preserve"> Same configurations for the Linux in which the project get implemented</w:t>
      </w:r>
    </w:p>
    <w:p w14:paraId="026B1EBA" w14:textId="113BE627" w:rsidR="006832A8" w:rsidRPr="002465CF" w:rsidRDefault="006832A8"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e second model is based on the pretrained Openpose pose estimation model that we trained on our own dataset with an accuracy of about 95.67%, which was trained on about 10000 frames.</w:t>
      </w:r>
    </w:p>
    <w:p w14:paraId="628684CF" w14:textId="0D75BF01" w:rsidR="006832A8" w:rsidRPr="002465CF" w:rsidRDefault="006832A8" w:rsidP="00D97DA5">
      <w:pPr>
        <w:pStyle w:val="ListParagraph"/>
        <w:numPr>
          <w:ilvl w:val="0"/>
          <w:numId w:val="2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System Configuration: </w:t>
      </w:r>
    </w:p>
    <w:p w14:paraId="5DA1DEBA" w14:textId="77777777" w:rsidR="006832A8" w:rsidRPr="002465CF" w:rsidRDefault="006832A8" w:rsidP="00D97DA5">
      <w:pPr>
        <w:pStyle w:val="ListParagraph"/>
        <w:numPr>
          <w:ilvl w:val="0"/>
          <w:numId w:val="2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Ubuntu Linux x84-64bit</w:t>
      </w:r>
    </w:p>
    <w:p w14:paraId="25EA7B22" w14:textId="77777777" w:rsidR="006832A8" w:rsidRPr="002465CF" w:rsidRDefault="006832A8" w:rsidP="00D97DA5">
      <w:pPr>
        <w:pStyle w:val="ListParagraph"/>
        <w:numPr>
          <w:ilvl w:val="0"/>
          <w:numId w:val="2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16GB ram</w:t>
      </w:r>
    </w:p>
    <w:p w14:paraId="2F82A0F8" w14:textId="77777777" w:rsidR="006832A8" w:rsidRPr="002465CF" w:rsidRDefault="006832A8" w:rsidP="00D97DA5">
      <w:pPr>
        <w:pStyle w:val="ListParagraph"/>
        <w:numPr>
          <w:ilvl w:val="0"/>
          <w:numId w:val="2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lastRenderedPageBreak/>
        <w:t>Nvidia Rtx 3050 6gb GPU</w:t>
      </w:r>
    </w:p>
    <w:p w14:paraId="416606DC" w14:textId="77777777" w:rsidR="006832A8" w:rsidRPr="002465CF" w:rsidRDefault="006832A8" w:rsidP="00D97DA5">
      <w:pPr>
        <w:pStyle w:val="ListParagraph"/>
        <w:numPr>
          <w:ilvl w:val="0"/>
          <w:numId w:val="2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5-13450 HX</w:t>
      </w:r>
    </w:p>
    <w:p w14:paraId="68100924" w14:textId="02220BAE" w:rsidR="006832A8" w:rsidRPr="002465CF" w:rsidRDefault="006832A8" w:rsidP="00D97DA5">
      <w:pPr>
        <w:pStyle w:val="ListParagraph"/>
        <w:numPr>
          <w:ilvl w:val="0"/>
          <w:numId w:val="2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ensorflow-gpu=1.13.1</w:t>
      </w:r>
    </w:p>
    <w:p w14:paraId="74B856D8" w14:textId="55B86931" w:rsidR="00374433" w:rsidRPr="002465CF" w:rsidRDefault="00374433"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Now the question arises is why </w:t>
      </w:r>
      <w:r w:rsidRPr="002465CF">
        <w:rPr>
          <w:rFonts w:ascii="Times New Roman" w:hAnsi="Times New Roman" w:cs="Times New Roman"/>
          <w:b/>
          <w:bCs/>
          <w:sz w:val="24"/>
          <w:szCs w:val="24"/>
          <w:lang w:val="en-US"/>
        </w:rPr>
        <w:t>Linux</w:t>
      </w:r>
      <w:r w:rsidRPr="002465CF">
        <w:rPr>
          <w:rFonts w:ascii="Times New Roman" w:hAnsi="Times New Roman" w:cs="Times New Roman"/>
          <w:sz w:val="24"/>
          <w:szCs w:val="24"/>
          <w:lang w:val="en-US"/>
        </w:rPr>
        <w:t>?</w:t>
      </w:r>
    </w:p>
    <w:p w14:paraId="42B5B746" w14:textId="77FEB5CC" w:rsidR="00374433" w:rsidRPr="002465CF" w:rsidRDefault="00374433" w:rsidP="00D97DA5">
      <w:pPr>
        <w:pStyle w:val="ListParagraph"/>
        <w:numPr>
          <w:ilvl w:val="0"/>
          <w:numId w:val="2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Flexibility and Customization:</w:t>
      </w:r>
      <w:r w:rsidRPr="002465CF">
        <w:rPr>
          <w:rFonts w:ascii="Times New Roman" w:hAnsi="Times New Roman" w:cs="Times New Roman"/>
          <w:sz w:val="24"/>
          <w:szCs w:val="24"/>
          <w:lang w:val="en-US"/>
        </w:rPr>
        <w:t xml:space="preserve"> Linux provides a high level of flexibility and customization, allowing developers to tailor the operating system environment to their specific requirements. This flexibility is crucial for DNN development, where users may need to install and configure various software libraries, tools, and frameworks to build and train complex neural network models.</w:t>
      </w:r>
    </w:p>
    <w:p w14:paraId="78C54F72" w14:textId="60C4CF17" w:rsidR="00374433" w:rsidRPr="002465CF" w:rsidRDefault="00374433" w:rsidP="00D97DA5">
      <w:pPr>
        <w:pStyle w:val="ListParagraph"/>
        <w:numPr>
          <w:ilvl w:val="0"/>
          <w:numId w:val="2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ompatibility with Open-Source Tools:</w:t>
      </w:r>
      <w:r w:rsidRPr="002465CF">
        <w:rPr>
          <w:rFonts w:ascii="Times New Roman" w:hAnsi="Times New Roman" w:cs="Times New Roman"/>
          <w:sz w:val="24"/>
          <w:szCs w:val="24"/>
          <w:lang w:val="en-US"/>
        </w:rPr>
        <w:t xml:space="preserve"> Many deep learning frameworks, libraries, and tools are primarily developed and optimized for Linux-based environments. These include popular frameworks like TensorFlow, PyTorch, and Apache MXNet, as well as supporting libraries such as CUDA and cuDNN for GPU acceleration. Using Linux ensures seamless compatibility and integration with these open-source tools, enabling users to leverage the latest advancements in deep learning research and development.</w:t>
      </w:r>
    </w:p>
    <w:p w14:paraId="5A7CB202" w14:textId="1171EF1C" w:rsidR="00374433" w:rsidRPr="002465CF" w:rsidRDefault="00374433" w:rsidP="00D97DA5">
      <w:pPr>
        <w:pStyle w:val="ListParagraph"/>
        <w:numPr>
          <w:ilvl w:val="0"/>
          <w:numId w:val="2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erformance and Scalability</w:t>
      </w:r>
      <w:r w:rsidRPr="002465CF">
        <w:rPr>
          <w:rFonts w:ascii="Times New Roman" w:hAnsi="Times New Roman" w:cs="Times New Roman"/>
          <w:sz w:val="24"/>
          <w:szCs w:val="24"/>
          <w:lang w:val="en-US"/>
        </w:rPr>
        <w:t>: Linux is renowned for its performance and scalability, making it well-suited for running computationally intensive tasks such as training deep neural networks. Linux-based systems can efficiently utilize multi-core processors, distributed computing clusters, and GPU accelerators to accelerate model training and inference. Additionally, Linux offers robust support for containerization technologies like Docker and Kubernetes, facilitating the deployment and scaling of DNN models in cloud and edge computing environments.</w:t>
      </w:r>
    </w:p>
    <w:p w14:paraId="4CFBAF8B" w14:textId="1920F14C" w:rsidR="00374433" w:rsidRPr="002465CF" w:rsidRDefault="00374433" w:rsidP="00D97DA5">
      <w:pPr>
        <w:pStyle w:val="ListParagraph"/>
        <w:numPr>
          <w:ilvl w:val="0"/>
          <w:numId w:val="2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ommunity Support:</w:t>
      </w:r>
      <w:r w:rsidRPr="002465CF">
        <w:rPr>
          <w:rFonts w:ascii="Times New Roman" w:hAnsi="Times New Roman" w:cs="Times New Roman"/>
          <w:sz w:val="24"/>
          <w:szCs w:val="24"/>
          <w:lang w:val="en-US"/>
        </w:rPr>
        <w:t xml:space="preserve"> Linux benefits from a vast and active community of developers, researchers, and enthusiasts who contribute to its ongoing development and maintenance. This vibrant ecosystem provides extensive documentation, tutorials, forums, and repositories of software packages, making it easier for users to troubleshoot issues, seek assistance, and collaborate on deep learning projects.</w:t>
      </w:r>
    </w:p>
    <w:p w14:paraId="4B047A60" w14:textId="495BBF15" w:rsidR="00374433" w:rsidRPr="002465CF" w:rsidRDefault="00374433" w:rsidP="00D97DA5">
      <w:pPr>
        <w:pStyle w:val="ListParagraph"/>
        <w:numPr>
          <w:ilvl w:val="0"/>
          <w:numId w:val="24"/>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ecurity and Reliability:</w:t>
      </w:r>
      <w:r w:rsidRPr="002465CF">
        <w:rPr>
          <w:rFonts w:ascii="Times New Roman" w:hAnsi="Times New Roman" w:cs="Times New Roman"/>
          <w:sz w:val="24"/>
          <w:szCs w:val="24"/>
          <w:lang w:val="en-US"/>
        </w:rPr>
        <w:t xml:space="preserve"> Linux is renowned for its robust security features and reliability, making it a trusted choice for running mission-critical workloads, including deep learning tasks. Linux-based systems offer granular control over system resources, user permissions, and network access, helping to protect sensitive data and ensure the integrity of DNN models and applications.</w:t>
      </w:r>
    </w:p>
    <w:p w14:paraId="05D79F80" w14:textId="77777777" w:rsidR="00374433" w:rsidRPr="002465CF" w:rsidRDefault="00374433"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Overall, Linux's flexibility, compatibility, performance, scalability, community support, and security features make it the preferred choice for developing and deploying deep neural network models in a wide range of applications and industries.</w:t>
      </w:r>
    </w:p>
    <w:p w14:paraId="2E090810" w14:textId="77777777" w:rsidR="00F963DD" w:rsidRPr="002465CF" w:rsidRDefault="00FE7303"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lastRenderedPageBreak/>
        <w:t xml:space="preserve">We had tested out the project on multiple models including </w:t>
      </w:r>
      <w:r w:rsidR="00C616B0" w:rsidRPr="002465CF">
        <w:rPr>
          <w:rFonts w:ascii="Times New Roman" w:hAnsi="Times New Roman" w:cs="Times New Roman"/>
          <w:sz w:val="24"/>
          <w:szCs w:val="24"/>
          <w:lang w:val="en-US"/>
        </w:rPr>
        <w:t>MobileNet</w:t>
      </w:r>
      <w:r w:rsidR="007805C7" w:rsidRPr="002465CF">
        <w:rPr>
          <w:rFonts w:ascii="Times New Roman" w:hAnsi="Times New Roman" w:cs="Times New Roman"/>
          <w:sz w:val="24"/>
          <w:szCs w:val="24"/>
          <w:lang w:val="en-US"/>
        </w:rPr>
        <w:t>.</w:t>
      </w:r>
    </w:p>
    <w:p w14:paraId="76EFD28A" w14:textId="0B4EE9C3" w:rsidR="00F963DD" w:rsidRPr="002465CF" w:rsidRDefault="00F963DD"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noProof/>
          <w:sz w:val="24"/>
          <w:szCs w:val="24"/>
          <w:lang w:val="en-US"/>
        </w:rPr>
        <w:drawing>
          <wp:inline distT="0" distB="0" distL="0" distR="0" wp14:anchorId="6D6A9F2D" wp14:editId="16128050">
            <wp:extent cx="5047013" cy="2027528"/>
            <wp:effectExtent l="0" t="0" r="1270" b="0"/>
            <wp:docPr id="81239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93430" name="Picture 812393430"/>
                    <pic:cNvPicPr/>
                  </pic:nvPicPr>
                  <pic:blipFill>
                    <a:blip r:embed="rId12">
                      <a:extLst>
                        <a:ext uri="{28A0092B-C50C-407E-A947-70E740481C1C}">
                          <a14:useLocalDpi xmlns:a14="http://schemas.microsoft.com/office/drawing/2010/main" val="0"/>
                        </a:ext>
                      </a:extLst>
                    </a:blip>
                    <a:stretch>
                      <a:fillRect/>
                    </a:stretch>
                  </pic:blipFill>
                  <pic:spPr>
                    <a:xfrm>
                      <a:off x="0" y="0"/>
                      <a:ext cx="5060917" cy="2033114"/>
                    </a:xfrm>
                    <a:prstGeom prst="rect">
                      <a:avLst/>
                    </a:prstGeom>
                  </pic:spPr>
                </pic:pic>
              </a:graphicData>
            </a:graphic>
          </wp:inline>
        </w:drawing>
      </w:r>
    </w:p>
    <w:p w14:paraId="7FB7B188" w14:textId="446F2882" w:rsidR="00F963DD" w:rsidRPr="002465CF" w:rsidRDefault="00F963DD" w:rsidP="00D97DA5">
      <w:pPr>
        <w:pStyle w:val="IEEEReferenceItem"/>
        <w:tabs>
          <w:tab w:val="clear" w:pos="432"/>
        </w:tabs>
        <w:spacing w:afterLines="26" w:after="62" w:line="276" w:lineRule="auto"/>
        <w:ind w:left="360" w:firstLine="0"/>
        <w:jc w:val="center"/>
        <w:rPr>
          <w:rFonts w:eastAsia="Times New Roman"/>
          <w:bCs/>
          <w:color w:val="000000"/>
          <w:sz w:val="24"/>
          <w:lang w:eastAsia="en-US"/>
        </w:rPr>
      </w:pPr>
      <w:r w:rsidRPr="00ED4801">
        <w:rPr>
          <w:rFonts w:eastAsia="Times New Roman"/>
          <w:bCs/>
          <w:color w:val="4472C4" w:themeColor="accent1"/>
          <w:sz w:val="24"/>
          <w:lang w:eastAsia="en-US"/>
        </w:rPr>
        <w:t xml:space="preserve">Figure </w:t>
      </w:r>
      <w:r w:rsidR="00ED4801" w:rsidRPr="00ED4801">
        <w:rPr>
          <w:rFonts w:eastAsia="Times New Roman"/>
          <w:bCs/>
          <w:color w:val="4472C4" w:themeColor="accent1"/>
          <w:sz w:val="24"/>
          <w:lang w:eastAsia="en-US"/>
        </w:rPr>
        <w:t>6</w:t>
      </w:r>
      <w:r w:rsidRPr="002465CF">
        <w:rPr>
          <w:rFonts w:eastAsia="Times New Roman"/>
          <w:bCs/>
          <w:color w:val="000000"/>
          <w:sz w:val="24"/>
          <w:lang w:eastAsia="en-US"/>
        </w:rPr>
        <w:t xml:space="preserve">: </w:t>
      </w:r>
      <w:r w:rsidR="004752E9">
        <w:rPr>
          <w:rFonts w:eastAsia="Times New Roman"/>
          <w:bCs/>
          <w:color w:val="000000"/>
          <w:sz w:val="24"/>
          <w:lang w:eastAsia="en-US"/>
        </w:rPr>
        <w:t>MobileNet Architecture</w:t>
      </w:r>
    </w:p>
    <w:p w14:paraId="6CDA6C92" w14:textId="41716B65" w:rsidR="00FE7303" w:rsidRPr="002465CF" w:rsidRDefault="007805C7"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 </w:t>
      </w:r>
      <w:r w:rsidR="00ED4801" w:rsidRPr="00ED4801">
        <w:rPr>
          <w:rFonts w:ascii="Times New Roman" w:hAnsi="Times New Roman" w:cs="Times New Roman"/>
          <w:color w:val="4472C4" w:themeColor="accent1"/>
          <w:sz w:val="24"/>
          <w:szCs w:val="24"/>
          <w:lang w:val="en-US"/>
        </w:rPr>
        <w:t>Figure 6</w:t>
      </w:r>
      <w:r w:rsidR="00ED4801">
        <w:rPr>
          <w:rFonts w:ascii="Times New Roman" w:hAnsi="Times New Roman" w:cs="Times New Roman"/>
          <w:color w:val="4472C4" w:themeColor="accent1"/>
          <w:sz w:val="24"/>
          <w:szCs w:val="24"/>
          <w:lang w:val="en-US"/>
        </w:rPr>
        <w:t xml:space="preserve"> </w:t>
      </w:r>
      <w:r w:rsidR="00ED4801" w:rsidRPr="00ED4801">
        <w:rPr>
          <w:rFonts w:ascii="Times New Roman" w:hAnsi="Times New Roman" w:cs="Times New Roman"/>
          <w:sz w:val="24"/>
          <w:szCs w:val="24"/>
          <w:lang w:val="en-US"/>
        </w:rPr>
        <w:t>[15]</w:t>
      </w:r>
      <w:r w:rsidR="00ED4801">
        <w:rPr>
          <w:rFonts w:ascii="Times New Roman" w:hAnsi="Times New Roman" w:cs="Times New Roman"/>
          <w:sz w:val="24"/>
          <w:szCs w:val="24"/>
          <w:lang w:val="en-US"/>
        </w:rPr>
        <w:t xml:space="preserve"> </w:t>
      </w:r>
      <w:r w:rsidRPr="002465CF">
        <w:rPr>
          <w:rFonts w:ascii="Times New Roman" w:hAnsi="Times New Roman" w:cs="Times New Roman"/>
          <w:sz w:val="24"/>
          <w:szCs w:val="24"/>
          <w:lang w:val="en-US"/>
        </w:rPr>
        <w:t>MobileNet is a family of convolutional neural network architectures tailored for efficient inference on mobile and embedded devices. Developed by Google, MobileNet prioritizes computational efficiency while maintaining competitive performance in various computer vision tasks. Key features include depth wise separable convolutions to reduce parameters, scalability for customization, and pretrained models for transfer learning. MobileNet's lightweight design makes it ideal for on-device inference in mobile apps, IoT devices, and other embedded systems, enabling real-time performance in diverse applications such as image classification, object detection, and semantic segmentation. But the highest accuracy we got is on OpenPose algorithm</w:t>
      </w:r>
    </w:p>
    <w:p w14:paraId="4F75127A" w14:textId="5BB482B4" w:rsidR="00B071E5" w:rsidRPr="002465CF" w:rsidRDefault="00B071E5"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OpenPose is a widely-used computer vision library designed for real-time multi-person key point detection and pose estimation. Developed by Carnegie Mellon University, OpenPose offers robust and efficient algorithms for accurately identifying human body key points, such as joints and body parts, from images and videos.</w:t>
      </w:r>
    </w:p>
    <w:p w14:paraId="59529F0C" w14:textId="77777777" w:rsidR="00B071E5" w:rsidRPr="002465CF" w:rsidRDefault="00B071E5" w:rsidP="00D97DA5">
      <w:pPr>
        <w:spacing w:afterLines="26" w:after="62" w:line="276" w:lineRule="auto"/>
        <w:ind w:left="1224"/>
        <w:jc w:val="both"/>
        <w:rPr>
          <w:rFonts w:ascii="Times New Roman" w:hAnsi="Times New Roman" w:cs="Times New Roman"/>
          <w:sz w:val="24"/>
          <w:szCs w:val="24"/>
          <w:lang w:val="en-US"/>
        </w:rPr>
      </w:pPr>
    </w:p>
    <w:p w14:paraId="5E4C9B33" w14:textId="63946EB2" w:rsidR="00B071E5" w:rsidRPr="002465CF" w:rsidRDefault="00B071E5"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Key features of OpenPose include:</w:t>
      </w:r>
    </w:p>
    <w:p w14:paraId="39C42199" w14:textId="3FAEBF09" w:rsidR="00B071E5" w:rsidRPr="002465CF" w:rsidRDefault="00B071E5" w:rsidP="00D97DA5">
      <w:pPr>
        <w:pStyle w:val="ListParagraph"/>
        <w:numPr>
          <w:ilvl w:val="0"/>
          <w:numId w:val="3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Multi-Person Pose Estimation</w:t>
      </w:r>
      <w:r w:rsidRPr="002465CF">
        <w:rPr>
          <w:rFonts w:ascii="Times New Roman" w:hAnsi="Times New Roman" w:cs="Times New Roman"/>
          <w:sz w:val="24"/>
          <w:szCs w:val="24"/>
          <w:lang w:val="en-US"/>
        </w:rPr>
        <w:t>: OpenPose can detect multiple individuals within an image or video frame simultaneously, enabling the estimation of body poses for each person present in the scene.</w:t>
      </w:r>
    </w:p>
    <w:p w14:paraId="0AE4CD39" w14:textId="28522043" w:rsidR="00B071E5" w:rsidRPr="002465CF" w:rsidRDefault="00B071E5" w:rsidP="00D97DA5">
      <w:pPr>
        <w:pStyle w:val="ListParagraph"/>
        <w:numPr>
          <w:ilvl w:val="0"/>
          <w:numId w:val="3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Real-Time Performance:</w:t>
      </w:r>
      <w:r w:rsidRPr="002465CF">
        <w:rPr>
          <w:rFonts w:ascii="Times New Roman" w:hAnsi="Times New Roman" w:cs="Times New Roman"/>
          <w:sz w:val="24"/>
          <w:szCs w:val="24"/>
          <w:lang w:val="en-US"/>
        </w:rPr>
        <w:t xml:space="preserve"> OpenPose is optimized for real-time performance, making it suitable for applications requiring low-latency processing, such as gesture recognition, action recognition, and human-computer interaction.</w:t>
      </w:r>
    </w:p>
    <w:p w14:paraId="060B8B98" w14:textId="5D8BA183" w:rsidR="00B071E5" w:rsidRPr="002465CF" w:rsidRDefault="00B071E5" w:rsidP="00D97DA5">
      <w:pPr>
        <w:pStyle w:val="ListParagraph"/>
        <w:numPr>
          <w:ilvl w:val="0"/>
          <w:numId w:val="3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High Accuracy</w:t>
      </w:r>
      <w:r w:rsidRPr="002465CF">
        <w:rPr>
          <w:rFonts w:ascii="Times New Roman" w:hAnsi="Times New Roman" w:cs="Times New Roman"/>
          <w:sz w:val="24"/>
          <w:szCs w:val="24"/>
          <w:lang w:val="en-US"/>
        </w:rPr>
        <w:t>: OpenPose achieves high accuracy in keypoint detection and pose estimation, even in challenging conditions such as occlusions, varying body orientations, and cluttered backgrounds.</w:t>
      </w:r>
    </w:p>
    <w:p w14:paraId="3434FA94" w14:textId="68D8B803" w:rsidR="00B071E5" w:rsidRPr="002465CF" w:rsidRDefault="00B071E5" w:rsidP="00D97DA5">
      <w:pPr>
        <w:pStyle w:val="ListParagraph"/>
        <w:numPr>
          <w:ilvl w:val="0"/>
          <w:numId w:val="3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Modularity and Flexibility:</w:t>
      </w:r>
      <w:r w:rsidRPr="002465CF">
        <w:rPr>
          <w:rFonts w:ascii="Times New Roman" w:hAnsi="Times New Roman" w:cs="Times New Roman"/>
          <w:sz w:val="24"/>
          <w:szCs w:val="24"/>
          <w:lang w:val="en-US"/>
        </w:rPr>
        <w:t xml:space="preserve"> OpenPose is modular and extensible, allowing developers to integrate it into their existing projects or customize </w:t>
      </w:r>
      <w:r w:rsidRPr="002465CF">
        <w:rPr>
          <w:rFonts w:ascii="Times New Roman" w:hAnsi="Times New Roman" w:cs="Times New Roman"/>
          <w:sz w:val="24"/>
          <w:szCs w:val="24"/>
          <w:lang w:val="en-US"/>
        </w:rPr>
        <w:lastRenderedPageBreak/>
        <w:t>it to suit specific requirements. The library provides APIs for accessing keypoint coordinates, rendering skeletons, and performing further analysis or post-processing.</w:t>
      </w:r>
    </w:p>
    <w:p w14:paraId="6F7DD9C0" w14:textId="77777777" w:rsidR="00B071E5" w:rsidRPr="002465CF" w:rsidRDefault="00B071E5" w:rsidP="00D97DA5">
      <w:pPr>
        <w:pStyle w:val="ListParagraph"/>
        <w:numPr>
          <w:ilvl w:val="0"/>
          <w:numId w:val="3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ross-Platform Support</w:t>
      </w:r>
      <w:r w:rsidRPr="002465CF">
        <w:rPr>
          <w:rFonts w:ascii="Times New Roman" w:hAnsi="Times New Roman" w:cs="Times New Roman"/>
          <w:sz w:val="24"/>
          <w:szCs w:val="24"/>
          <w:lang w:val="en-US"/>
        </w:rPr>
        <w:t>: OpenPose is compatible with various operating systems, including Windows, Linux, and macOS, making it accessible to a wide range of developers and researchers. It also supports multiple programming languages such as C++, Python, and MATLAB.</w:t>
      </w:r>
    </w:p>
    <w:p w14:paraId="0B97803B" w14:textId="077DAA5C" w:rsidR="00B071E5" w:rsidRDefault="00B071E5" w:rsidP="00D97DA5">
      <w:pPr>
        <w:pStyle w:val="ListParagraph"/>
        <w:numPr>
          <w:ilvl w:val="0"/>
          <w:numId w:val="33"/>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re</w:t>
      </w:r>
      <w:r w:rsidRPr="002465CF">
        <w:rPr>
          <w:rFonts w:ascii="Times New Roman" w:hAnsi="Times New Roman" w:cs="Times New Roman"/>
          <w:sz w:val="24"/>
          <w:szCs w:val="24"/>
          <w:lang w:val="en-US"/>
        </w:rPr>
        <w:t>-</w:t>
      </w:r>
      <w:r w:rsidRPr="002465CF">
        <w:rPr>
          <w:rFonts w:ascii="Times New Roman" w:hAnsi="Times New Roman" w:cs="Times New Roman"/>
          <w:b/>
          <w:bCs/>
          <w:sz w:val="24"/>
          <w:szCs w:val="24"/>
          <w:lang w:val="en-US"/>
        </w:rPr>
        <w:t>Trained</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Models</w:t>
      </w:r>
      <w:r w:rsidRPr="002465CF">
        <w:rPr>
          <w:rFonts w:ascii="Times New Roman" w:hAnsi="Times New Roman" w:cs="Times New Roman"/>
          <w:sz w:val="24"/>
          <w:szCs w:val="24"/>
          <w:lang w:val="en-US"/>
        </w:rPr>
        <w:t>: OpenPose offers pre-trained models trained on large-scale datasets, enabling developers to leverage state-of-the-art pose estimation capabilities without the need for extensive training data or computational resources.</w:t>
      </w:r>
    </w:p>
    <w:p w14:paraId="34FE9308" w14:textId="77777777" w:rsidR="00685716" w:rsidRPr="002465CF" w:rsidRDefault="00685716" w:rsidP="00685716">
      <w:pPr>
        <w:pStyle w:val="ListParagraph"/>
        <w:spacing w:afterLines="26" w:after="62" w:line="276" w:lineRule="auto"/>
        <w:ind w:left="1944"/>
        <w:jc w:val="both"/>
        <w:rPr>
          <w:rFonts w:ascii="Times New Roman" w:hAnsi="Times New Roman" w:cs="Times New Roman"/>
          <w:sz w:val="24"/>
          <w:szCs w:val="24"/>
          <w:lang w:val="en-US"/>
        </w:rPr>
      </w:pPr>
    </w:p>
    <w:p w14:paraId="63F88414" w14:textId="51CD282E" w:rsidR="0064229D" w:rsidRPr="002465CF" w:rsidRDefault="0064229D" w:rsidP="00D97DA5">
      <w:pPr>
        <w:pStyle w:val="ListParagraph"/>
        <w:numPr>
          <w:ilvl w:val="2"/>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SOFTWARE INTERFACES</w:t>
      </w:r>
    </w:p>
    <w:p w14:paraId="69E6C594" w14:textId="17EB6BC6" w:rsidR="00163737" w:rsidRPr="002465CF" w:rsidRDefault="00163737"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CUDA Toolkit:</w:t>
      </w:r>
    </w:p>
    <w:p w14:paraId="278C1B6E" w14:textId="4DA6CFAB"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e CUDA Toolkit is a comprehensive software development platform provided by NVIDIA for accelerating GPU-accelerated computing applications. It includes a suite of tools, libraries, and APIs designed to harness the computational power of NVIDIA GPUs for parallel processing tasks. Key components of the CUDA Toolkit include:</w:t>
      </w:r>
    </w:p>
    <w:p w14:paraId="67EB08E4" w14:textId="189F30C4" w:rsidR="001617DD" w:rsidRPr="002465CF" w:rsidRDefault="001617DD" w:rsidP="00D97DA5">
      <w:pPr>
        <w:pStyle w:val="ListParagraph"/>
        <w:numPr>
          <w:ilvl w:val="0"/>
          <w:numId w:val="2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UDA Runtime API</w:t>
      </w:r>
      <w:r w:rsidRPr="002465CF">
        <w:rPr>
          <w:rFonts w:ascii="Times New Roman" w:hAnsi="Times New Roman" w:cs="Times New Roman"/>
          <w:sz w:val="24"/>
          <w:szCs w:val="24"/>
          <w:lang w:val="en-US"/>
        </w:rPr>
        <w:t>: Provides a set of functions for managing GPU resources, launching parallel kernels, and transferring data between the CPU and GPU.</w:t>
      </w:r>
    </w:p>
    <w:p w14:paraId="0F0F9693" w14:textId="68594363" w:rsidR="001617DD" w:rsidRPr="002465CF" w:rsidRDefault="001617DD" w:rsidP="00D97DA5">
      <w:pPr>
        <w:pStyle w:val="ListParagraph"/>
        <w:numPr>
          <w:ilvl w:val="0"/>
          <w:numId w:val="2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UDA Driver</w:t>
      </w:r>
      <w:r w:rsidRPr="002465CF">
        <w:rPr>
          <w:rFonts w:ascii="Times New Roman" w:hAnsi="Times New Roman" w:cs="Times New Roman"/>
          <w:sz w:val="24"/>
          <w:szCs w:val="24"/>
          <w:lang w:val="en-US"/>
        </w:rPr>
        <w:t>: The device driver required to enable CUDA functionality on NVIDIA GPUs, allowing communication between the operating system and CUDA-enabled applications.</w:t>
      </w:r>
    </w:p>
    <w:p w14:paraId="5E123985" w14:textId="2B34DE69" w:rsidR="001617DD" w:rsidRPr="002465CF" w:rsidRDefault="001617DD" w:rsidP="00D97DA5">
      <w:pPr>
        <w:pStyle w:val="ListParagraph"/>
        <w:numPr>
          <w:ilvl w:val="0"/>
          <w:numId w:val="2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uBLAS</w:t>
      </w:r>
      <w:r w:rsidRPr="002465CF">
        <w:rPr>
          <w:rFonts w:ascii="Times New Roman" w:hAnsi="Times New Roman" w:cs="Times New Roman"/>
          <w:sz w:val="24"/>
          <w:szCs w:val="24"/>
          <w:lang w:val="en-US"/>
        </w:rPr>
        <w:t>: A GPU-accelerated implementation of the Basic Linear Algebra Subprograms (BLAS) library for performing matrix and vector operations efficiently on NVIDIA GPUs.</w:t>
      </w:r>
    </w:p>
    <w:p w14:paraId="2D903C5D" w14:textId="7461BAFF" w:rsidR="001617DD" w:rsidRPr="002465CF" w:rsidRDefault="001617DD" w:rsidP="00D97DA5">
      <w:pPr>
        <w:pStyle w:val="ListParagraph"/>
        <w:numPr>
          <w:ilvl w:val="0"/>
          <w:numId w:val="2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uDNN</w:t>
      </w:r>
      <w:r w:rsidRPr="002465CF">
        <w:rPr>
          <w:rFonts w:ascii="Times New Roman" w:hAnsi="Times New Roman" w:cs="Times New Roman"/>
          <w:sz w:val="24"/>
          <w:szCs w:val="24"/>
          <w:lang w:val="en-US"/>
        </w:rPr>
        <w:t>: The CUDA Deep Neural Network library provides optimized primitives and algorithms for deep learning applications, enabling faster training and inference on NVIDIA GPUs.</w:t>
      </w:r>
    </w:p>
    <w:p w14:paraId="7474AA77" w14:textId="16CD7B7B" w:rsidR="001617DD" w:rsidRPr="002465CF" w:rsidRDefault="001617DD" w:rsidP="00D97DA5">
      <w:pPr>
        <w:pStyle w:val="ListParagraph"/>
        <w:numPr>
          <w:ilvl w:val="0"/>
          <w:numId w:val="25"/>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uFFT</w:t>
      </w:r>
      <w:r w:rsidRPr="002465CF">
        <w:rPr>
          <w:rFonts w:ascii="Times New Roman" w:hAnsi="Times New Roman" w:cs="Times New Roman"/>
          <w:sz w:val="24"/>
          <w:szCs w:val="24"/>
          <w:lang w:val="en-US"/>
        </w:rPr>
        <w:t>: A GPU-accelerated Fast Fourier Transform (FFT) library for computing FFTs efficiently on NVIDIA GPUs, essential for signal processing and scientific computing tasks.</w:t>
      </w:r>
    </w:p>
    <w:p w14:paraId="2147187D" w14:textId="069DB1C3" w:rsidR="001617DD" w:rsidRPr="002465CF" w:rsidRDefault="001617DD" w:rsidP="00D97DA5">
      <w:pPr>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Overall, the CUDA Toolkit serves as a powerful platform for developing and deploying high-performance GPU-accelerated applications across various domains, including scientific computing, machine learning, computer vision, and more.</w:t>
      </w:r>
    </w:p>
    <w:p w14:paraId="27F8A74C" w14:textId="48EC608E" w:rsidR="001617DD" w:rsidRPr="002465CF" w:rsidRDefault="001617DD"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TensorFlow:</w:t>
      </w:r>
    </w:p>
    <w:p w14:paraId="1AB13341" w14:textId="1FFEBB95"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TensorFlow is an open-source machine learning framework developed by Google for building and training machine learning models. It provides a comprehensive </w:t>
      </w:r>
      <w:r w:rsidRPr="002465CF">
        <w:rPr>
          <w:rFonts w:ascii="Times New Roman" w:hAnsi="Times New Roman" w:cs="Times New Roman"/>
          <w:sz w:val="24"/>
          <w:szCs w:val="24"/>
          <w:lang w:val="en-US"/>
        </w:rPr>
        <w:lastRenderedPageBreak/>
        <w:t>ecosystem of tools, libraries, and resources for developing and deploying artificial intelligence applications. Key features of TensorFlow include:</w:t>
      </w:r>
    </w:p>
    <w:p w14:paraId="1CB3F14C" w14:textId="4E7E0207" w:rsidR="001617DD" w:rsidRPr="002465CF" w:rsidRDefault="001617DD" w:rsidP="00D97DA5">
      <w:pPr>
        <w:pStyle w:val="ListParagraph"/>
        <w:numPr>
          <w:ilvl w:val="0"/>
          <w:numId w:val="2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Graph-based Computation:</w:t>
      </w:r>
      <w:r w:rsidRPr="002465CF">
        <w:rPr>
          <w:rFonts w:ascii="Times New Roman" w:hAnsi="Times New Roman" w:cs="Times New Roman"/>
          <w:sz w:val="24"/>
          <w:szCs w:val="24"/>
          <w:lang w:val="en-US"/>
        </w:rPr>
        <w:t xml:space="preserve"> TensorFlow models are represented as computational graphs, where nodes represent mathematical operations and edges represent data flow between operations. This enables efficient parallel execution and optimization of machine learning workflows.</w:t>
      </w:r>
    </w:p>
    <w:p w14:paraId="37DA0CE1" w14:textId="44A1E63F" w:rsidR="001617DD" w:rsidRPr="002465CF" w:rsidRDefault="001617DD" w:rsidP="00D97DA5">
      <w:pPr>
        <w:pStyle w:val="ListParagraph"/>
        <w:numPr>
          <w:ilvl w:val="0"/>
          <w:numId w:val="2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Flexible Architecture</w:t>
      </w:r>
      <w:r w:rsidRPr="002465CF">
        <w:rPr>
          <w:rFonts w:ascii="Times New Roman" w:hAnsi="Times New Roman" w:cs="Times New Roman"/>
          <w:sz w:val="24"/>
          <w:szCs w:val="24"/>
          <w:lang w:val="en-US"/>
        </w:rPr>
        <w:t>: TensorFlow offers a flexible and modular architecture that supports a wide range of machine learning tasks, including deep learning, reinforcement learning, and probabilistic modeling. It provides high-level APIs for building and training models, as well as lower-level APIs for fine-grained control and customization.</w:t>
      </w:r>
    </w:p>
    <w:p w14:paraId="2DB73789" w14:textId="77F7424B" w:rsidR="001617DD" w:rsidRPr="002465CF" w:rsidRDefault="001617DD" w:rsidP="00D97DA5">
      <w:pPr>
        <w:pStyle w:val="ListParagraph"/>
        <w:numPr>
          <w:ilvl w:val="0"/>
          <w:numId w:val="2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Scalability</w:t>
      </w:r>
      <w:r w:rsidRPr="002465CF">
        <w:rPr>
          <w:rFonts w:ascii="Times New Roman" w:hAnsi="Times New Roman" w:cs="Times New Roman"/>
          <w:sz w:val="24"/>
          <w:szCs w:val="24"/>
          <w:lang w:val="en-US"/>
        </w:rPr>
        <w:t>: TensorFlow supports distributed training across multiple devices and machines, allowing users to scale their machine learning workloads to large datasets and compute clusters. It also provides tools for deploying models to production environments, including TensorFlow Serving for serving models over HTTP endpoints.</w:t>
      </w:r>
    </w:p>
    <w:p w14:paraId="17BBB0EA" w14:textId="065D0FC2" w:rsidR="001617DD" w:rsidRPr="002465CF" w:rsidRDefault="001617DD" w:rsidP="00D97DA5">
      <w:pPr>
        <w:pStyle w:val="ListParagraph"/>
        <w:numPr>
          <w:ilvl w:val="0"/>
          <w:numId w:val="26"/>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Integration</w:t>
      </w:r>
      <w:r w:rsidRPr="002465CF">
        <w:rPr>
          <w:rFonts w:ascii="Times New Roman" w:hAnsi="Times New Roman" w:cs="Times New Roman"/>
          <w:sz w:val="24"/>
          <w:szCs w:val="24"/>
          <w:lang w:val="en-US"/>
        </w:rPr>
        <w:t>: TensorFlow seamlessly integrates with other popular machine learning frameworks and libraries, such as Keras, for building and training deep learning models. It also supports interoperability with programming languages like Python and C++.</w:t>
      </w:r>
    </w:p>
    <w:p w14:paraId="77B3BCC7" w14:textId="77777777"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Overall, TensorFlow is a powerful and versatile framework for building and deploying machine learning models, with applications ranging from natural language processing and computer vision to healthcare and finance.</w:t>
      </w:r>
    </w:p>
    <w:p w14:paraId="455E1102" w14:textId="77777777"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p>
    <w:p w14:paraId="7B7FAD23" w14:textId="02659668" w:rsidR="001617DD" w:rsidRPr="002465CF" w:rsidRDefault="001617DD"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TensorFlow GPU:</w:t>
      </w:r>
    </w:p>
    <w:p w14:paraId="72052F3D" w14:textId="76707C0C"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ensorFlow GPU is a version of TensorFlow optimized for GPU-accelerated computing. It leverages the computational power of NVIDIA GPUs to accelerate training and inference of machine learning models, enabling faster execution and higher throughput compared to CPU-only implementations. TensorFlow GPU utilizes CUDA and cuDNN libraries for GPU-accelerated computations, allowing users to harness the parallel processing capabilities of NVIDIA GPUs for training large-scale deep learning models efficiently.</w:t>
      </w:r>
    </w:p>
    <w:p w14:paraId="22DEA397" w14:textId="13B4CBDE"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By leveraging TensorFlow GPU, developers can significantly reduce training times and improve model performance for a wide range of machine learning tasks, including image classification, object detection, and natural language processing. TensorFlow GPU is compatible with a variety of NVIDIA GPU architectures, from entry-level GPUs to high-end data center accelerators, providing scalability and flexibility for different computing environments and use cases.</w:t>
      </w:r>
    </w:p>
    <w:p w14:paraId="150FC513" w14:textId="732FA412" w:rsidR="001617DD" w:rsidRPr="002465CF" w:rsidRDefault="001617DD"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OpenCV:</w:t>
      </w:r>
    </w:p>
    <w:p w14:paraId="69756BB9" w14:textId="60EE7B5C"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OpenCV (Open-Source Computer Vision Library) is an open-source computer vision and machine learning software library designed to provide a common infrastructure for building computer vision applications. It offers a wide range of </w:t>
      </w:r>
      <w:r w:rsidRPr="002465CF">
        <w:rPr>
          <w:rFonts w:ascii="Times New Roman" w:hAnsi="Times New Roman" w:cs="Times New Roman"/>
          <w:sz w:val="24"/>
          <w:szCs w:val="24"/>
          <w:lang w:val="en-US"/>
        </w:rPr>
        <w:lastRenderedPageBreak/>
        <w:t>functionalities for image and video processing, including feature detection, object tracking, camera calibration, and machine learning algorithms.</w:t>
      </w:r>
    </w:p>
    <w:p w14:paraId="55FB2C69" w14:textId="0F00419E" w:rsidR="001617DD" w:rsidRPr="002465CF" w:rsidRDefault="001617DD"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 xml:space="preserve">Key features of OpenCV </w:t>
      </w:r>
      <w:r w:rsidR="003A2577" w:rsidRPr="002465CF">
        <w:rPr>
          <w:rFonts w:ascii="Times New Roman" w:hAnsi="Times New Roman" w:cs="Times New Roman"/>
          <w:sz w:val="24"/>
          <w:szCs w:val="24"/>
          <w:lang w:val="en-US"/>
        </w:rPr>
        <w:t>i</w:t>
      </w:r>
      <w:r w:rsidRPr="002465CF">
        <w:rPr>
          <w:rFonts w:ascii="Times New Roman" w:hAnsi="Times New Roman" w:cs="Times New Roman"/>
          <w:sz w:val="24"/>
          <w:szCs w:val="24"/>
          <w:lang w:val="en-US"/>
        </w:rPr>
        <w:t>nclude:</w:t>
      </w:r>
    </w:p>
    <w:p w14:paraId="7B13434E" w14:textId="35275AE2" w:rsidR="001617DD" w:rsidRPr="002465CF" w:rsidRDefault="001617DD" w:rsidP="00D97DA5">
      <w:pPr>
        <w:pStyle w:val="ListParagraph"/>
        <w:numPr>
          <w:ilvl w:val="0"/>
          <w:numId w:val="27"/>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Image Processing</w:t>
      </w:r>
      <w:r w:rsidRPr="002465CF">
        <w:rPr>
          <w:rFonts w:ascii="Times New Roman" w:hAnsi="Times New Roman" w:cs="Times New Roman"/>
          <w:sz w:val="24"/>
          <w:szCs w:val="24"/>
          <w:lang w:val="en-US"/>
        </w:rPr>
        <w:t>: OpenCV provides a comprehensive set of tools and algorithms for performing various image processing tasks, such as filtering, edge detection, image transformation, and morphological operations.</w:t>
      </w:r>
    </w:p>
    <w:p w14:paraId="769ED5FB" w14:textId="39E5763A" w:rsidR="001617DD" w:rsidRPr="002465CF" w:rsidRDefault="001617DD" w:rsidP="00D97DA5">
      <w:pPr>
        <w:pStyle w:val="ListParagraph"/>
        <w:numPr>
          <w:ilvl w:val="0"/>
          <w:numId w:val="27"/>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Feature Detection and Description</w:t>
      </w:r>
      <w:r w:rsidRPr="002465CF">
        <w:rPr>
          <w:rFonts w:ascii="Times New Roman" w:hAnsi="Times New Roman" w:cs="Times New Roman"/>
          <w:sz w:val="24"/>
          <w:szCs w:val="24"/>
          <w:lang w:val="en-US"/>
        </w:rPr>
        <w:t xml:space="preserve">: OpenCV includes algorithms for detecting and describing key features in images, such as corners, blobs, and </w:t>
      </w:r>
      <w:r w:rsidR="00FF37B5" w:rsidRPr="002465CF">
        <w:rPr>
          <w:rFonts w:ascii="Times New Roman" w:hAnsi="Times New Roman" w:cs="Times New Roman"/>
          <w:sz w:val="24"/>
          <w:szCs w:val="24"/>
          <w:lang w:val="en-US"/>
        </w:rPr>
        <w:t>key points</w:t>
      </w:r>
      <w:r w:rsidRPr="002465CF">
        <w:rPr>
          <w:rFonts w:ascii="Times New Roman" w:hAnsi="Times New Roman" w:cs="Times New Roman"/>
          <w:sz w:val="24"/>
          <w:szCs w:val="24"/>
          <w:lang w:val="en-US"/>
        </w:rPr>
        <w:t>, which are essential for tasks like object recognition, tracking, and matching.</w:t>
      </w:r>
    </w:p>
    <w:p w14:paraId="4EFFA217" w14:textId="736F575C" w:rsidR="001617DD" w:rsidRPr="002465CF" w:rsidRDefault="001617DD" w:rsidP="00D97DA5">
      <w:pPr>
        <w:pStyle w:val="ListParagraph"/>
        <w:numPr>
          <w:ilvl w:val="0"/>
          <w:numId w:val="27"/>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Object Detection and Recognition</w:t>
      </w:r>
      <w:r w:rsidRPr="002465CF">
        <w:rPr>
          <w:rFonts w:ascii="Times New Roman" w:hAnsi="Times New Roman" w:cs="Times New Roman"/>
          <w:sz w:val="24"/>
          <w:szCs w:val="24"/>
          <w:lang w:val="en-US"/>
        </w:rPr>
        <w:t>: OpenCV offers pre-trained models and algorithms for detecting and recognizing objects in images and videos using techniques such as Haar cascades, HOG (Histogram of Oriented Gradients), and deep learning-based approaches.</w:t>
      </w:r>
    </w:p>
    <w:p w14:paraId="0C1420D4" w14:textId="1755D3AF" w:rsidR="00C321CE" w:rsidRPr="002465CF" w:rsidRDefault="001617DD" w:rsidP="00D97DA5">
      <w:pPr>
        <w:pStyle w:val="ListParagraph"/>
        <w:numPr>
          <w:ilvl w:val="0"/>
          <w:numId w:val="27"/>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Camera Calibration</w:t>
      </w:r>
      <w:r w:rsidRPr="002465CF">
        <w:rPr>
          <w:rFonts w:ascii="Times New Roman" w:hAnsi="Times New Roman" w:cs="Times New Roman"/>
          <w:sz w:val="24"/>
          <w:szCs w:val="24"/>
          <w:lang w:val="en-US"/>
        </w:rPr>
        <w:t>: OpenCV provides tools for calibrating camera parameters and estimating camera</w:t>
      </w:r>
    </w:p>
    <w:p w14:paraId="1F960333" w14:textId="77777777" w:rsidR="00D63610" w:rsidRPr="002465CF" w:rsidRDefault="00D63610" w:rsidP="00D97DA5">
      <w:pPr>
        <w:pStyle w:val="ListParagraph"/>
        <w:spacing w:afterLines="26" w:after="62" w:line="276" w:lineRule="auto"/>
        <w:ind w:left="1944"/>
        <w:jc w:val="both"/>
        <w:rPr>
          <w:rFonts w:ascii="Times New Roman" w:hAnsi="Times New Roman" w:cs="Times New Roman"/>
          <w:sz w:val="24"/>
          <w:szCs w:val="24"/>
          <w:lang w:val="en-US"/>
        </w:rPr>
      </w:pPr>
    </w:p>
    <w:p w14:paraId="38894AE9" w14:textId="715F89A3" w:rsidR="00D63610" w:rsidRPr="002465CF" w:rsidRDefault="00D63610" w:rsidP="00D97DA5">
      <w:pPr>
        <w:pStyle w:val="ListParagraph"/>
        <w:spacing w:afterLines="26" w:after="62" w:line="276" w:lineRule="auto"/>
        <w:ind w:left="1224"/>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VScode:</w:t>
      </w:r>
    </w:p>
    <w:p w14:paraId="7211ABC8" w14:textId="05FE4481" w:rsidR="00D63610" w:rsidRPr="002465CF" w:rsidRDefault="00D63610"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Visual Studio Code (VS Code) is a lightweight, open-source code editor developed by Microsoft. It is renowned for its versatility, performance, and extensive ecosystem of extensions, making it a popular choice among developers for various programming languages and platforms. Here's a detailed description of its features and functionalities:</w:t>
      </w:r>
    </w:p>
    <w:p w14:paraId="0A22AB66" w14:textId="14B20A27" w:rsidR="00D63610" w:rsidRPr="002465CF" w:rsidRDefault="00D63610" w:rsidP="00D97DA5">
      <w:pPr>
        <w:pStyle w:val="ListParagraph"/>
        <w:numPr>
          <w:ilvl w:val="0"/>
          <w:numId w:val="2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ross-Platform Support</w:t>
      </w:r>
      <w:r w:rsidRPr="002465CF">
        <w:rPr>
          <w:rFonts w:ascii="Times New Roman" w:hAnsi="Times New Roman" w:cs="Times New Roman"/>
          <w:sz w:val="24"/>
          <w:szCs w:val="24"/>
          <w:lang w:val="en-US"/>
        </w:rPr>
        <w:t>: VS Code is compatible with major operating systems, including Windows, macOS, and Linux, ensuring a consistent development experience across different platforms. This cross-platform support allows developers to seamlessly switch between environments without compromising productivity.</w:t>
      </w:r>
    </w:p>
    <w:p w14:paraId="3CC3B23F" w14:textId="217B126A" w:rsidR="00D63610" w:rsidRPr="002465CF" w:rsidRDefault="00D63610" w:rsidP="00D97DA5">
      <w:pPr>
        <w:pStyle w:val="ListParagraph"/>
        <w:numPr>
          <w:ilvl w:val="0"/>
          <w:numId w:val="2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Intuitive User Interface</w:t>
      </w:r>
      <w:r w:rsidRPr="002465CF">
        <w:rPr>
          <w:rFonts w:ascii="Times New Roman" w:hAnsi="Times New Roman" w:cs="Times New Roman"/>
          <w:sz w:val="24"/>
          <w:szCs w:val="24"/>
          <w:lang w:val="en-US"/>
        </w:rPr>
        <w:t>: VS Code features a clean and intuitive user interface designed to maximize productivity and streamline the coding experience. It offers customizable layouts, themes, and keyboard shortcuts, enabling users to tailor the editor to their preferences and workflow.</w:t>
      </w:r>
    </w:p>
    <w:p w14:paraId="58D8F6CF" w14:textId="6B4FB68F" w:rsidR="00D63610" w:rsidRPr="002465CF" w:rsidRDefault="00D63610" w:rsidP="00D97DA5">
      <w:pPr>
        <w:pStyle w:val="ListParagraph"/>
        <w:numPr>
          <w:ilvl w:val="0"/>
          <w:numId w:val="2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Integrated Terminal</w:t>
      </w:r>
      <w:r w:rsidRPr="002465CF">
        <w:rPr>
          <w:rFonts w:ascii="Times New Roman" w:hAnsi="Times New Roman" w:cs="Times New Roman"/>
          <w:sz w:val="24"/>
          <w:szCs w:val="24"/>
          <w:lang w:val="en-US"/>
        </w:rPr>
        <w:t>: VS Code includes a built-in terminal emulator that allows developers to run command-line tasks, execute scripts, and interact with their development environment without leaving the editor. This integrated terminal enhances workflow efficiency by eliminating the need to switch between multiple applications.</w:t>
      </w:r>
    </w:p>
    <w:p w14:paraId="76FE3B14" w14:textId="5A3920BA" w:rsidR="00D63610" w:rsidRPr="002465CF" w:rsidRDefault="00D63610" w:rsidP="00D97DA5">
      <w:pPr>
        <w:pStyle w:val="ListParagraph"/>
        <w:numPr>
          <w:ilvl w:val="0"/>
          <w:numId w:val="2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Version Control Integration</w:t>
      </w:r>
      <w:r w:rsidRPr="002465CF">
        <w:rPr>
          <w:rFonts w:ascii="Times New Roman" w:hAnsi="Times New Roman" w:cs="Times New Roman"/>
          <w:sz w:val="24"/>
          <w:szCs w:val="24"/>
          <w:lang w:val="en-US"/>
        </w:rPr>
        <w:t xml:space="preserve">: VS Code seamlessly integrates with version control systems such as Git, providing essential features for managing source code repositories directly within the editor. It offers visual diffs, </w:t>
      </w:r>
      <w:r w:rsidRPr="002465CF">
        <w:rPr>
          <w:rFonts w:ascii="Times New Roman" w:hAnsi="Times New Roman" w:cs="Times New Roman"/>
          <w:sz w:val="24"/>
          <w:szCs w:val="24"/>
          <w:lang w:val="en-US"/>
        </w:rPr>
        <w:lastRenderedPageBreak/>
        <w:t>commit history, branching, and merging capabilities, empowering developers to collaborate effectively and track changes in their projects.</w:t>
      </w:r>
    </w:p>
    <w:p w14:paraId="71D75BA7" w14:textId="4D89B336" w:rsidR="00D63610" w:rsidRPr="002465CF" w:rsidRDefault="00D63610" w:rsidP="00D97DA5">
      <w:pPr>
        <w:pStyle w:val="ListParagraph"/>
        <w:numPr>
          <w:ilvl w:val="0"/>
          <w:numId w:val="2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Extensibility</w:t>
      </w:r>
      <w:r w:rsidRPr="002465CF">
        <w:rPr>
          <w:rFonts w:ascii="Times New Roman" w:hAnsi="Times New Roman" w:cs="Times New Roman"/>
          <w:sz w:val="24"/>
          <w:szCs w:val="24"/>
          <w:lang w:val="en-US"/>
        </w:rPr>
        <w:t>: One of the standout features of VS Code is its extensive ecosystem of extensions, which enable users to customize and extend the editor's functionality to suit their specific needs. These extensions cover a wide range of categories, including language support, debugging, code linters, and productivity tools, allowing users to tailor their development environment to their workflow.</w:t>
      </w:r>
    </w:p>
    <w:p w14:paraId="5432C2B5" w14:textId="7E5D7461" w:rsidR="00D63610" w:rsidRPr="002465CF" w:rsidRDefault="00D63610" w:rsidP="00D97DA5">
      <w:pPr>
        <w:pStyle w:val="ListParagraph"/>
        <w:numPr>
          <w:ilvl w:val="0"/>
          <w:numId w:val="28"/>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Task Automation:</w:t>
      </w:r>
      <w:r w:rsidRPr="002465CF">
        <w:rPr>
          <w:rFonts w:ascii="Times New Roman" w:hAnsi="Times New Roman" w:cs="Times New Roman"/>
          <w:sz w:val="24"/>
          <w:szCs w:val="24"/>
          <w:lang w:val="en-US"/>
        </w:rPr>
        <w:t xml:space="preserve"> VS Code allows developers to define and execute tasks directly within the editor using task runners such as Gulp, Grunt, or npm scripts. This built-in task automation feature simplifies common development tasks such as building, testing, and deploying applications, enhancing productivity and reducing manual effort.</w:t>
      </w:r>
    </w:p>
    <w:p w14:paraId="585E6659" w14:textId="1FCEC602" w:rsidR="00D63610" w:rsidRPr="002465CF" w:rsidRDefault="00D63610"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In summary, Visual Studio Code is a versatile and feature-rich code editor that provides developers with a powerful and customizable development environment. With its intuitive interface, extensive ecosystem of extensions, and built-in tools for editing, debugging, and collaboration, VS Code empowers developers to write, debug, and maintain code with efficiency and ease.</w:t>
      </w:r>
    </w:p>
    <w:p w14:paraId="0EB54790" w14:textId="77777777" w:rsidR="00764B5E" w:rsidRPr="002465CF" w:rsidRDefault="00764B5E" w:rsidP="00D97DA5">
      <w:pPr>
        <w:pStyle w:val="ListParagraph"/>
        <w:spacing w:afterLines="26" w:after="62" w:line="276" w:lineRule="auto"/>
        <w:ind w:left="1224"/>
        <w:jc w:val="both"/>
        <w:rPr>
          <w:rFonts w:ascii="Times New Roman" w:hAnsi="Times New Roman" w:cs="Times New Roman"/>
          <w:sz w:val="24"/>
          <w:szCs w:val="24"/>
          <w:lang w:val="en-US"/>
        </w:rPr>
      </w:pPr>
    </w:p>
    <w:p w14:paraId="7A1381F9" w14:textId="468B6066" w:rsidR="0064229D" w:rsidRPr="002465CF" w:rsidRDefault="0064229D" w:rsidP="00D97DA5">
      <w:pPr>
        <w:pStyle w:val="ListParagraph"/>
        <w:numPr>
          <w:ilvl w:val="2"/>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REQUIREMENTS</w:t>
      </w:r>
    </w:p>
    <w:p w14:paraId="1FE89BCD" w14:textId="77777777" w:rsidR="00BB5A72" w:rsidRPr="002465CF" w:rsidRDefault="00BB5A72"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e fundamental prerequisites for the project include the following components:</w:t>
      </w:r>
    </w:p>
    <w:p w14:paraId="39ADD819" w14:textId="77777777" w:rsidR="00BB5A72" w:rsidRPr="002465CF" w:rsidRDefault="00BB5A72" w:rsidP="00D97DA5">
      <w:pPr>
        <w:pStyle w:val="ListParagraph"/>
        <w:spacing w:afterLines="26" w:after="62" w:line="276" w:lineRule="auto"/>
        <w:ind w:left="1224"/>
        <w:jc w:val="both"/>
        <w:rPr>
          <w:rFonts w:ascii="Times New Roman" w:hAnsi="Times New Roman" w:cs="Times New Roman"/>
          <w:sz w:val="24"/>
          <w:szCs w:val="24"/>
          <w:lang w:val="en-US"/>
        </w:rPr>
      </w:pPr>
    </w:p>
    <w:p w14:paraId="2D8DA423" w14:textId="1DC555A2" w:rsidR="00BB5A72" w:rsidRPr="002465CF" w:rsidRDefault="00BB5A72" w:rsidP="00D97DA5">
      <w:pPr>
        <w:pStyle w:val="ListParagraph"/>
        <w:numPr>
          <w:ilvl w:val="0"/>
          <w:numId w:val="2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ython Environment</w:t>
      </w:r>
      <w:r w:rsidRPr="002465CF">
        <w:rPr>
          <w:rFonts w:ascii="Times New Roman" w:hAnsi="Times New Roman" w:cs="Times New Roman"/>
          <w:sz w:val="24"/>
          <w:szCs w:val="24"/>
          <w:lang w:val="en-US"/>
        </w:rPr>
        <w:t>: Python version 3.6 serves as the foundation due to its compatibility with TensorFlow-GPU version 1.13.1, a critical requirement for our project. This version of Python is chosen based on its proven compatibility and optimal performance with TensorFlow, ensuring smooth execution of deep learning tasks.</w:t>
      </w:r>
    </w:p>
    <w:p w14:paraId="4FA8F6A0" w14:textId="28EA1A1A" w:rsidR="00BB5A72" w:rsidRPr="002465CF" w:rsidRDefault="00BB5A72" w:rsidP="00D97DA5">
      <w:pPr>
        <w:pStyle w:val="ListParagraph"/>
        <w:numPr>
          <w:ilvl w:val="0"/>
          <w:numId w:val="2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Computational Unit</w:t>
      </w:r>
      <w:r w:rsidRPr="002465CF">
        <w:rPr>
          <w:rFonts w:ascii="Times New Roman" w:hAnsi="Times New Roman" w:cs="Times New Roman"/>
          <w:sz w:val="24"/>
          <w:szCs w:val="24"/>
          <w:lang w:val="en-US"/>
        </w:rPr>
        <w:t>: A robust computational unit, whether a CPU or GPU, is essential for efficient processing of machine learning algorithms. Preferably, hardware from the NVIDIA RTX series paired with an HX series CPU offers superior performance and compatibility with deep learning frameworks.</w:t>
      </w:r>
    </w:p>
    <w:p w14:paraId="4076B60F" w14:textId="4B33B4FB" w:rsidR="00BB5A72" w:rsidRPr="002465CF" w:rsidRDefault="00BB5A72" w:rsidP="00D97DA5">
      <w:pPr>
        <w:pStyle w:val="ListParagraph"/>
        <w:numPr>
          <w:ilvl w:val="0"/>
          <w:numId w:val="2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evelopment Environment</w:t>
      </w:r>
      <w:r w:rsidRPr="002465CF">
        <w:rPr>
          <w:rFonts w:ascii="Times New Roman" w:hAnsi="Times New Roman" w:cs="Times New Roman"/>
          <w:sz w:val="24"/>
          <w:szCs w:val="24"/>
          <w:lang w:val="en-US"/>
        </w:rPr>
        <w:t>: Setting up a dedicated development environment is crucial for managing dependencies and ensuring project reproducibility. Utilizing Conda environments, particularly configured with TensorFlow-GPU version 1.13.1, provides a controlled and isolated environment conducive to development and experimentation.</w:t>
      </w:r>
    </w:p>
    <w:p w14:paraId="3AAE8E9B" w14:textId="5A46FEAF" w:rsidR="00BB5A72" w:rsidRPr="002465CF" w:rsidRDefault="00BB5A72" w:rsidP="00D97DA5">
      <w:pPr>
        <w:pStyle w:val="ListParagraph"/>
        <w:numPr>
          <w:ilvl w:val="0"/>
          <w:numId w:val="2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Version Control with Git</w:t>
      </w:r>
      <w:r w:rsidRPr="002465CF">
        <w:rPr>
          <w:rFonts w:ascii="Times New Roman" w:hAnsi="Times New Roman" w:cs="Times New Roman"/>
          <w:sz w:val="24"/>
          <w:szCs w:val="24"/>
          <w:lang w:val="en-US"/>
        </w:rPr>
        <w:t>: Git serves as the cornerstone for version control, facilitating collaboration, code management, and project tracking. Utilizing Git allows for seamless cloning of data and repositories, enabling efficient project management and team collaboration throughout the development lifecycle.</w:t>
      </w:r>
    </w:p>
    <w:p w14:paraId="33A7E0E5" w14:textId="39B74F00" w:rsidR="00BB5A72" w:rsidRPr="002465CF" w:rsidRDefault="00BB5A72" w:rsidP="00D97DA5">
      <w:pPr>
        <w:pStyle w:val="ListParagraph"/>
        <w:numPr>
          <w:ilvl w:val="0"/>
          <w:numId w:val="29"/>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lastRenderedPageBreak/>
        <w:t>Essential Libraries and Frameworks:</w:t>
      </w:r>
      <w:r w:rsidRPr="002465CF">
        <w:rPr>
          <w:rFonts w:ascii="Times New Roman" w:hAnsi="Times New Roman" w:cs="Times New Roman"/>
          <w:sz w:val="24"/>
          <w:szCs w:val="24"/>
          <w:lang w:val="en-US"/>
        </w:rPr>
        <w:t xml:space="preserve"> Incorporating essential libraries and frameworks such as TensorFlow, PyTorch, OpenCV, NumPy, and SciPy is imperative for comprehensive support in video data processing, feature extraction, model training, and inference tasks. These libraries offer a wide array of tools and algorithms essential for implementing machine learning solutions effectively.</w:t>
      </w:r>
    </w:p>
    <w:p w14:paraId="4D3480DA" w14:textId="4A6B81E4" w:rsidR="00BB5A72" w:rsidRPr="002465CF" w:rsidRDefault="00BB5A72" w:rsidP="00D97DA5">
      <w:pPr>
        <w:pStyle w:val="ListParagraph"/>
        <w:spacing w:afterLines="26" w:after="62" w:line="276" w:lineRule="auto"/>
        <w:ind w:left="1224"/>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By adhering to these foundational requirements, we establish a robust groundwork for the project, ensuring compatibility, performance, and scalability throughout the development process. Additionally, maintaining a balance between hardware specifications, development environment configuration, and library integration optimizes productivity and facilitates seamless execution of machine learning workflows.</w:t>
      </w:r>
    </w:p>
    <w:p w14:paraId="717B4CC3" w14:textId="77777777" w:rsidR="00764B5E" w:rsidRPr="002465CF" w:rsidRDefault="00764B5E" w:rsidP="00D97DA5">
      <w:pPr>
        <w:pStyle w:val="ListParagraph"/>
        <w:spacing w:afterLines="26" w:after="62" w:line="276" w:lineRule="auto"/>
        <w:ind w:left="1224"/>
        <w:jc w:val="both"/>
        <w:rPr>
          <w:rFonts w:ascii="Times New Roman" w:hAnsi="Times New Roman" w:cs="Times New Roman"/>
          <w:sz w:val="24"/>
          <w:szCs w:val="24"/>
          <w:lang w:val="en-US"/>
        </w:rPr>
      </w:pPr>
    </w:p>
    <w:p w14:paraId="73187711" w14:textId="6BFE1446" w:rsidR="000E1BD7" w:rsidRPr="002465CF" w:rsidRDefault="0064229D" w:rsidP="00D97DA5">
      <w:pPr>
        <w:pStyle w:val="ListParagraph"/>
        <w:numPr>
          <w:ilvl w:val="1"/>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PRODUCT FUNCTIONS</w:t>
      </w:r>
    </w:p>
    <w:p w14:paraId="645AFCFC" w14:textId="58389AD0" w:rsidR="004D52D6" w:rsidRPr="002465CF" w:rsidRDefault="004D52D6"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e action recognition project aims to fulfill several key functions essential for its successful operation and utility. These functions include:</w:t>
      </w:r>
    </w:p>
    <w:p w14:paraId="7B59CBDC" w14:textId="7E8DCF46" w:rsidR="004D52D6" w:rsidRPr="002465CF" w:rsidRDefault="004D52D6" w:rsidP="00D97DA5">
      <w:pPr>
        <w:pStyle w:val="ListParagraph"/>
        <w:numPr>
          <w:ilvl w:val="0"/>
          <w:numId w:val="30"/>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Real</w:t>
      </w:r>
      <w:r w:rsidRPr="002465CF">
        <w:rPr>
          <w:rFonts w:ascii="Times New Roman" w:hAnsi="Times New Roman" w:cs="Times New Roman"/>
          <w:sz w:val="24"/>
          <w:szCs w:val="24"/>
          <w:lang w:val="en-US"/>
        </w:rPr>
        <w:t>-</w:t>
      </w:r>
      <w:r w:rsidRPr="002465CF">
        <w:rPr>
          <w:rFonts w:ascii="Times New Roman" w:hAnsi="Times New Roman" w:cs="Times New Roman"/>
          <w:b/>
          <w:bCs/>
          <w:sz w:val="24"/>
          <w:szCs w:val="24"/>
          <w:lang w:val="en-US"/>
        </w:rPr>
        <w:t>time</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Action</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Detection</w:t>
      </w:r>
      <w:r w:rsidRPr="002465CF">
        <w:rPr>
          <w:rFonts w:ascii="Times New Roman" w:hAnsi="Times New Roman" w:cs="Times New Roman"/>
          <w:sz w:val="24"/>
          <w:szCs w:val="24"/>
          <w:lang w:val="en-US"/>
        </w:rPr>
        <w:t>: The primary function of the project is to detect human actions in real-time video streams captured by surveillance cameras. Leveraging advanced computer vision algorithms and deep learning models, the system analyzes video frames to identify and classify various human actions accurately and efficiently.</w:t>
      </w:r>
    </w:p>
    <w:p w14:paraId="632E43D3" w14:textId="005BDFA9" w:rsidR="004D52D6" w:rsidRPr="002465CF" w:rsidRDefault="004D52D6" w:rsidP="00D97DA5">
      <w:pPr>
        <w:pStyle w:val="ListParagraph"/>
        <w:numPr>
          <w:ilvl w:val="0"/>
          <w:numId w:val="30"/>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Pose</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Estimation</w:t>
      </w:r>
      <w:r w:rsidRPr="002465CF">
        <w:rPr>
          <w:rFonts w:ascii="Times New Roman" w:hAnsi="Times New Roman" w:cs="Times New Roman"/>
          <w:sz w:val="24"/>
          <w:szCs w:val="24"/>
          <w:lang w:val="en-US"/>
        </w:rPr>
        <w:t xml:space="preserve">: Integral to action recognition is pose estimation, which involves detecting and tracking the skeletal </w:t>
      </w:r>
      <w:r w:rsidR="000C6E88" w:rsidRPr="002465CF">
        <w:rPr>
          <w:rFonts w:ascii="Times New Roman" w:hAnsi="Times New Roman" w:cs="Times New Roman"/>
          <w:sz w:val="24"/>
          <w:szCs w:val="24"/>
          <w:lang w:val="en-US"/>
        </w:rPr>
        <w:t>key points</w:t>
      </w:r>
      <w:r w:rsidRPr="002465CF">
        <w:rPr>
          <w:rFonts w:ascii="Times New Roman" w:hAnsi="Times New Roman" w:cs="Times New Roman"/>
          <w:sz w:val="24"/>
          <w:szCs w:val="24"/>
          <w:lang w:val="en-US"/>
        </w:rPr>
        <w:t xml:space="preserve"> of individuals in video frames. By accurately estimating the poses of human subjects, the system can extract relevant spatial and temporal features necessary for action classification and analysis.</w:t>
      </w:r>
    </w:p>
    <w:p w14:paraId="1964F4FD" w14:textId="486D3396" w:rsidR="004D52D6" w:rsidRPr="002465CF" w:rsidRDefault="004D52D6" w:rsidP="00D97DA5">
      <w:pPr>
        <w:pStyle w:val="ListParagraph"/>
        <w:numPr>
          <w:ilvl w:val="0"/>
          <w:numId w:val="30"/>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Action</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Classification</w:t>
      </w:r>
      <w:r w:rsidRPr="002465CF">
        <w:rPr>
          <w:rFonts w:ascii="Times New Roman" w:hAnsi="Times New Roman" w:cs="Times New Roman"/>
          <w:sz w:val="24"/>
          <w:szCs w:val="24"/>
          <w:lang w:val="en-US"/>
        </w:rPr>
        <w:t>: Once poses are estimated, the system classifies the observed actions into predefined categories or classes. Using machine learning techniques such as convolutional neural networks (CNNs) or recurrent neural networks (RNNs), the system assigns probabilities to different action classes, enabling the identification of specific activities or behaviors exhibited by individuals.</w:t>
      </w:r>
    </w:p>
    <w:p w14:paraId="6D816C34" w14:textId="1E8F8183" w:rsidR="000C0413" w:rsidRPr="002465CF" w:rsidRDefault="004D52D6" w:rsidP="00D97DA5">
      <w:pPr>
        <w:pStyle w:val="ListParagraph"/>
        <w:numPr>
          <w:ilvl w:val="0"/>
          <w:numId w:val="30"/>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Alert Generation</w:t>
      </w:r>
      <w:r w:rsidRPr="002465CF">
        <w:rPr>
          <w:rFonts w:ascii="Times New Roman" w:hAnsi="Times New Roman" w:cs="Times New Roman"/>
          <w:sz w:val="24"/>
          <w:szCs w:val="24"/>
          <w:lang w:val="en-US"/>
        </w:rPr>
        <w:t>: In addition to action classification, the system generates alerts or notifications in real-time when certain predefined actions or events of interest are detected. These alerts may trigger immediate responses or interventions, such as notifying security personnel or activating surveillance measures, to address potential security threats or safety concerns.</w:t>
      </w:r>
    </w:p>
    <w:p w14:paraId="34EFC5BB" w14:textId="77777777" w:rsidR="000C0413" w:rsidRPr="002465CF" w:rsidRDefault="000C0413" w:rsidP="00D97DA5">
      <w:pPr>
        <w:pStyle w:val="ListParagraph"/>
        <w:spacing w:afterLines="26" w:after="62" w:line="276" w:lineRule="auto"/>
        <w:ind w:left="1512"/>
        <w:jc w:val="both"/>
        <w:rPr>
          <w:rFonts w:ascii="Times New Roman" w:hAnsi="Times New Roman" w:cs="Times New Roman"/>
          <w:sz w:val="24"/>
          <w:szCs w:val="24"/>
          <w:lang w:val="en-US"/>
        </w:rPr>
      </w:pPr>
    </w:p>
    <w:p w14:paraId="0C9CCB0E" w14:textId="24F58791" w:rsidR="000E1BD7" w:rsidRPr="002465CF" w:rsidRDefault="0064229D" w:rsidP="00D97DA5">
      <w:pPr>
        <w:pStyle w:val="ListParagraph"/>
        <w:numPr>
          <w:ilvl w:val="1"/>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CONSTRAINTS</w:t>
      </w:r>
    </w:p>
    <w:p w14:paraId="2E70312E" w14:textId="5FAF5E69" w:rsidR="00BC22BF" w:rsidRPr="002465CF" w:rsidRDefault="00BC22BF"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Despite its capabilities, the action recognition project operates within certain constraints that may impact its performance or functionality. These constraints include:</w:t>
      </w:r>
    </w:p>
    <w:p w14:paraId="3918CE25" w14:textId="7D5E8D85" w:rsidR="00BC22BF" w:rsidRPr="002465CF" w:rsidRDefault="00BC22BF" w:rsidP="00D97DA5">
      <w:pPr>
        <w:pStyle w:val="ListParagraph"/>
        <w:numPr>
          <w:ilvl w:val="0"/>
          <w:numId w:val="31"/>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lastRenderedPageBreak/>
        <w:t>Hardware</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Limitations</w:t>
      </w:r>
      <w:r w:rsidRPr="002465CF">
        <w:rPr>
          <w:rFonts w:ascii="Times New Roman" w:hAnsi="Times New Roman" w:cs="Times New Roman"/>
          <w:sz w:val="24"/>
          <w:szCs w:val="24"/>
          <w:lang w:val="en-US"/>
        </w:rPr>
        <w:t>: The effectiveness of the system may be limited by the hardware resources available, including the processing power of the CPU or GPU, memory constraints, and input/output bandwidth. Insufficient hardware resources can affect the system's ability to process video streams in real-time or handle large-scale deployments.</w:t>
      </w:r>
    </w:p>
    <w:p w14:paraId="0199333D" w14:textId="45FE3EB5" w:rsidR="00BC22BF" w:rsidRPr="002465CF" w:rsidRDefault="00BC22BF" w:rsidP="00D97DA5">
      <w:pPr>
        <w:pStyle w:val="ListParagraph"/>
        <w:numPr>
          <w:ilvl w:val="0"/>
          <w:numId w:val="31"/>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Environmental</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Factors</w:t>
      </w:r>
      <w:r w:rsidRPr="002465CF">
        <w:rPr>
          <w:rFonts w:ascii="Times New Roman" w:hAnsi="Times New Roman" w:cs="Times New Roman"/>
          <w:sz w:val="24"/>
          <w:szCs w:val="24"/>
          <w:lang w:val="en-US"/>
        </w:rPr>
        <w:t>: Environmental conditions such as lighting conditions, occlusions, and background clutter can pose challenges to accurate action recognition. Variations in illumination, shadows, and object occlusions may affect the system's ability to detect and classify actions reliably, particularly in complex or dynamic environments.</w:t>
      </w:r>
    </w:p>
    <w:p w14:paraId="18C346D5" w14:textId="1A0A761F" w:rsidR="00BC22BF" w:rsidRPr="002465CF" w:rsidRDefault="00BC22BF" w:rsidP="00D97DA5">
      <w:pPr>
        <w:pStyle w:val="ListParagraph"/>
        <w:numPr>
          <w:ilvl w:val="0"/>
          <w:numId w:val="31"/>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Training</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Data</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Availability</w:t>
      </w:r>
      <w:r w:rsidRPr="002465CF">
        <w:rPr>
          <w:rFonts w:ascii="Times New Roman" w:hAnsi="Times New Roman" w:cs="Times New Roman"/>
          <w:sz w:val="24"/>
          <w:szCs w:val="24"/>
          <w:lang w:val="en-US"/>
        </w:rPr>
        <w:t>: The performance of the action recognition models relies heavily on the availability and quality of training data. Limited or biased training data may result in suboptimal model performance, leading to errors or inaccuracies in action detection and classification.</w:t>
      </w:r>
    </w:p>
    <w:p w14:paraId="17ED3E03" w14:textId="15B3FD67" w:rsidR="00516EEA" w:rsidRDefault="00BC22BF" w:rsidP="00D97DA5">
      <w:pPr>
        <w:pStyle w:val="ListParagraph"/>
        <w:numPr>
          <w:ilvl w:val="0"/>
          <w:numId w:val="31"/>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Model</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Robustness</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and</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Generalization</w:t>
      </w:r>
      <w:r w:rsidRPr="002465CF">
        <w:rPr>
          <w:rFonts w:ascii="Times New Roman" w:hAnsi="Times New Roman" w:cs="Times New Roman"/>
          <w:sz w:val="24"/>
          <w:szCs w:val="24"/>
          <w:lang w:val="en-US"/>
        </w:rPr>
        <w:t>: While trained models may exhibit high accuracy on the training data, their robustness and generalization capabilities in real-world scenarios may be limited. Adverse conditions, variations in appearance or context, and unseen actions or scenarios may challenge the system's ability to generalize effectively beyond the training data.</w:t>
      </w:r>
    </w:p>
    <w:p w14:paraId="24015CE2" w14:textId="77777777" w:rsidR="00877D6B" w:rsidRPr="008E756C" w:rsidRDefault="00877D6B" w:rsidP="00D97DA5">
      <w:pPr>
        <w:pStyle w:val="ListParagraph"/>
        <w:spacing w:afterLines="26" w:after="62" w:line="276" w:lineRule="auto"/>
        <w:ind w:left="1512"/>
        <w:jc w:val="both"/>
        <w:rPr>
          <w:rFonts w:ascii="Times New Roman" w:hAnsi="Times New Roman" w:cs="Times New Roman"/>
          <w:sz w:val="24"/>
          <w:szCs w:val="24"/>
          <w:lang w:val="en-US"/>
        </w:rPr>
      </w:pPr>
    </w:p>
    <w:p w14:paraId="76267F92" w14:textId="3A12DA76" w:rsidR="000E1BD7" w:rsidRPr="002465CF" w:rsidRDefault="0064229D" w:rsidP="00D97DA5">
      <w:pPr>
        <w:pStyle w:val="ListParagraph"/>
        <w:numPr>
          <w:ilvl w:val="1"/>
          <w:numId w:val="8"/>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ASSUMPTIONS AND DEPENDENCIES</w:t>
      </w:r>
    </w:p>
    <w:p w14:paraId="31B9FDA1" w14:textId="508E8201" w:rsidR="00AB096A" w:rsidRPr="002465CF" w:rsidRDefault="00AB096A"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The action recognition project operates under certain assumptions and dependencies that influence its design, implementation, and usage. These assumptions and dependencies include:</w:t>
      </w:r>
    </w:p>
    <w:p w14:paraId="125260BE" w14:textId="55FCA478" w:rsidR="00AB096A" w:rsidRPr="002465CF" w:rsidRDefault="00AB096A" w:rsidP="00D97DA5">
      <w:pPr>
        <w:pStyle w:val="ListParagraph"/>
        <w:numPr>
          <w:ilvl w:val="0"/>
          <w:numId w:val="3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Assumption of Homogeneous Environments</w:t>
      </w:r>
      <w:r w:rsidRPr="002465CF">
        <w:rPr>
          <w:rFonts w:ascii="Times New Roman" w:hAnsi="Times New Roman" w:cs="Times New Roman"/>
          <w:sz w:val="24"/>
          <w:szCs w:val="24"/>
          <w:lang w:val="en-US"/>
        </w:rPr>
        <w:t>: The project assumes relatively homogeneous environments with consistent lighting, camera viewpoints, and background settings. Deviations from these assumptions may require additional preprocessing or calibration steps to ensure accurate action recognition.</w:t>
      </w:r>
    </w:p>
    <w:p w14:paraId="6AC289CE" w14:textId="1712208A" w:rsidR="00AB096A" w:rsidRPr="002465CF" w:rsidRDefault="00AB096A" w:rsidP="00D97DA5">
      <w:pPr>
        <w:pStyle w:val="ListParagraph"/>
        <w:numPr>
          <w:ilvl w:val="0"/>
          <w:numId w:val="3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ependency on External Libraries and Frameworks</w:t>
      </w:r>
      <w:r w:rsidRPr="002465CF">
        <w:rPr>
          <w:rFonts w:ascii="Times New Roman" w:hAnsi="Times New Roman" w:cs="Times New Roman"/>
          <w:sz w:val="24"/>
          <w:szCs w:val="24"/>
          <w:lang w:val="en-US"/>
        </w:rPr>
        <w:t>: The project relies on external libraries and frameworks such as TensorFlow, OpenCV, and NumPy for core functionality. Changes or updates to these dependencies may impact the project's compatibility, performance, or behavior, necessitating periodic maintenance and version management.</w:t>
      </w:r>
    </w:p>
    <w:p w14:paraId="2473F6E5" w14:textId="57C7F0BA" w:rsidR="00AB096A" w:rsidRPr="002465CF" w:rsidRDefault="00AB096A" w:rsidP="00D97DA5">
      <w:pPr>
        <w:pStyle w:val="ListParagraph"/>
        <w:numPr>
          <w:ilvl w:val="0"/>
          <w:numId w:val="3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Assumption</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of</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Stationary</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Cameras</w:t>
      </w:r>
      <w:r w:rsidRPr="002465CF">
        <w:rPr>
          <w:rFonts w:ascii="Times New Roman" w:hAnsi="Times New Roman" w:cs="Times New Roman"/>
          <w:sz w:val="24"/>
          <w:szCs w:val="24"/>
          <w:lang w:val="en-US"/>
        </w:rPr>
        <w:t>: The project assumes stationary surveillance cameras with fixed viewpoints and perspectives. Moving or unstable cameras may introduce motion blur, perspective distortions, or occlusions that complicate action recognition and pose estimation tasks.</w:t>
      </w:r>
    </w:p>
    <w:p w14:paraId="3EECA438" w14:textId="7ADA6CCE" w:rsidR="00AB096A" w:rsidRPr="002465CF" w:rsidRDefault="00AB096A" w:rsidP="00D97DA5">
      <w:pPr>
        <w:pStyle w:val="ListParagraph"/>
        <w:numPr>
          <w:ilvl w:val="0"/>
          <w:numId w:val="32"/>
        </w:numPr>
        <w:spacing w:afterLines="26" w:after="62" w:line="276" w:lineRule="auto"/>
        <w:jc w:val="both"/>
        <w:rPr>
          <w:rFonts w:ascii="Times New Roman" w:hAnsi="Times New Roman" w:cs="Times New Roman"/>
          <w:sz w:val="24"/>
          <w:szCs w:val="24"/>
          <w:lang w:val="en-US"/>
        </w:rPr>
      </w:pPr>
      <w:r w:rsidRPr="002465CF">
        <w:rPr>
          <w:rFonts w:ascii="Times New Roman" w:hAnsi="Times New Roman" w:cs="Times New Roman"/>
          <w:b/>
          <w:bCs/>
          <w:sz w:val="24"/>
          <w:szCs w:val="24"/>
          <w:lang w:val="en-US"/>
        </w:rPr>
        <w:t>Dependence</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on</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Training</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Data</w:t>
      </w:r>
      <w:r w:rsidRPr="002465CF">
        <w:rPr>
          <w:rFonts w:ascii="Times New Roman" w:hAnsi="Times New Roman" w:cs="Times New Roman"/>
          <w:sz w:val="24"/>
          <w:szCs w:val="24"/>
          <w:lang w:val="en-US"/>
        </w:rPr>
        <w:t xml:space="preserve"> </w:t>
      </w:r>
      <w:r w:rsidRPr="002465CF">
        <w:rPr>
          <w:rFonts w:ascii="Times New Roman" w:hAnsi="Times New Roman" w:cs="Times New Roman"/>
          <w:b/>
          <w:bCs/>
          <w:sz w:val="24"/>
          <w:szCs w:val="24"/>
          <w:lang w:val="en-US"/>
        </w:rPr>
        <w:t>Quality</w:t>
      </w:r>
      <w:r w:rsidRPr="002465CF">
        <w:rPr>
          <w:rFonts w:ascii="Times New Roman" w:hAnsi="Times New Roman" w:cs="Times New Roman"/>
          <w:sz w:val="24"/>
          <w:szCs w:val="24"/>
          <w:lang w:val="en-US"/>
        </w:rPr>
        <w:t xml:space="preserve">: The effectiveness of the action recognition models is contingent upon the quality, diversity, and representativeness of the training data. High-quality, well-annotated training </w:t>
      </w:r>
      <w:r w:rsidRPr="002465CF">
        <w:rPr>
          <w:rFonts w:ascii="Times New Roman" w:hAnsi="Times New Roman" w:cs="Times New Roman"/>
          <w:sz w:val="24"/>
          <w:szCs w:val="24"/>
          <w:lang w:val="en-US"/>
        </w:rPr>
        <w:lastRenderedPageBreak/>
        <w:t>datasets are essential for training accurate and robust models capable of generalizing to unseen scenarios and variations.</w:t>
      </w:r>
    </w:p>
    <w:p w14:paraId="58D39FF1" w14:textId="0D50ACE4" w:rsidR="00AB096A" w:rsidRDefault="00AB096A" w:rsidP="00D97DA5">
      <w:pPr>
        <w:pStyle w:val="ListParagraph"/>
        <w:spacing w:afterLines="26" w:after="62" w:line="276" w:lineRule="auto"/>
        <w:ind w:left="792"/>
        <w:jc w:val="both"/>
        <w:rPr>
          <w:rFonts w:ascii="Times New Roman" w:hAnsi="Times New Roman" w:cs="Times New Roman"/>
          <w:sz w:val="24"/>
          <w:szCs w:val="24"/>
          <w:lang w:val="en-US"/>
        </w:rPr>
      </w:pPr>
      <w:r w:rsidRPr="002465CF">
        <w:rPr>
          <w:rFonts w:ascii="Times New Roman" w:hAnsi="Times New Roman" w:cs="Times New Roman"/>
          <w:sz w:val="24"/>
          <w:szCs w:val="24"/>
          <w:lang w:val="en-US"/>
        </w:rPr>
        <w:t>By acknowledging and addressing these constraints, assumptions, and dependencies, the action recognition project can be designed, implemented, and deployed effectively, maximizing its utility and performance in real-world applications.</w:t>
      </w:r>
    </w:p>
    <w:p w14:paraId="632FF74E" w14:textId="77777777" w:rsidR="003D7558" w:rsidRDefault="003D7558" w:rsidP="00D97DA5">
      <w:pPr>
        <w:spacing w:afterLines="26" w:after="62" w:line="276" w:lineRule="auto"/>
        <w:jc w:val="both"/>
        <w:rPr>
          <w:rFonts w:ascii="Times New Roman" w:hAnsi="Times New Roman" w:cs="Times New Roman"/>
          <w:sz w:val="24"/>
          <w:szCs w:val="24"/>
          <w:lang w:val="en-US"/>
        </w:rPr>
      </w:pPr>
    </w:p>
    <w:p w14:paraId="4068B893" w14:textId="77777777" w:rsidR="00685716" w:rsidRPr="007E7589" w:rsidRDefault="00685716" w:rsidP="00D97DA5">
      <w:pPr>
        <w:spacing w:afterLines="26" w:after="62" w:line="276" w:lineRule="auto"/>
        <w:jc w:val="both"/>
        <w:rPr>
          <w:rFonts w:ascii="Times New Roman" w:hAnsi="Times New Roman" w:cs="Times New Roman"/>
          <w:sz w:val="24"/>
          <w:szCs w:val="24"/>
          <w:lang w:val="en-US"/>
        </w:rPr>
      </w:pPr>
    </w:p>
    <w:p w14:paraId="6536A7A1" w14:textId="525CFD6A" w:rsidR="002B0468" w:rsidRDefault="002B0468" w:rsidP="00D97DA5">
      <w:pPr>
        <w:pStyle w:val="ListParagraph"/>
        <w:numPr>
          <w:ilvl w:val="1"/>
          <w:numId w:val="8"/>
        </w:numPr>
        <w:spacing w:afterLines="26" w:after="62"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LOW OF THE IMPLEMENTATION</w:t>
      </w:r>
    </w:p>
    <w:p w14:paraId="6F6BB277" w14:textId="77777777" w:rsidR="003D7558" w:rsidRDefault="003D7558" w:rsidP="00D97DA5">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sz w:val="24"/>
          <w:szCs w:val="24"/>
          <w:lang w:val="en-US"/>
        </w:rPr>
        <w:t>There are 5 files which we make for this project</w:t>
      </w:r>
    </w:p>
    <w:p w14:paraId="7D8B7BC6" w14:textId="77777777" w:rsidR="003D7558" w:rsidRPr="003D7558" w:rsidRDefault="003D7558" w:rsidP="00D97DA5">
      <w:pPr>
        <w:pStyle w:val="ListParagraph"/>
        <w:spacing w:afterLines="26" w:after="62" w:line="276" w:lineRule="auto"/>
        <w:ind w:left="792"/>
        <w:jc w:val="both"/>
        <w:rPr>
          <w:rFonts w:ascii="Times New Roman" w:hAnsi="Times New Roman" w:cs="Times New Roman"/>
          <w:sz w:val="24"/>
          <w:szCs w:val="24"/>
          <w:lang w:val="en-US"/>
        </w:rPr>
      </w:pPr>
      <w:r w:rsidRPr="003D7558">
        <w:rPr>
          <w:rFonts w:ascii="Times New Roman" w:hAnsi="Times New Roman" w:cs="Times New Roman"/>
          <w:sz w:val="24"/>
          <w:szCs w:val="24"/>
          <w:lang w:val="en-US"/>
        </w:rPr>
        <w:t xml:space="preserve">src/s1_get_skeletons_from_training_imgs.py    </w:t>
      </w:r>
    </w:p>
    <w:p w14:paraId="6B186984" w14:textId="77777777" w:rsidR="003D7558" w:rsidRPr="003D7558" w:rsidRDefault="003D7558" w:rsidP="00D97DA5">
      <w:pPr>
        <w:pStyle w:val="ListParagraph"/>
        <w:spacing w:afterLines="26" w:after="62" w:line="276" w:lineRule="auto"/>
        <w:ind w:left="792"/>
        <w:jc w:val="both"/>
        <w:rPr>
          <w:rFonts w:ascii="Times New Roman" w:hAnsi="Times New Roman" w:cs="Times New Roman"/>
          <w:sz w:val="24"/>
          <w:szCs w:val="24"/>
          <w:lang w:val="en-US"/>
        </w:rPr>
      </w:pPr>
      <w:r w:rsidRPr="003D7558">
        <w:rPr>
          <w:rFonts w:ascii="Times New Roman" w:hAnsi="Times New Roman" w:cs="Times New Roman"/>
          <w:sz w:val="24"/>
          <w:szCs w:val="24"/>
          <w:lang w:val="en-US"/>
        </w:rPr>
        <w:t>src/s2_put_skeleton_txts_to_a_single_txt.py</w:t>
      </w:r>
    </w:p>
    <w:p w14:paraId="2294E045" w14:textId="77777777" w:rsidR="003D7558" w:rsidRPr="003D7558" w:rsidRDefault="003D7558" w:rsidP="00D97DA5">
      <w:pPr>
        <w:pStyle w:val="ListParagraph"/>
        <w:spacing w:afterLines="26" w:after="62" w:line="276" w:lineRule="auto"/>
        <w:ind w:left="792"/>
        <w:jc w:val="both"/>
        <w:rPr>
          <w:rFonts w:ascii="Times New Roman" w:hAnsi="Times New Roman" w:cs="Times New Roman"/>
          <w:sz w:val="24"/>
          <w:szCs w:val="24"/>
          <w:lang w:val="en-US"/>
        </w:rPr>
      </w:pPr>
      <w:r w:rsidRPr="003D7558">
        <w:rPr>
          <w:rFonts w:ascii="Times New Roman" w:hAnsi="Times New Roman" w:cs="Times New Roman"/>
          <w:sz w:val="24"/>
          <w:szCs w:val="24"/>
          <w:lang w:val="en-US"/>
        </w:rPr>
        <w:t>src/s3_preprocess_features.py</w:t>
      </w:r>
    </w:p>
    <w:p w14:paraId="446C7F86" w14:textId="77777777" w:rsidR="003D7558" w:rsidRPr="003D7558" w:rsidRDefault="003D7558" w:rsidP="00D97DA5">
      <w:pPr>
        <w:pStyle w:val="ListParagraph"/>
        <w:spacing w:afterLines="26" w:after="62" w:line="276" w:lineRule="auto"/>
        <w:ind w:left="792"/>
        <w:jc w:val="both"/>
        <w:rPr>
          <w:rFonts w:ascii="Times New Roman" w:hAnsi="Times New Roman" w:cs="Times New Roman"/>
          <w:sz w:val="24"/>
          <w:szCs w:val="24"/>
          <w:lang w:val="en-US"/>
        </w:rPr>
      </w:pPr>
      <w:r w:rsidRPr="003D7558">
        <w:rPr>
          <w:rFonts w:ascii="Times New Roman" w:hAnsi="Times New Roman" w:cs="Times New Roman"/>
          <w:sz w:val="24"/>
          <w:szCs w:val="24"/>
          <w:lang w:val="en-US"/>
        </w:rPr>
        <w:t xml:space="preserve">src/s4_train.py </w:t>
      </w:r>
    </w:p>
    <w:p w14:paraId="116503F6" w14:textId="77777777" w:rsidR="003D7558" w:rsidRPr="003D7558" w:rsidRDefault="003D7558" w:rsidP="00D97DA5">
      <w:pPr>
        <w:pStyle w:val="ListParagraph"/>
        <w:spacing w:afterLines="26" w:after="62" w:line="276" w:lineRule="auto"/>
        <w:ind w:left="792"/>
        <w:jc w:val="both"/>
        <w:rPr>
          <w:rFonts w:ascii="Times New Roman" w:hAnsi="Times New Roman" w:cs="Times New Roman"/>
          <w:sz w:val="24"/>
          <w:szCs w:val="24"/>
          <w:lang w:val="en-US"/>
        </w:rPr>
      </w:pPr>
      <w:r w:rsidRPr="003D7558">
        <w:rPr>
          <w:rFonts w:ascii="Times New Roman" w:hAnsi="Times New Roman" w:cs="Times New Roman"/>
          <w:sz w:val="24"/>
          <w:szCs w:val="24"/>
          <w:lang w:val="en-US"/>
        </w:rPr>
        <w:t>src/</w:t>
      </w:r>
      <w:bookmarkStart w:id="0" w:name="_Hlk166788838"/>
      <w:r w:rsidRPr="003D7558">
        <w:rPr>
          <w:rFonts w:ascii="Times New Roman" w:hAnsi="Times New Roman" w:cs="Times New Roman"/>
          <w:sz w:val="24"/>
          <w:szCs w:val="24"/>
          <w:lang w:val="en-US"/>
        </w:rPr>
        <w:t>s5_test.py</w:t>
      </w:r>
      <w:bookmarkEnd w:id="0"/>
    </w:p>
    <w:p w14:paraId="1DC5A3E9" w14:textId="77777777" w:rsidR="00AD5C41" w:rsidRDefault="003B72F3" w:rsidP="00D97DA5">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sz w:val="24"/>
          <w:szCs w:val="24"/>
          <w:lang w:val="en-US"/>
        </w:rPr>
        <w:t>Firstly, the videos get converted into the frames as on frames that would be easier to run any training algorithm precisely</w:t>
      </w:r>
      <w:r w:rsidR="0091289B">
        <w:rPr>
          <w:rFonts w:ascii="Times New Roman" w:hAnsi="Times New Roman" w:cs="Times New Roman"/>
          <w:sz w:val="24"/>
          <w:szCs w:val="24"/>
          <w:lang w:val="en-US"/>
        </w:rPr>
        <w:t xml:space="preserve">. More than 16000 frames got extracted. </w:t>
      </w:r>
      <w:r w:rsidR="0091289B">
        <w:rPr>
          <w:rFonts w:ascii="Times New Roman" w:hAnsi="Times New Roman" w:cs="Times New Roman"/>
          <w:sz w:val="24"/>
          <w:szCs w:val="24"/>
          <w:lang w:val="en-US"/>
        </w:rPr>
        <w:br/>
        <w:t xml:space="preserve">Each frame is named as </w:t>
      </w:r>
      <w:r w:rsidR="0091289B" w:rsidRPr="0091289B">
        <w:rPr>
          <w:rFonts w:ascii="Times New Roman" w:hAnsi="Times New Roman" w:cs="Times New Roman"/>
          <w:sz w:val="24"/>
          <w:szCs w:val="24"/>
          <w:lang w:val="en-US"/>
        </w:rPr>
        <w:t>image_filename_format: "{:05d}.jpg"</w:t>
      </w:r>
      <w:r w:rsidR="00AD5C41">
        <w:rPr>
          <w:rFonts w:ascii="Times New Roman" w:hAnsi="Times New Roman" w:cs="Times New Roman"/>
          <w:sz w:val="24"/>
          <w:szCs w:val="24"/>
          <w:lang w:val="en-US"/>
        </w:rPr>
        <w:t>.</w:t>
      </w:r>
    </w:p>
    <w:p w14:paraId="42BB7526" w14:textId="77777777" w:rsidR="00AD5C41" w:rsidRDefault="00AD5C41" w:rsidP="00D97DA5">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sz w:val="24"/>
          <w:szCs w:val="24"/>
          <w:lang w:val="en-US"/>
        </w:rPr>
        <w:t>Using the naming convention of the frames a separate txt file is created in which all the valid frames (between these frames the action is performed) are numbered in the format.</w:t>
      </w:r>
    </w:p>
    <w:p w14:paraId="3912B958" w14:textId="05C52A97" w:rsidR="00AD5C41" w:rsidRPr="00AD5C41" w:rsidRDefault="00AD5C41" w:rsidP="00D97DA5">
      <w:pPr>
        <w:shd w:val="clear" w:color="auto" w:fill="161B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6" w:line="240" w:lineRule="auto"/>
        <w:ind w:left="792"/>
        <w:jc w:val="both"/>
        <w:rPr>
          <w:rFonts w:ascii="Courier New" w:eastAsia="Times New Roman" w:hAnsi="Courier New" w:cs="Courier New"/>
          <w:color w:val="E6EDF3"/>
          <w:kern w:val="0"/>
          <w:sz w:val="20"/>
          <w:szCs w:val="20"/>
          <w:bdr w:val="none" w:sz="0" w:space="0" w:color="auto" w:frame="1"/>
          <w:lang w:eastAsia="en-IN" w:bidi="ar-SA"/>
          <w14:ligatures w14:val="none"/>
        </w:rPr>
      </w:pPr>
      <w:r>
        <w:rPr>
          <w:rFonts w:ascii="Courier New" w:eastAsia="Times New Roman" w:hAnsi="Courier New" w:cs="Courier New"/>
          <w:color w:val="E6EDF3"/>
          <w:kern w:val="0"/>
          <w:sz w:val="20"/>
          <w:szCs w:val="20"/>
          <w:bdr w:val="none" w:sz="0" w:space="0" w:color="auto" w:frame="1"/>
          <w:lang w:eastAsia="en-IN" w:bidi="ar-SA"/>
          <w14:ligatures w14:val="none"/>
        </w:rPr>
        <w:t>cough</w:t>
      </w:r>
      <w:r w:rsidRPr="00AD5C41">
        <w:rPr>
          <w:rFonts w:ascii="Courier New" w:eastAsia="Times New Roman" w:hAnsi="Courier New" w:cs="Courier New"/>
          <w:color w:val="E6EDF3"/>
          <w:kern w:val="0"/>
          <w:sz w:val="20"/>
          <w:szCs w:val="20"/>
          <w:bdr w:val="none" w:sz="0" w:space="0" w:color="auto" w:frame="1"/>
          <w:lang w:eastAsia="en-IN" w:bidi="ar-SA"/>
          <w14:ligatures w14:val="none"/>
        </w:rPr>
        <w:t>_</w:t>
      </w:r>
      <w:r>
        <w:rPr>
          <w:rFonts w:ascii="Courier New" w:eastAsia="Times New Roman" w:hAnsi="Courier New" w:cs="Courier New"/>
          <w:color w:val="E6EDF3"/>
          <w:kern w:val="0"/>
          <w:sz w:val="20"/>
          <w:szCs w:val="20"/>
          <w:bdr w:val="none" w:sz="0" w:space="0" w:color="auto" w:frame="1"/>
          <w:lang w:eastAsia="en-IN" w:bidi="ar-SA"/>
          <w14:ligatures w14:val="none"/>
        </w:rPr>
        <w:t>1</w:t>
      </w:r>
    </w:p>
    <w:p w14:paraId="1E5D2E40" w14:textId="77777777" w:rsidR="00AD5C41" w:rsidRPr="00AD5C41" w:rsidRDefault="00AD5C41" w:rsidP="00D97DA5">
      <w:pPr>
        <w:shd w:val="clear" w:color="auto" w:fill="161B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6" w:line="240" w:lineRule="auto"/>
        <w:ind w:left="792"/>
        <w:jc w:val="both"/>
        <w:rPr>
          <w:rFonts w:ascii="Courier New" w:eastAsia="Times New Roman" w:hAnsi="Courier New" w:cs="Courier New"/>
          <w:color w:val="E6EDF3"/>
          <w:kern w:val="0"/>
          <w:sz w:val="20"/>
          <w:szCs w:val="20"/>
          <w:bdr w:val="none" w:sz="0" w:space="0" w:color="auto" w:frame="1"/>
          <w:lang w:eastAsia="en-IN" w:bidi="ar-SA"/>
          <w14:ligatures w14:val="none"/>
        </w:rPr>
      </w:pPr>
      <w:r w:rsidRPr="00AD5C41">
        <w:rPr>
          <w:rFonts w:ascii="Courier New" w:eastAsia="Times New Roman" w:hAnsi="Courier New" w:cs="Courier New"/>
          <w:color w:val="E6EDF3"/>
          <w:kern w:val="0"/>
          <w:sz w:val="20"/>
          <w:szCs w:val="20"/>
          <w:bdr w:val="none" w:sz="0" w:space="0" w:color="auto" w:frame="1"/>
          <w:lang w:eastAsia="en-IN" w:bidi="ar-SA"/>
          <w14:ligatures w14:val="none"/>
        </w:rPr>
        <w:t>52 59</w:t>
      </w:r>
    </w:p>
    <w:p w14:paraId="77C41973" w14:textId="77777777" w:rsidR="00AD5C41" w:rsidRPr="00AD5C41" w:rsidRDefault="00AD5C41" w:rsidP="00D97DA5">
      <w:pPr>
        <w:shd w:val="clear" w:color="auto" w:fill="161B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6" w:line="240" w:lineRule="auto"/>
        <w:ind w:left="792"/>
        <w:jc w:val="both"/>
        <w:rPr>
          <w:rFonts w:ascii="Courier New" w:eastAsia="Times New Roman" w:hAnsi="Courier New" w:cs="Courier New"/>
          <w:color w:val="E6EDF3"/>
          <w:kern w:val="0"/>
          <w:sz w:val="20"/>
          <w:szCs w:val="20"/>
          <w:bdr w:val="none" w:sz="0" w:space="0" w:color="auto" w:frame="1"/>
          <w:lang w:eastAsia="en-IN" w:bidi="ar-SA"/>
          <w14:ligatures w14:val="none"/>
        </w:rPr>
      </w:pPr>
      <w:r w:rsidRPr="00AD5C41">
        <w:rPr>
          <w:rFonts w:ascii="Courier New" w:eastAsia="Times New Roman" w:hAnsi="Courier New" w:cs="Courier New"/>
          <w:color w:val="E6EDF3"/>
          <w:kern w:val="0"/>
          <w:sz w:val="20"/>
          <w:szCs w:val="20"/>
          <w:bdr w:val="none" w:sz="0" w:space="0" w:color="auto" w:frame="1"/>
          <w:lang w:eastAsia="en-IN" w:bidi="ar-SA"/>
          <w14:ligatures w14:val="none"/>
        </w:rPr>
        <w:t>72 79</w:t>
      </w:r>
    </w:p>
    <w:p w14:paraId="39114691" w14:textId="77777777" w:rsidR="00AD5C41" w:rsidRPr="00AD5C41" w:rsidRDefault="00AD5C41" w:rsidP="00D97DA5">
      <w:pPr>
        <w:shd w:val="clear" w:color="auto" w:fill="161B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6" w:line="240" w:lineRule="auto"/>
        <w:ind w:left="792"/>
        <w:jc w:val="both"/>
        <w:rPr>
          <w:rFonts w:ascii="Courier New" w:eastAsia="Times New Roman" w:hAnsi="Courier New" w:cs="Courier New"/>
          <w:color w:val="E6EDF3"/>
          <w:kern w:val="0"/>
          <w:sz w:val="20"/>
          <w:szCs w:val="20"/>
          <w:bdr w:val="none" w:sz="0" w:space="0" w:color="auto" w:frame="1"/>
          <w:lang w:eastAsia="en-IN" w:bidi="ar-SA"/>
          <w14:ligatures w14:val="none"/>
        </w:rPr>
      </w:pPr>
    </w:p>
    <w:p w14:paraId="66CCF0D4" w14:textId="3A6745B1" w:rsidR="00AD5C41" w:rsidRPr="00AD5C41" w:rsidRDefault="00AD5C41" w:rsidP="00D97DA5">
      <w:pPr>
        <w:shd w:val="clear" w:color="auto" w:fill="161B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6" w:line="240" w:lineRule="auto"/>
        <w:ind w:left="792"/>
        <w:jc w:val="both"/>
        <w:rPr>
          <w:rFonts w:ascii="Courier New" w:eastAsia="Times New Roman" w:hAnsi="Courier New" w:cs="Courier New"/>
          <w:color w:val="E6EDF3"/>
          <w:kern w:val="0"/>
          <w:sz w:val="20"/>
          <w:szCs w:val="20"/>
          <w:bdr w:val="none" w:sz="0" w:space="0" w:color="auto" w:frame="1"/>
          <w:lang w:eastAsia="en-IN" w:bidi="ar-SA"/>
          <w14:ligatures w14:val="none"/>
        </w:rPr>
      </w:pPr>
      <w:r>
        <w:rPr>
          <w:rFonts w:ascii="Courier New" w:eastAsia="Times New Roman" w:hAnsi="Courier New" w:cs="Courier New"/>
          <w:color w:val="E6EDF3"/>
          <w:kern w:val="0"/>
          <w:sz w:val="20"/>
          <w:szCs w:val="20"/>
          <w:bdr w:val="none" w:sz="0" w:space="0" w:color="auto" w:frame="1"/>
          <w:lang w:eastAsia="en-IN" w:bidi="ar-SA"/>
          <w14:ligatures w14:val="none"/>
        </w:rPr>
        <w:t>Sneez_2</w:t>
      </w:r>
    </w:p>
    <w:p w14:paraId="5F3FF225" w14:textId="77777777" w:rsidR="00AD5C41" w:rsidRPr="00AD5C41" w:rsidRDefault="00AD5C41" w:rsidP="00D97DA5">
      <w:pPr>
        <w:shd w:val="clear" w:color="auto" w:fill="161B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6" w:line="240" w:lineRule="auto"/>
        <w:ind w:left="792"/>
        <w:jc w:val="both"/>
        <w:rPr>
          <w:rFonts w:ascii="Courier New" w:eastAsia="Times New Roman" w:hAnsi="Courier New" w:cs="Courier New"/>
          <w:color w:val="E6EDF3"/>
          <w:kern w:val="0"/>
          <w:sz w:val="20"/>
          <w:szCs w:val="20"/>
          <w:lang w:eastAsia="en-IN" w:bidi="ar-SA"/>
          <w14:ligatures w14:val="none"/>
        </w:rPr>
      </w:pPr>
      <w:r w:rsidRPr="00AD5C41">
        <w:rPr>
          <w:rFonts w:ascii="Courier New" w:eastAsia="Times New Roman" w:hAnsi="Courier New" w:cs="Courier New"/>
          <w:color w:val="E6EDF3"/>
          <w:kern w:val="0"/>
          <w:sz w:val="20"/>
          <w:szCs w:val="20"/>
          <w:bdr w:val="none" w:sz="0" w:space="0" w:color="auto" w:frame="1"/>
          <w:lang w:eastAsia="en-IN" w:bidi="ar-SA"/>
          <w14:ligatures w14:val="none"/>
        </w:rPr>
        <w:t>54 62</w:t>
      </w:r>
    </w:p>
    <w:p w14:paraId="421AA5A3" w14:textId="0DF32755" w:rsidR="0045796E" w:rsidRDefault="00CE3FA5" w:rsidP="00D97DA5">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In which the first number represents the starting index and the end one is representing the ending index.</w:t>
      </w:r>
    </w:p>
    <w:p w14:paraId="1FE45E43" w14:textId="625773E2" w:rsidR="00016001" w:rsidRDefault="0045796E" w:rsidP="00D97DA5">
      <w:pPr>
        <w:pStyle w:val="ListParagraph"/>
        <w:spacing w:afterLines="26" w:after="62" w:line="276" w:lineRule="auto"/>
        <w:ind w:left="792"/>
        <w:jc w:val="both"/>
        <w:rPr>
          <w:rFonts w:ascii="Times New Roman" w:hAnsi="Times New Roman" w:cs="Times New Roman"/>
          <w:b/>
          <w:bCs/>
          <w:sz w:val="24"/>
          <w:szCs w:val="24"/>
          <w:lang w:val="en-US"/>
        </w:rPr>
      </w:pPr>
      <w:r w:rsidRPr="00915D36">
        <w:rPr>
          <w:rFonts w:ascii="Times New Roman" w:hAnsi="Times New Roman" w:cs="Times New Roman"/>
          <w:b/>
          <w:bCs/>
          <w:sz w:val="24"/>
          <w:szCs w:val="24"/>
          <w:lang w:val="en-US"/>
        </w:rPr>
        <w:t>s1_get_skeletons_from_training_imgs.py</w:t>
      </w:r>
      <w:r w:rsidR="00915D36">
        <w:rPr>
          <w:rFonts w:ascii="Times New Roman" w:hAnsi="Times New Roman" w:cs="Times New Roman"/>
          <w:sz w:val="24"/>
          <w:szCs w:val="24"/>
          <w:lang w:val="en-US"/>
        </w:rPr>
        <w:t xml:space="preserve"> </w:t>
      </w:r>
      <w:r>
        <w:rPr>
          <w:rFonts w:ascii="Times New Roman" w:hAnsi="Times New Roman" w:cs="Times New Roman"/>
          <w:sz w:val="24"/>
          <w:szCs w:val="24"/>
          <w:lang w:val="en-US"/>
        </w:rPr>
        <w:t>this file is used to extract the skeletons from all the valid frames using OpenPose.</w:t>
      </w:r>
      <w:r w:rsidR="00915D36">
        <w:rPr>
          <w:rFonts w:ascii="Times New Roman" w:hAnsi="Times New Roman" w:cs="Times New Roman"/>
          <w:sz w:val="24"/>
          <w:szCs w:val="24"/>
          <w:lang w:val="en-US"/>
        </w:rPr>
        <w:t xml:space="preserve"> After this all the skeleton files are converted to the text and stored in the single txt file using this code file </w:t>
      </w:r>
      <w:r w:rsidR="00915D36" w:rsidRPr="00915D36">
        <w:rPr>
          <w:rFonts w:ascii="Times New Roman" w:hAnsi="Times New Roman" w:cs="Times New Roman"/>
          <w:b/>
          <w:bCs/>
          <w:sz w:val="24"/>
          <w:szCs w:val="24"/>
          <w:lang w:val="en-US"/>
        </w:rPr>
        <w:t>s2_put_skeleton_txts_to_a_single_txt.py</w:t>
      </w:r>
      <w:r w:rsidR="00915D36">
        <w:rPr>
          <w:rFonts w:ascii="Times New Roman" w:hAnsi="Times New Roman" w:cs="Times New Roman"/>
          <w:sz w:val="24"/>
          <w:szCs w:val="24"/>
          <w:lang w:val="en-US"/>
        </w:rPr>
        <w:t xml:space="preserve">. After this the data is pre-processed and training is performed on the processed data. The file </w:t>
      </w:r>
      <w:r w:rsidR="00915D36" w:rsidRPr="00915D36">
        <w:rPr>
          <w:rFonts w:ascii="Times New Roman" w:hAnsi="Times New Roman" w:cs="Times New Roman"/>
          <w:b/>
          <w:bCs/>
          <w:sz w:val="24"/>
          <w:szCs w:val="24"/>
          <w:lang w:val="en-US"/>
        </w:rPr>
        <w:t>s5_test.py</w:t>
      </w:r>
      <w:r w:rsidR="00915D36">
        <w:rPr>
          <w:rFonts w:ascii="Times New Roman" w:hAnsi="Times New Roman" w:cs="Times New Roman"/>
          <w:sz w:val="24"/>
          <w:szCs w:val="24"/>
          <w:lang w:val="en-US"/>
        </w:rPr>
        <w:t xml:space="preserve"> is used to run the project.</w:t>
      </w:r>
      <w:r>
        <w:rPr>
          <w:rFonts w:ascii="Times New Roman" w:hAnsi="Times New Roman" w:cs="Times New Roman"/>
          <w:sz w:val="24"/>
          <w:szCs w:val="24"/>
          <w:lang w:val="en-US"/>
        </w:rPr>
        <w:br/>
      </w:r>
    </w:p>
    <w:p w14:paraId="3F177744" w14:textId="0C86D69D" w:rsidR="00BC378C" w:rsidRDefault="00536E1F" w:rsidP="00D97DA5">
      <w:pPr>
        <w:pStyle w:val="ListParagraph"/>
        <w:spacing w:afterLines="26" w:after="62" w:line="276" w:lineRule="auto"/>
        <w:ind w:left="792"/>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p>
    <w:p w14:paraId="3535A2ED" w14:textId="77777777" w:rsidR="00536E1F" w:rsidRDefault="00536E1F" w:rsidP="00D97DA5">
      <w:pPr>
        <w:pStyle w:val="ListParagraph"/>
        <w:spacing w:afterLines="26" w:after="62" w:line="276" w:lineRule="auto"/>
        <w:ind w:left="792"/>
        <w:jc w:val="both"/>
        <w:rPr>
          <w:rFonts w:ascii="Times New Roman" w:hAnsi="Times New Roman" w:cs="Times New Roman"/>
          <w:b/>
          <w:bCs/>
          <w:sz w:val="24"/>
          <w:szCs w:val="24"/>
          <w:lang w:val="en-US"/>
        </w:rPr>
      </w:pPr>
    </w:p>
    <w:p w14:paraId="5805E0C7" w14:textId="77777777" w:rsidR="00ED4801" w:rsidRDefault="00ED4801" w:rsidP="00D97DA5">
      <w:pPr>
        <w:spacing w:afterLines="26" w:after="62" w:line="276" w:lineRule="auto"/>
        <w:jc w:val="both"/>
        <w:rPr>
          <w:rFonts w:ascii="Times New Roman" w:hAnsi="Times New Roman" w:cs="Times New Roman"/>
          <w:sz w:val="24"/>
          <w:szCs w:val="24"/>
          <w:lang w:val="en-US"/>
        </w:rPr>
      </w:pPr>
    </w:p>
    <w:p w14:paraId="4865FF21" w14:textId="77777777" w:rsidR="00ED4801" w:rsidRDefault="00ED4801" w:rsidP="00D97DA5">
      <w:pPr>
        <w:spacing w:afterLines="26" w:after="62" w:line="276" w:lineRule="auto"/>
        <w:jc w:val="both"/>
        <w:rPr>
          <w:rFonts w:ascii="Times New Roman" w:hAnsi="Times New Roman" w:cs="Times New Roman"/>
          <w:sz w:val="24"/>
          <w:szCs w:val="24"/>
          <w:lang w:val="en-US"/>
        </w:rPr>
      </w:pPr>
    </w:p>
    <w:p w14:paraId="79B35CFB" w14:textId="77777777" w:rsidR="00ED4801" w:rsidRDefault="00ED4801" w:rsidP="00D97DA5">
      <w:pPr>
        <w:spacing w:afterLines="26" w:after="62" w:line="276" w:lineRule="auto"/>
        <w:jc w:val="both"/>
        <w:rPr>
          <w:rFonts w:ascii="Times New Roman" w:hAnsi="Times New Roman" w:cs="Times New Roman"/>
          <w:sz w:val="24"/>
          <w:szCs w:val="24"/>
          <w:lang w:val="en-US"/>
        </w:rPr>
      </w:pPr>
    </w:p>
    <w:p w14:paraId="19CE8C45" w14:textId="77777777" w:rsidR="00ED4801" w:rsidRDefault="00ED4801" w:rsidP="00D97DA5">
      <w:pPr>
        <w:spacing w:afterLines="26" w:after="62" w:line="276" w:lineRule="auto"/>
        <w:jc w:val="both"/>
        <w:rPr>
          <w:rFonts w:ascii="Times New Roman" w:hAnsi="Times New Roman" w:cs="Times New Roman"/>
          <w:sz w:val="24"/>
          <w:szCs w:val="24"/>
          <w:lang w:val="en-US"/>
        </w:rPr>
      </w:pPr>
    </w:p>
    <w:p w14:paraId="65345746" w14:textId="77777777" w:rsidR="00BD27B0" w:rsidRDefault="00BD27B0" w:rsidP="00D97DA5">
      <w:pPr>
        <w:spacing w:afterLines="26" w:after="62" w:line="276" w:lineRule="auto"/>
        <w:rPr>
          <w:rFonts w:ascii="Times New Roman" w:hAnsi="Times New Roman" w:cs="Times New Roman"/>
          <w:sz w:val="24"/>
          <w:szCs w:val="24"/>
          <w:lang w:val="en-US"/>
        </w:rPr>
      </w:pPr>
    </w:p>
    <w:p w14:paraId="0D505368" w14:textId="140A6ADF" w:rsidR="009A13FD" w:rsidRPr="002465CF" w:rsidRDefault="009A13FD" w:rsidP="00685716">
      <w:pPr>
        <w:spacing w:afterLines="26" w:after="62" w:line="276" w:lineRule="auto"/>
        <w:ind w:left="2880" w:firstLine="720"/>
        <w:rPr>
          <w:rFonts w:ascii="Times New Roman" w:hAnsi="Times New Roman" w:cs="Times New Roman"/>
          <w:b/>
          <w:bCs/>
          <w:sz w:val="28"/>
          <w:lang w:val="en-US"/>
        </w:rPr>
      </w:pPr>
      <w:r w:rsidRPr="002465CF">
        <w:rPr>
          <w:rFonts w:ascii="Times New Roman" w:hAnsi="Times New Roman" w:cs="Times New Roman"/>
          <w:b/>
          <w:bCs/>
          <w:sz w:val="28"/>
          <w:lang w:val="en-US"/>
        </w:rPr>
        <w:lastRenderedPageBreak/>
        <w:t>CHAPTER 4</w:t>
      </w:r>
    </w:p>
    <w:p w14:paraId="19AC9802" w14:textId="3722C7AE" w:rsidR="009A13FD" w:rsidRPr="002465CF" w:rsidRDefault="009A13FD"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t>SYSTEM DESIGN AND IMPLEMENTATION</w:t>
      </w:r>
    </w:p>
    <w:p w14:paraId="288170AA" w14:textId="1910FBAA" w:rsidR="003C04A5" w:rsidRDefault="003C04A5" w:rsidP="00D97DA5">
      <w:pPr>
        <w:pStyle w:val="ListParagraph"/>
        <w:numPr>
          <w:ilvl w:val="1"/>
          <w:numId w:val="9"/>
        </w:numPr>
        <w:spacing w:afterLines="26" w:after="62" w:line="276" w:lineRule="auto"/>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ARCHITCTURE DIAGRAM</w:t>
      </w:r>
    </w:p>
    <w:p w14:paraId="60789681" w14:textId="2105FBCD"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7479929A" w14:textId="4BA106B5" w:rsidR="008E756C" w:rsidRDefault="00DD3124" w:rsidP="00D97DA5">
      <w:pPr>
        <w:pStyle w:val="ListParagraph"/>
        <w:spacing w:afterLines="26" w:after="62" w:line="276" w:lineRule="auto"/>
        <w:ind w:left="792"/>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anchor distT="0" distB="0" distL="114300" distR="114300" simplePos="0" relativeHeight="251663360" behindDoc="0" locked="0" layoutInCell="1" allowOverlap="1" wp14:anchorId="17EB5005" wp14:editId="2643CF54">
            <wp:simplePos x="0" y="0"/>
            <wp:positionH relativeFrom="column">
              <wp:posOffset>313756</wp:posOffset>
            </wp:positionH>
            <wp:positionV relativeFrom="paragraph">
              <wp:posOffset>11098</wp:posOffset>
            </wp:positionV>
            <wp:extent cx="5731510" cy="4478020"/>
            <wp:effectExtent l="0" t="0" r="2540" b="0"/>
            <wp:wrapNone/>
            <wp:docPr id="860683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683578" name="Picture 860683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478020"/>
                    </a:xfrm>
                    <a:prstGeom prst="rect">
                      <a:avLst/>
                    </a:prstGeom>
                  </pic:spPr>
                </pic:pic>
              </a:graphicData>
            </a:graphic>
          </wp:anchor>
        </w:drawing>
      </w:r>
    </w:p>
    <w:p w14:paraId="73CDF046" w14:textId="667EA4FB"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74B881A2" w14:textId="60FD2942"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184FC0AA" w14:textId="30DED454"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5C3BEEBB" w14:textId="3D0D4582"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4965161F" w14:textId="5CCA0803"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36FBBEF0"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01CF8F77" w14:textId="457B88F6"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53EBC39B" w14:textId="2DB6E52E"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411C4F48"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695D7F44" w14:textId="58A374A0"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644F8F51"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5A27A256" w14:textId="77119604"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3306E613"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0231BC5C"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186DA174" w14:textId="0170F619"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2BE68921"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73C9EAC4"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54A94751" w14:textId="75477C52"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178AA228"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6E0F93DB" w14:textId="1C12BDD3"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5E73E423" w14:textId="77777777" w:rsidR="008E756C" w:rsidRDefault="008E756C" w:rsidP="00D97DA5">
      <w:pPr>
        <w:pStyle w:val="ListParagraph"/>
        <w:spacing w:afterLines="26" w:after="62" w:line="276" w:lineRule="auto"/>
        <w:ind w:left="792"/>
        <w:rPr>
          <w:rFonts w:ascii="Times New Roman" w:hAnsi="Times New Roman" w:cs="Times New Roman"/>
          <w:b/>
          <w:bCs/>
          <w:sz w:val="24"/>
          <w:szCs w:val="24"/>
          <w:lang w:val="en-US"/>
        </w:rPr>
      </w:pPr>
    </w:p>
    <w:p w14:paraId="2A276A06" w14:textId="66E0F17F" w:rsidR="008E756C" w:rsidRDefault="00902B98" w:rsidP="00422EC5">
      <w:pPr>
        <w:pStyle w:val="IEEEReferenceItem"/>
        <w:tabs>
          <w:tab w:val="clear" w:pos="432"/>
        </w:tabs>
        <w:spacing w:afterLines="26" w:after="62" w:line="276" w:lineRule="auto"/>
        <w:ind w:left="360" w:firstLine="0"/>
        <w:jc w:val="center"/>
        <w:rPr>
          <w:rFonts w:eastAsia="Times New Roman"/>
          <w:bCs/>
          <w:color w:val="000000"/>
          <w:sz w:val="24"/>
          <w:lang w:eastAsia="en-US"/>
        </w:rPr>
      </w:pPr>
      <w:r w:rsidRPr="00ED4801">
        <w:rPr>
          <w:rFonts w:eastAsia="Times New Roman"/>
          <w:bCs/>
          <w:color w:val="4472C4" w:themeColor="accent1"/>
          <w:sz w:val="24"/>
          <w:lang w:eastAsia="en-US"/>
        </w:rPr>
        <w:t xml:space="preserve">Figure </w:t>
      </w:r>
      <w:r w:rsidR="00DA4E9E">
        <w:rPr>
          <w:rFonts w:eastAsia="Times New Roman"/>
          <w:bCs/>
          <w:color w:val="4472C4" w:themeColor="accent1"/>
          <w:sz w:val="24"/>
          <w:lang w:eastAsia="en-US"/>
        </w:rPr>
        <w:t>7</w:t>
      </w:r>
      <w:r w:rsidRPr="002465CF">
        <w:rPr>
          <w:rFonts w:eastAsia="Times New Roman"/>
          <w:bCs/>
          <w:color w:val="000000"/>
          <w:sz w:val="24"/>
          <w:lang w:eastAsia="en-US"/>
        </w:rPr>
        <w:t xml:space="preserve">: </w:t>
      </w:r>
      <w:r w:rsidR="00DA4E9E">
        <w:rPr>
          <w:rFonts w:eastAsia="Times New Roman"/>
          <w:bCs/>
          <w:color w:val="000000"/>
          <w:sz w:val="24"/>
          <w:lang w:eastAsia="en-US"/>
        </w:rPr>
        <w:t>The Architecture of the project</w:t>
      </w:r>
    </w:p>
    <w:p w14:paraId="31EAF22D" w14:textId="22CAD3F3" w:rsidR="00087B23" w:rsidRPr="00BD27B0" w:rsidRDefault="00087B23" w:rsidP="00422EC5">
      <w:pPr>
        <w:pStyle w:val="IEEEReferenceItem"/>
        <w:tabs>
          <w:tab w:val="clear" w:pos="432"/>
        </w:tabs>
        <w:spacing w:afterLines="26" w:after="62" w:line="276" w:lineRule="auto"/>
        <w:ind w:left="360" w:firstLine="0"/>
        <w:rPr>
          <w:rFonts w:eastAsia="Times New Roman"/>
          <w:bCs/>
          <w:sz w:val="24"/>
          <w:lang w:eastAsia="en-US"/>
        </w:rPr>
      </w:pPr>
      <w:r>
        <w:rPr>
          <w:rFonts w:eastAsia="Times New Roman"/>
          <w:bCs/>
          <w:color w:val="000000"/>
          <w:sz w:val="24"/>
          <w:lang w:eastAsia="en-US"/>
        </w:rPr>
        <w:t xml:space="preserve">The architecture showed in </w:t>
      </w:r>
      <w:r w:rsidRPr="00087B23">
        <w:rPr>
          <w:rFonts w:eastAsia="Times New Roman"/>
          <w:bCs/>
          <w:color w:val="4472C4" w:themeColor="accent1"/>
          <w:sz w:val="24"/>
          <w:lang w:eastAsia="en-US"/>
        </w:rPr>
        <w:t>Figure 7</w:t>
      </w:r>
      <w:r w:rsidR="00BD27B0">
        <w:rPr>
          <w:rFonts w:eastAsia="Times New Roman"/>
          <w:bCs/>
          <w:color w:val="4472C4" w:themeColor="accent1"/>
          <w:sz w:val="24"/>
          <w:lang w:eastAsia="en-US"/>
        </w:rPr>
        <w:t xml:space="preserve"> </w:t>
      </w:r>
      <w:r w:rsidR="00BD27B0" w:rsidRPr="00BD27B0">
        <w:rPr>
          <w:rFonts w:eastAsia="Times New Roman"/>
          <w:bCs/>
          <w:sz w:val="24"/>
          <w:lang w:eastAsia="en-US"/>
        </w:rPr>
        <w:t>depicting the complete flow of the project, how It is working and from where it is obtaining al</w:t>
      </w:r>
      <w:r w:rsidR="003318FA">
        <w:rPr>
          <w:rFonts w:eastAsia="Times New Roman"/>
          <w:bCs/>
          <w:sz w:val="24"/>
          <w:lang w:eastAsia="en-US"/>
        </w:rPr>
        <w:t>l</w:t>
      </w:r>
      <w:r w:rsidR="00BD27B0" w:rsidRPr="00BD27B0">
        <w:rPr>
          <w:rFonts w:eastAsia="Times New Roman"/>
          <w:bCs/>
          <w:sz w:val="24"/>
          <w:lang w:eastAsia="en-US"/>
        </w:rPr>
        <w:t xml:space="preserve"> the</w:t>
      </w:r>
      <w:r w:rsidR="00BD27B0">
        <w:rPr>
          <w:rFonts w:eastAsia="Times New Roman"/>
          <w:bCs/>
          <w:sz w:val="24"/>
          <w:lang w:eastAsia="en-US"/>
        </w:rPr>
        <w:t xml:space="preserve"> </w:t>
      </w:r>
      <w:r w:rsidR="00BD27B0" w:rsidRPr="00BD27B0">
        <w:rPr>
          <w:rFonts w:eastAsia="Times New Roman"/>
          <w:bCs/>
          <w:sz w:val="24"/>
          <w:lang w:eastAsia="en-US"/>
        </w:rPr>
        <w:t>data</w:t>
      </w:r>
      <w:r w:rsidR="00BD27B0">
        <w:rPr>
          <w:rFonts w:eastAsia="Times New Roman"/>
          <w:bCs/>
          <w:sz w:val="24"/>
          <w:lang w:eastAsia="en-US"/>
        </w:rPr>
        <w:t xml:space="preserve">. </w:t>
      </w:r>
    </w:p>
    <w:p w14:paraId="01F642D6" w14:textId="77777777" w:rsidR="007F6CCE" w:rsidRPr="0044584F" w:rsidRDefault="007F6CCE" w:rsidP="0044584F">
      <w:pPr>
        <w:spacing w:afterLines="26" w:after="62" w:line="276" w:lineRule="auto"/>
        <w:jc w:val="both"/>
        <w:rPr>
          <w:rFonts w:ascii="Times New Roman" w:hAnsi="Times New Roman" w:cs="Times New Roman"/>
          <w:b/>
          <w:bCs/>
          <w:sz w:val="24"/>
          <w:szCs w:val="24"/>
          <w:lang w:val="en-US"/>
        </w:rPr>
      </w:pPr>
    </w:p>
    <w:p w14:paraId="4CF8DE8D" w14:textId="0BE06685" w:rsidR="00BD27B0" w:rsidRDefault="003C04A5" w:rsidP="00422EC5">
      <w:pPr>
        <w:pStyle w:val="ListParagraph"/>
        <w:numPr>
          <w:ilvl w:val="1"/>
          <w:numId w:val="9"/>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DATASET USED</w:t>
      </w:r>
    </w:p>
    <w:p w14:paraId="2B265E96" w14:textId="3C986325" w:rsidR="00BD27B0" w:rsidRPr="00BD27B0" w:rsidRDefault="00BD27B0" w:rsidP="00422EC5">
      <w:pPr>
        <w:pStyle w:val="ListParagraph"/>
        <w:spacing w:after="26"/>
        <w:jc w:val="both"/>
        <w:rPr>
          <w:rFonts w:ascii="Times New Roman" w:hAnsi="Times New Roman" w:cs="Times New Roman"/>
          <w:b/>
          <w:bCs/>
          <w:sz w:val="24"/>
          <w:szCs w:val="24"/>
          <w:lang w:val="en-US"/>
        </w:rPr>
      </w:pPr>
    </w:p>
    <w:p w14:paraId="667DEBBB" w14:textId="77777777" w:rsidR="00070255" w:rsidRPr="00070255" w:rsidRDefault="00070255" w:rsidP="00422EC5">
      <w:pPr>
        <w:pStyle w:val="ListParagraph"/>
        <w:spacing w:afterLines="26" w:after="62" w:line="276" w:lineRule="auto"/>
        <w:ind w:left="792"/>
        <w:jc w:val="both"/>
        <w:rPr>
          <w:rFonts w:ascii="Times New Roman" w:hAnsi="Times New Roman" w:cs="Times New Roman"/>
          <w:sz w:val="24"/>
          <w:szCs w:val="24"/>
          <w:lang w:val="en-US"/>
        </w:rPr>
      </w:pPr>
      <w:r w:rsidRPr="00070255">
        <w:rPr>
          <w:rFonts w:ascii="Times New Roman" w:hAnsi="Times New Roman" w:cs="Times New Roman"/>
          <w:sz w:val="24"/>
          <w:szCs w:val="24"/>
          <w:lang w:val="en-US"/>
        </w:rPr>
        <w:t>There are two distinct datasets utilized for training two different models. The initial dataset, sourced from GitHub, comprises video samples encompassing three actions: coughing, sneezing, and expressing tiredness. Each action category comprises 120 videos, leading to a total frame count exceeding 100,000 after frame extraction. However, a notable challenge with this dataset was its inherent quality issues, characterized by excessive blurriness and low frame-per-second (FPS) rates.</w:t>
      </w:r>
    </w:p>
    <w:p w14:paraId="07C94BBD" w14:textId="77777777" w:rsidR="00070255" w:rsidRPr="00070255" w:rsidRDefault="00070255" w:rsidP="00422EC5">
      <w:pPr>
        <w:pStyle w:val="ListParagraph"/>
        <w:spacing w:afterLines="26" w:after="62" w:line="276" w:lineRule="auto"/>
        <w:ind w:left="792"/>
        <w:jc w:val="both"/>
        <w:rPr>
          <w:rFonts w:ascii="Times New Roman" w:hAnsi="Times New Roman" w:cs="Times New Roman"/>
          <w:sz w:val="24"/>
          <w:szCs w:val="24"/>
          <w:lang w:val="en-US"/>
        </w:rPr>
      </w:pPr>
    </w:p>
    <w:p w14:paraId="506B4D3A" w14:textId="48197491" w:rsidR="00070255" w:rsidRPr="00070255" w:rsidRDefault="00070255" w:rsidP="00422EC5">
      <w:pPr>
        <w:pStyle w:val="ListParagraph"/>
        <w:spacing w:afterLines="26" w:after="62" w:line="276" w:lineRule="auto"/>
        <w:ind w:left="792"/>
        <w:jc w:val="both"/>
        <w:rPr>
          <w:rFonts w:ascii="Times New Roman" w:hAnsi="Times New Roman" w:cs="Times New Roman"/>
          <w:sz w:val="24"/>
          <w:szCs w:val="24"/>
          <w:lang w:val="en-US"/>
        </w:rPr>
      </w:pPr>
      <w:r w:rsidRPr="00070255">
        <w:rPr>
          <w:rFonts w:ascii="Times New Roman" w:hAnsi="Times New Roman" w:cs="Times New Roman"/>
          <w:sz w:val="24"/>
          <w:szCs w:val="24"/>
          <w:lang w:val="en-US"/>
        </w:rPr>
        <w:t xml:space="preserve">Despite preprocessing efforts using CMU OpenPose for feature extraction, the resultant dataset exhibited suboptimal performance during model training. </w:t>
      </w:r>
      <w:r w:rsidRPr="00070255">
        <w:rPr>
          <w:rFonts w:ascii="Times New Roman" w:hAnsi="Times New Roman" w:cs="Times New Roman"/>
          <w:sz w:val="24"/>
          <w:szCs w:val="24"/>
          <w:lang w:val="en-US"/>
        </w:rPr>
        <w:lastRenderedPageBreak/>
        <w:t xml:space="preserve">Specifically, the accuracy achieved on this dataset peaked at 72.69%, falling below the desired threshold for application within the healthcare domain. The training progression and performance metrics for this dataset are visually depicted in </w:t>
      </w:r>
      <w:r w:rsidRPr="00110A3F">
        <w:rPr>
          <w:rFonts w:ascii="Times New Roman" w:hAnsi="Times New Roman" w:cs="Times New Roman"/>
          <w:color w:val="4472C4" w:themeColor="accent1"/>
          <w:sz w:val="24"/>
          <w:szCs w:val="24"/>
          <w:lang w:val="en-US"/>
        </w:rPr>
        <w:t xml:space="preserve">Figure </w:t>
      </w:r>
      <w:r w:rsidR="00BE6F03">
        <w:rPr>
          <w:rFonts w:ascii="Times New Roman" w:hAnsi="Times New Roman" w:cs="Times New Roman"/>
          <w:color w:val="4472C4" w:themeColor="accent1"/>
          <w:sz w:val="24"/>
          <w:szCs w:val="24"/>
          <w:lang w:val="en-US"/>
        </w:rPr>
        <w:t>8</w:t>
      </w:r>
      <w:r w:rsidRPr="00110A3F">
        <w:rPr>
          <w:rFonts w:ascii="Times New Roman" w:hAnsi="Times New Roman" w:cs="Times New Roman"/>
          <w:color w:val="4472C4" w:themeColor="accent1"/>
          <w:sz w:val="24"/>
          <w:szCs w:val="24"/>
          <w:lang w:val="en-US"/>
        </w:rPr>
        <w:t xml:space="preserve"> </w:t>
      </w:r>
      <w:r w:rsidRPr="00070255">
        <w:rPr>
          <w:rFonts w:ascii="Times New Roman" w:hAnsi="Times New Roman" w:cs="Times New Roman"/>
          <w:sz w:val="24"/>
          <w:szCs w:val="24"/>
          <w:lang w:val="en-US"/>
        </w:rPr>
        <w:t>of the accompanying documentation.</w:t>
      </w:r>
    </w:p>
    <w:p w14:paraId="3F7E936B" w14:textId="77777777" w:rsidR="00070255" w:rsidRPr="00070255" w:rsidRDefault="00070255" w:rsidP="00422EC5">
      <w:pPr>
        <w:pStyle w:val="ListParagraph"/>
        <w:spacing w:afterLines="26" w:after="62" w:line="276" w:lineRule="auto"/>
        <w:ind w:left="792"/>
        <w:jc w:val="both"/>
        <w:rPr>
          <w:rFonts w:ascii="Times New Roman" w:hAnsi="Times New Roman" w:cs="Times New Roman"/>
          <w:sz w:val="24"/>
          <w:szCs w:val="24"/>
          <w:lang w:val="en-US"/>
        </w:rPr>
      </w:pPr>
    </w:p>
    <w:p w14:paraId="1EB77300" w14:textId="7F3E257A" w:rsidR="007B7B0A" w:rsidRDefault="00070255" w:rsidP="00422EC5">
      <w:pPr>
        <w:pStyle w:val="ListParagraph"/>
        <w:spacing w:afterLines="26" w:after="62" w:line="276" w:lineRule="auto"/>
        <w:ind w:left="792"/>
        <w:jc w:val="both"/>
        <w:rPr>
          <w:rFonts w:ascii="Times New Roman" w:hAnsi="Times New Roman" w:cs="Times New Roman"/>
          <w:sz w:val="24"/>
          <w:szCs w:val="24"/>
          <w:lang w:val="en-US"/>
        </w:rPr>
      </w:pPr>
      <w:r w:rsidRPr="00070255">
        <w:rPr>
          <w:rFonts w:ascii="Times New Roman" w:hAnsi="Times New Roman" w:cs="Times New Roman"/>
          <w:sz w:val="24"/>
          <w:szCs w:val="24"/>
          <w:lang w:val="en-US"/>
        </w:rPr>
        <w:t>Recognizing the limitations imposed by the dataset's quality and characteristics, further exploration and potential enhancements are warranted to improve model efficacy and real-world applicability, particularly within critical healthcare contexts. Additional strategies may include data augmentation techniques, refinement of preprocessing methodologies, or exploration of alternative feature extraction approaches to mitigate the impact of low-quality input data on model performance.</w:t>
      </w:r>
    </w:p>
    <w:p w14:paraId="2FAB248D" w14:textId="58C940CB" w:rsidR="007B7B0A" w:rsidRDefault="007B7B0A" w:rsidP="00422EC5">
      <w:pPr>
        <w:pStyle w:val="ListParagraph"/>
        <w:spacing w:afterLines="26" w:after="62" w:line="276" w:lineRule="auto"/>
        <w:ind w:left="792"/>
        <w:jc w:val="both"/>
        <w:rPr>
          <w:rFonts w:ascii="Times New Roman" w:hAnsi="Times New Roman" w:cs="Times New Roman"/>
          <w:sz w:val="24"/>
          <w:szCs w:val="24"/>
          <w:lang w:val="en-US"/>
        </w:rPr>
      </w:pPr>
    </w:p>
    <w:p w14:paraId="7150AA17" w14:textId="3BC78C08" w:rsidR="003318FA" w:rsidRDefault="00110A3F" w:rsidP="00422EC5">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77662BE8" wp14:editId="4CBA00C1">
            <wp:simplePos x="0" y="0"/>
            <wp:positionH relativeFrom="margin">
              <wp:posOffset>208819</wp:posOffset>
            </wp:positionH>
            <wp:positionV relativeFrom="paragraph">
              <wp:posOffset>6146</wp:posOffset>
            </wp:positionV>
            <wp:extent cx="6129402" cy="4209393"/>
            <wp:effectExtent l="0" t="0" r="5080" b="1270"/>
            <wp:wrapNone/>
            <wp:docPr id="20135595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559552" name="Picture 2013559552"/>
                    <pic:cNvPicPr/>
                  </pic:nvPicPr>
                  <pic:blipFill rotWithShape="1">
                    <a:blip r:embed="rId14" cstate="print">
                      <a:extLst>
                        <a:ext uri="{28A0092B-C50C-407E-A947-70E740481C1C}">
                          <a14:useLocalDpi xmlns:a14="http://schemas.microsoft.com/office/drawing/2010/main" val="0"/>
                        </a:ext>
                      </a:extLst>
                    </a:blip>
                    <a:srcRect r="8993"/>
                    <a:stretch/>
                  </pic:blipFill>
                  <pic:spPr bwMode="auto">
                    <a:xfrm>
                      <a:off x="0" y="0"/>
                      <a:ext cx="6129402" cy="420939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5529E7" w14:textId="201E4F3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5E145A8D" w14:textId="59385968"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0C5DED41" w14:textId="1FF06EC6"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2972F1FC"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322A757B" w14:textId="38B5E8DA"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1D7832CC" w14:textId="0B605C1D"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18B54D60" w14:textId="5D70D7B1"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30083799" w14:textId="6EB1CDB8"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12A3E9BA"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7A9CFE4E"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4B39A6EF"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2D1B37DD" w14:textId="6F13B4AD"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585466E2"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2EAEB72C"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7E3D4F7F"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0A993C63" w14:textId="77777777" w:rsidR="003318FA" w:rsidRDefault="003318FA" w:rsidP="00422EC5">
      <w:pPr>
        <w:pStyle w:val="ListParagraph"/>
        <w:spacing w:afterLines="26" w:after="62" w:line="276" w:lineRule="auto"/>
        <w:ind w:left="792"/>
        <w:jc w:val="both"/>
        <w:rPr>
          <w:rFonts w:ascii="Times New Roman" w:hAnsi="Times New Roman" w:cs="Times New Roman"/>
          <w:sz w:val="24"/>
          <w:szCs w:val="24"/>
          <w:lang w:val="en-US"/>
        </w:rPr>
      </w:pPr>
    </w:p>
    <w:p w14:paraId="4203927D" w14:textId="77777777" w:rsidR="00110A3F" w:rsidRDefault="00110A3F" w:rsidP="00422EC5">
      <w:pPr>
        <w:pStyle w:val="ListParagraph"/>
        <w:spacing w:afterLines="26" w:after="62" w:line="276" w:lineRule="auto"/>
        <w:ind w:left="792"/>
        <w:jc w:val="both"/>
        <w:rPr>
          <w:rFonts w:ascii="Times New Roman" w:hAnsi="Times New Roman" w:cs="Times New Roman"/>
          <w:sz w:val="24"/>
          <w:szCs w:val="24"/>
          <w:lang w:val="en-US"/>
        </w:rPr>
      </w:pPr>
    </w:p>
    <w:p w14:paraId="10218385" w14:textId="77777777" w:rsidR="00110A3F" w:rsidRDefault="00110A3F" w:rsidP="00422EC5">
      <w:pPr>
        <w:pStyle w:val="ListParagraph"/>
        <w:spacing w:afterLines="26" w:after="62" w:line="276" w:lineRule="auto"/>
        <w:ind w:left="792"/>
        <w:jc w:val="both"/>
        <w:rPr>
          <w:rFonts w:ascii="Times New Roman" w:hAnsi="Times New Roman" w:cs="Times New Roman"/>
          <w:sz w:val="24"/>
          <w:szCs w:val="24"/>
          <w:lang w:val="en-US"/>
        </w:rPr>
      </w:pPr>
    </w:p>
    <w:p w14:paraId="74F51E44" w14:textId="77777777" w:rsidR="00110A3F" w:rsidRDefault="00110A3F" w:rsidP="00422EC5">
      <w:pPr>
        <w:pStyle w:val="ListParagraph"/>
        <w:spacing w:afterLines="26" w:after="62" w:line="276" w:lineRule="auto"/>
        <w:ind w:left="792"/>
        <w:jc w:val="both"/>
        <w:rPr>
          <w:rFonts w:ascii="Times New Roman" w:hAnsi="Times New Roman" w:cs="Times New Roman"/>
          <w:sz w:val="24"/>
          <w:szCs w:val="24"/>
          <w:lang w:val="en-US"/>
        </w:rPr>
      </w:pPr>
    </w:p>
    <w:p w14:paraId="4E99193A" w14:textId="77777777" w:rsidR="00070255" w:rsidRDefault="00070255" w:rsidP="00422EC5">
      <w:pPr>
        <w:pStyle w:val="ListParagraph"/>
        <w:spacing w:afterLines="26" w:after="62" w:line="276" w:lineRule="auto"/>
        <w:ind w:left="792"/>
        <w:jc w:val="both"/>
        <w:rPr>
          <w:rFonts w:ascii="Times New Roman" w:hAnsi="Times New Roman" w:cs="Times New Roman"/>
          <w:sz w:val="24"/>
          <w:szCs w:val="24"/>
          <w:lang w:val="en-US"/>
        </w:rPr>
      </w:pPr>
    </w:p>
    <w:p w14:paraId="0A2573F0" w14:textId="7AFDE5DE" w:rsidR="00070255" w:rsidRDefault="00070255" w:rsidP="00422EC5">
      <w:pPr>
        <w:pStyle w:val="ListParagraph"/>
        <w:spacing w:afterLines="26" w:after="62" w:line="276" w:lineRule="auto"/>
        <w:ind w:left="792"/>
        <w:jc w:val="center"/>
        <w:rPr>
          <w:rFonts w:ascii="Times New Roman" w:hAnsi="Times New Roman" w:cs="Times New Roman"/>
          <w:sz w:val="24"/>
          <w:szCs w:val="24"/>
          <w:lang w:val="en-US"/>
        </w:rPr>
      </w:pPr>
      <w:r w:rsidRPr="00ED4801">
        <w:rPr>
          <w:rFonts w:ascii="Times New Roman" w:eastAsia="Times New Roman" w:hAnsi="Times New Roman" w:cs="Times New Roman"/>
          <w:bCs/>
          <w:color w:val="4472C4" w:themeColor="accent1"/>
          <w:sz w:val="24"/>
          <w:szCs w:val="24"/>
        </w:rPr>
        <w:t xml:space="preserve">Figure </w:t>
      </w:r>
      <w:r w:rsidR="00BE6F03">
        <w:rPr>
          <w:rFonts w:eastAsia="Times New Roman"/>
          <w:bCs/>
          <w:color w:val="4472C4" w:themeColor="accent1"/>
          <w:sz w:val="24"/>
        </w:rPr>
        <w:t>8</w:t>
      </w:r>
      <w:r w:rsidRPr="002465CF">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Training Data of Old Dataset</w:t>
      </w:r>
    </w:p>
    <w:p w14:paraId="7A4D93E1" w14:textId="3990C9C1" w:rsidR="007B7B0A" w:rsidRDefault="007B7B0A" w:rsidP="00422EC5">
      <w:pPr>
        <w:pStyle w:val="ListParagraph"/>
        <w:spacing w:afterLines="26" w:after="62" w:line="276" w:lineRule="auto"/>
        <w:ind w:left="792"/>
        <w:jc w:val="both"/>
        <w:rPr>
          <w:rFonts w:ascii="Times New Roman" w:hAnsi="Times New Roman" w:cs="Times New Roman"/>
          <w:sz w:val="24"/>
          <w:szCs w:val="24"/>
          <w:lang w:val="en-US"/>
        </w:rPr>
      </w:pPr>
    </w:p>
    <w:p w14:paraId="45E5C901" w14:textId="45469CDA" w:rsidR="005038A2" w:rsidRPr="002871EA" w:rsidRDefault="005038A2" w:rsidP="002871EA">
      <w:pPr>
        <w:pStyle w:val="ListParagraph"/>
        <w:spacing w:afterLines="26" w:after="62" w:line="276" w:lineRule="auto"/>
        <w:ind w:left="792"/>
        <w:jc w:val="both"/>
        <w:rPr>
          <w:rFonts w:ascii="Times New Roman" w:hAnsi="Times New Roman" w:cs="Times New Roman"/>
          <w:sz w:val="24"/>
          <w:szCs w:val="24"/>
          <w:lang w:val="en-US"/>
        </w:rPr>
      </w:pPr>
      <w:r w:rsidRPr="005038A2">
        <w:rPr>
          <w:rFonts w:ascii="Times New Roman" w:hAnsi="Times New Roman" w:cs="Times New Roman"/>
          <w:sz w:val="24"/>
          <w:szCs w:val="24"/>
          <w:lang w:val="en-US"/>
        </w:rPr>
        <w:t>The second dataset utilized for model training is an internally recorded dataset, distinguished by its superior quality compared to the GitHub-sourced dataset. Recorded at a resolution of 1080p and a smooth frame rate of 30 frames per second (FPS), this dataset offers enhanced clarity and temporal fidelity, crucial for robust model learning.</w:t>
      </w:r>
    </w:p>
    <w:p w14:paraId="5D1E70B9" w14:textId="64BB3F5F" w:rsidR="005038A2" w:rsidRPr="002871EA" w:rsidRDefault="005038A2" w:rsidP="002871EA">
      <w:pPr>
        <w:pStyle w:val="ListParagraph"/>
        <w:spacing w:afterLines="26" w:after="62" w:line="276" w:lineRule="auto"/>
        <w:ind w:left="792"/>
        <w:jc w:val="both"/>
        <w:rPr>
          <w:rFonts w:ascii="Times New Roman" w:hAnsi="Times New Roman" w:cs="Times New Roman"/>
          <w:sz w:val="24"/>
          <w:szCs w:val="24"/>
          <w:lang w:val="en-US"/>
        </w:rPr>
      </w:pPr>
      <w:r w:rsidRPr="005038A2">
        <w:rPr>
          <w:rFonts w:ascii="Times New Roman" w:hAnsi="Times New Roman" w:cs="Times New Roman"/>
          <w:sz w:val="24"/>
          <w:szCs w:val="24"/>
          <w:lang w:val="en-US"/>
        </w:rPr>
        <w:t>Comprising four distinct classes—coughing, sneezing, expressing tiredness, and a baseline "normal" state—this dataset provides a comprehensive representation of common human actions and states relevant to healthcare monitoring and analysis.</w:t>
      </w:r>
    </w:p>
    <w:p w14:paraId="2464D2D6" w14:textId="72F81B25" w:rsidR="005038A2" w:rsidRPr="002871EA" w:rsidRDefault="005038A2" w:rsidP="002871EA">
      <w:pPr>
        <w:pStyle w:val="ListParagraph"/>
        <w:spacing w:afterLines="26" w:after="62" w:line="276" w:lineRule="auto"/>
        <w:ind w:left="792"/>
        <w:jc w:val="both"/>
        <w:rPr>
          <w:rFonts w:ascii="Times New Roman" w:hAnsi="Times New Roman" w:cs="Times New Roman"/>
          <w:sz w:val="24"/>
          <w:szCs w:val="24"/>
          <w:lang w:val="en-US"/>
        </w:rPr>
      </w:pPr>
      <w:r w:rsidRPr="005038A2">
        <w:rPr>
          <w:rFonts w:ascii="Times New Roman" w:hAnsi="Times New Roman" w:cs="Times New Roman"/>
          <w:sz w:val="24"/>
          <w:szCs w:val="24"/>
          <w:lang w:val="en-US"/>
        </w:rPr>
        <w:lastRenderedPageBreak/>
        <w:t>Following the training regimen on this refined dataset, significant improvements in model accuracy were observed. Compared to the initial dataset, the accuracy metrics experienced a notable increase, reflecting the efficacy of leveraging high-quality input data for model learning.</w:t>
      </w:r>
    </w:p>
    <w:p w14:paraId="37922084" w14:textId="6BDB0B40" w:rsidR="00BE1C6B" w:rsidRPr="002871EA" w:rsidRDefault="005038A2" w:rsidP="002871EA">
      <w:pPr>
        <w:pStyle w:val="ListParagraph"/>
        <w:spacing w:afterLines="26" w:after="62" w:line="276" w:lineRule="auto"/>
        <w:ind w:left="792"/>
        <w:jc w:val="both"/>
        <w:rPr>
          <w:rFonts w:ascii="Times New Roman" w:hAnsi="Times New Roman" w:cs="Times New Roman"/>
          <w:sz w:val="24"/>
          <w:szCs w:val="24"/>
          <w:lang w:val="en-US"/>
        </w:rPr>
      </w:pPr>
      <w:r w:rsidRPr="005038A2">
        <w:rPr>
          <w:rFonts w:ascii="Times New Roman" w:hAnsi="Times New Roman" w:cs="Times New Roman"/>
          <w:sz w:val="24"/>
          <w:szCs w:val="24"/>
          <w:lang w:val="en-US"/>
        </w:rPr>
        <w:t>The enhanced accuracy attained on this dataset underscores the importance of data quality and its pivotal role in influencing model performance, particularly in critical domains such as healthcare. Moving forward, continued exploration of methodologies for dataset curation, acquisition, and preprocessing will remain essential to further refine model performance and facilitate its deployment in real-world healthcare scenarios.</w:t>
      </w:r>
    </w:p>
    <w:p w14:paraId="301BE7DE" w14:textId="5A3E3F5E"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r>
        <w:rPr>
          <w:rFonts w:ascii="Times New Roman" w:hAnsi="Times New Roman" w:cs="Times New Roman"/>
          <w:sz w:val="24"/>
          <w:szCs w:val="24"/>
          <w:lang w:val="en-US"/>
        </w:rPr>
        <w:t xml:space="preserve">The converted dataset into the skeleton frames is shown below in </w:t>
      </w:r>
      <w:r>
        <w:rPr>
          <w:rFonts w:ascii="Times New Roman" w:hAnsi="Times New Roman" w:cs="Times New Roman"/>
          <w:color w:val="4472C4" w:themeColor="accent1"/>
          <w:sz w:val="24"/>
          <w:szCs w:val="24"/>
          <w:lang w:val="en-US"/>
        </w:rPr>
        <w:t xml:space="preserve">Figure </w:t>
      </w:r>
      <w:r w:rsidR="00BE6F03">
        <w:rPr>
          <w:rFonts w:ascii="Times New Roman" w:hAnsi="Times New Roman" w:cs="Times New Roman"/>
          <w:color w:val="4472C4" w:themeColor="accent1"/>
          <w:sz w:val="24"/>
          <w:szCs w:val="24"/>
          <w:lang w:val="en-US"/>
        </w:rPr>
        <w:t>9</w:t>
      </w:r>
      <w:r>
        <w:rPr>
          <w:rFonts w:ascii="Times New Roman" w:hAnsi="Times New Roman" w:cs="Times New Roman"/>
          <w:color w:val="4472C4" w:themeColor="accent1"/>
          <w:sz w:val="24"/>
          <w:szCs w:val="24"/>
          <w:lang w:val="en-US"/>
        </w:rPr>
        <w:t>.</w:t>
      </w:r>
    </w:p>
    <w:p w14:paraId="309FE7D3" w14:textId="77777777"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25D025BC" w14:textId="773C2D22"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r>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1D9FEA4E" wp14:editId="4E36CCDE">
            <wp:simplePos x="0" y="0"/>
            <wp:positionH relativeFrom="column">
              <wp:posOffset>886829</wp:posOffset>
            </wp:positionH>
            <wp:positionV relativeFrom="paragraph">
              <wp:posOffset>11430</wp:posOffset>
            </wp:positionV>
            <wp:extent cx="4271749" cy="4946740"/>
            <wp:effectExtent l="0" t="0" r="0" b="6350"/>
            <wp:wrapNone/>
            <wp:docPr id="15021551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55101" name="Picture 1502155101"/>
                    <pic:cNvPicPr/>
                  </pic:nvPicPr>
                  <pic:blipFill rotWithShape="1">
                    <a:blip r:embed="rId15">
                      <a:extLst>
                        <a:ext uri="{28A0092B-C50C-407E-A947-70E740481C1C}">
                          <a14:useLocalDpi xmlns:a14="http://schemas.microsoft.com/office/drawing/2010/main" val="0"/>
                        </a:ext>
                      </a:extLst>
                    </a:blip>
                    <a:srcRect l="22862" r="28564"/>
                    <a:stretch/>
                  </pic:blipFill>
                  <pic:spPr bwMode="auto">
                    <a:xfrm>
                      <a:off x="0" y="0"/>
                      <a:ext cx="4271749" cy="4946740"/>
                    </a:xfrm>
                    <a:prstGeom prst="rect">
                      <a:avLst/>
                    </a:prstGeom>
                    <a:ln>
                      <a:noFill/>
                    </a:ln>
                    <a:extLst>
                      <a:ext uri="{53640926-AAD7-44D8-BBD7-CCE9431645EC}">
                        <a14:shadowObscured xmlns:a14="http://schemas.microsoft.com/office/drawing/2010/main"/>
                      </a:ext>
                    </a:extLst>
                  </pic:spPr>
                </pic:pic>
              </a:graphicData>
            </a:graphic>
          </wp:anchor>
        </w:drawing>
      </w:r>
    </w:p>
    <w:p w14:paraId="049E8DC8" w14:textId="77777777"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32E6618C" w14:textId="77777777"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6668FD35" w14:textId="3D33F34D"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391F8A0D" w14:textId="77777777"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394D890C" w14:textId="600CADFC"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0E21BFF0" w14:textId="77777777"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38080AA3" w14:textId="77777777" w:rsidR="00BE1C6B" w:rsidRDefault="00BE1C6B" w:rsidP="00422EC5">
      <w:pPr>
        <w:pStyle w:val="ListParagraph"/>
        <w:spacing w:afterLines="26" w:after="62" w:line="276" w:lineRule="auto"/>
        <w:ind w:left="792"/>
        <w:jc w:val="both"/>
        <w:rPr>
          <w:rFonts w:ascii="Times New Roman" w:hAnsi="Times New Roman" w:cs="Times New Roman"/>
          <w:color w:val="4472C4" w:themeColor="accent1"/>
          <w:sz w:val="24"/>
          <w:szCs w:val="24"/>
          <w:lang w:val="en-US"/>
        </w:rPr>
      </w:pPr>
    </w:p>
    <w:p w14:paraId="64AA4630"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3DA652F4"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1A094AFA"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70863C45"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21DF17CC"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5E2BAA69"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35355374"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0234FE75"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4EA6F0A4"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1961BE4D"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654EE0D3"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00082A87"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3D322BDA"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66EE4526"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675DEE0B"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29FA61D4"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471E7CD6" w14:textId="77777777" w:rsidR="00BE1C6B" w:rsidRDefault="00BE1C6B" w:rsidP="00422EC5">
      <w:pPr>
        <w:pStyle w:val="ListParagraph"/>
        <w:spacing w:afterLines="26" w:after="62" w:line="276" w:lineRule="auto"/>
        <w:ind w:left="792"/>
        <w:jc w:val="both"/>
        <w:rPr>
          <w:rFonts w:ascii="Times New Roman" w:hAnsi="Times New Roman" w:cs="Times New Roman"/>
          <w:sz w:val="24"/>
          <w:szCs w:val="24"/>
          <w:lang w:val="en-US"/>
        </w:rPr>
      </w:pPr>
    </w:p>
    <w:p w14:paraId="00A6EE41" w14:textId="581CBD1B" w:rsidR="00BE1C6B" w:rsidRDefault="00BE1C6B" w:rsidP="00422EC5">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 xml:space="preserve">Figure </w:t>
      </w:r>
      <w:r w:rsidR="00BE6F03">
        <w:rPr>
          <w:rFonts w:ascii="Times New Roman" w:hAnsi="Times New Roman" w:cs="Times New Roman"/>
          <w:color w:val="4472C4" w:themeColor="accent1"/>
          <w:sz w:val="24"/>
          <w:szCs w:val="24"/>
          <w:lang w:val="en-US"/>
        </w:rPr>
        <w:t>9</w:t>
      </w:r>
      <w:r>
        <w:rPr>
          <w:rFonts w:ascii="Times New Roman" w:hAnsi="Times New Roman" w:cs="Times New Roman"/>
          <w:color w:val="4472C4" w:themeColor="accent1"/>
          <w:sz w:val="24"/>
          <w:szCs w:val="24"/>
          <w:lang w:val="en-US"/>
        </w:rPr>
        <w:t xml:space="preserve">: </w:t>
      </w:r>
      <w:r w:rsidRPr="00BE1C6B">
        <w:rPr>
          <w:rFonts w:ascii="Times New Roman" w:hAnsi="Times New Roman" w:cs="Times New Roman"/>
          <w:sz w:val="24"/>
          <w:szCs w:val="24"/>
          <w:lang w:val="en-US"/>
        </w:rPr>
        <w:t>The skeleton using OpenPose</w:t>
      </w:r>
    </w:p>
    <w:p w14:paraId="5D6E2127" w14:textId="77777777" w:rsidR="00366A2E" w:rsidRDefault="00366A2E" w:rsidP="00366A2E">
      <w:pPr>
        <w:spacing w:afterLines="26" w:after="62" w:line="276" w:lineRule="auto"/>
        <w:rPr>
          <w:rFonts w:ascii="Times New Roman" w:hAnsi="Times New Roman" w:cs="Times New Roman"/>
          <w:sz w:val="24"/>
          <w:szCs w:val="24"/>
          <w:lang w:val="en-US"/>
        </w:rPr>
      </w:pPr>
    </w:p>
    <w:p w14:paraId="65CCDD1F" w14:textId="06C01AA1" w:rsidR="00366A2E" w:rsidRDefault="00366A2E" w:rsidP="00CF0B0F">
      <w:pPr>
        <w:spacing w:afterLines="26" w:after="62"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w:t>
      </w:r>
      <w:r w:rsidRPr="00366A2E">
        <w:rPr>
          <w:rFonts w:ascii="Times New Roman" w:hAnsi="Times New Roman" w:cs="Times New Roman"/>
          <w:sz w:val="24"/>
          <w:szCs w:val="24"/>
          <w:lang w:val="en-US"/>
        </w:rPr>
        <w:t xml:space="preserve">ample skeleton txt file made in the data_proc folder to </w:t>
      </w:r>
      <w:r>
        <w:rPr>
          <w:rFonts w:ascii="Times New Roman" w:hAnsi="Times New Roman" w:cs="Times New Roman"/>
          <w:sz w:val="24"/>
          <w:szCs w:val="24"/>
          <w:lang w:val="en-US"/>
        </w:rPr>
        <w:t>predict the action</w:t>
      </w:r>
      <w:r w:rsidR="00CA4929">
        <w:rPr>
          <w:rFonts w:ascii="Times New Roman" w:hAnsi="Times New Roman" w:cs="Times New Roman"/>
          <w:sz w:val="24"/>
          <w:szCs w:val="24"/>
          <w:lang w:val="en-US"/>
        </w:rPr>
        <w:t xml:space="preserve">. </w:t>
      </w:r>
    </w:p>
    <w:p w14:paraId="568E195B" w14:textId="666D822E" w:rsidR="002871EA" w:rsidRPr="002871EA" w:rsidRDefault="00CA4929" w:rsidP="00CF0B0F">
      <w:pPr>
        <w:spacing w:afterLines="26" w:after="62" w:line="276" w:lineRule="auto"/>
        <w:ind w:left="720"/>
        <w:jc w:val="both"/>
        <w:rPr>
          <w:rFonts w:ascii="Times New Roman" w:hAnsi="Times New Roman" w:cs="Times New Roman"/>
          <w:sz w:val="24"/>
          <w:szCs w:val="24"/>
          <w:lang w:val="en-US"/>
        </w:rPr>
      </w:pPr>
      <w:r w:rsidRPr="00CA4929">
        <w:rPr>
          <w:rFonts w:ascii="Times New Roman" w:hAnsi="Times New Roman" w:cs="Times New Roman"/>
          <w:sz w:val="24"/>
          <w:szCs w:val="24"/>
          <w:lang w:val="en-US"/>
        </w:rPr>
        <w:t xml:space="preserve">[[1, 5, 142, "cough", "cough_1/00241.jpg", 0.5213414634146342, 0.12839673913043478, 0.5640243902439024, 0.1589673913043478, </w:t>
      </w:r>
      <w:r w:rsidRPr="00CA4929">
        <w:rPr>
          <w:rFonts w:ascii="Times New Roman" w:hAnsi="Times New Roman" w:cs="Times New Roman"/>
          <w:sz w:val="24"/>
          <w:szCs w:val="24"/>
          <w:lang w:val="en-US"/>
        </w:rPr>
        <w:lastRenderedPageBreak/>
        <w:t>0.5304878048780488, 0.16202445652173914, 0.5121951219512195, 0.23233695652173914, 0.5182926829268293, 0.17730978260869565, 0.600609756097561, 0.14979619565217392, 0.6280487804878049, 0.24150815217391305, 0.6067073170731707, 0.3179347826086956, 0.5426829268292683, 0.3026494565217391, 0.5579268292682927, 0.4127038043478261, 0.5701219512195121, 0.5227581521739131, 0.5914634146341463, 0.3118206521739131, 0.5853658536585366, 0.4188179347826087, 0.5914634146341463, 0.5380434782608696, 0.5182926829268293, 0.11922554347826086, 0.5304878048780488, 0.11616847826086957, 0.0, 0.0, 0.5609756097560976, 0.11005434782608696]</w:t>
      </w:r>
    </w:p>
    <w:p w14:paraId="71FFA43C" w14:textId="4094D8BC" w:rsidR="003C04A5" w:rsidRDefault="003C04A5" w:rsidP="00CF0B0F">
      <w:pPr>
        <w:pStyle w:val="ListParagraph"/>
        <w:numPr>
          <w:ilvl w:val="1"/>
          <w:numId w:val="9"/>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WORKFLOW</w:t>
      </w:r>
    </w:p>
    <w:p w14:paraId="704BDC03" w14:textId="12F21ABC" w:rsidR="00EC67D2" w:rsidRPr="002871EA" w:rsidRDefault="00EC67D2" w:rsidP="00CF0B0F">
      <w:pPr>
        <w:pStyle w:val="ListParagraph"/>
        <w:spacing w:afterLines="26" w:after="62" w:line="276" w:lineRule="auto"/>
        <w:ind w:left="792"/>
        <w:jc w:val="both"/>
        <w:rPr>
          <w:rFonts w:ascii="Times New Roman" w:hAnsi="Times New Roman" w:cs="Times New Roman"/>
          <w:sz w:val="24"/>
          <w:szCs w:val="24"/>
          <w:lang w:val="en-US"/>
        </w:rPr>
      </w:pPr>
      <w:r w:rsidRPr="00EC67D2">
        <w:rPr>
          <w:rFonts w:ascii="Times New Roman" w:hAnsi="Times New Roman" w:cs="Times New Roman"/>
          <w:sz w:val="24"/>
          <w:szCs w:val="24"/>
          <w:lang w:val="en-US"/>
        </w:rPr>
        <w:t>The project's workflow algorithm is designed to facilitate the automated analysis and classification of human actions or states from image or video data. This comprehensive process encompasses several key stages, each aimed at extracting meaningful features, reducing dimensionality, and ultimately classifying individuals based on their observed behaviors. Let's delve deeper into each component of this algorithm to understand its significance and impact within the context of the project.</w:t>
      </w:r>
    </w:p>
    <w:p w14:paraId="3D53A5A7" w14:textId="3FED1605"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Obtain Joint Positions</w:t>
      </w:r>
      <w:r w:rsidRPr="00EC67D2">
        <w:rPr>
          <w:rFonts w:ascii="Times New Roman" w:hAnsi="Times New Roman" w:cs="Times New Roman"/>
          <w:sz w:val="24"/>
          <w:szCs w:val="24"/>
          <w:lang w:val="en-US"/>
        </w:rPr>
        <w:t>: This initial step involves leveraging OpenPose, a sophisticated computer vision library, to accurately detect and localize the positions of anatomical joints within the provided image or video frames. By identifying key points such as wrists, elbows, shoulders, knees, and ankles, OpenPose enables precise tracking and analysis of human movement patterns.</w:t>
      </w:r>
    </w:p>
    <w:p w14:paraId="16BD7B23" w14:textId="37062A1D"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Person Tracking</w:t>
      </w:r>
      <w:r w:rsidRPr="00EC67D2">
        <w:rPr>
          <w:rFonts w:ascii="Times New Roman" w:hAnsi="Times New Roman" w:cs="Times New Roman"/>
          <w:sz w:val="24"/>
          <w:szCs w:val="24"/>
          <w:lang w:val="en-US"/>
        </w:rPr>
        <w:t>: Once the joint positions are obtained, the algorithm employs a robust tracking mechanism, exemplified by the Euclidean distance-based matching algorithm encapsulated within the Tracker class. This tracking algorithm associates individuals across consecutive frames by comparing their joint positions, thereby facilitating the seamless monitoring of human activity over time.</w:t>
      </w:r>
    </w:p>
    <w:p w14:paraId="21865F08" w14:textId="70FA1E5B" w:rsidR="00EC67D2" w:rsidRPr="00D97DA5"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Impute Missing Joints</w:t>
      </w:r>
      <w:r w:rsidRPr="00EC67D2">
        <w:rPr>
          <w:rFonts w:ascii="Times New Roman" w:hAnsi="Times New Roman" w:cs="Times New Roman"/>
          <w:sz w:val="24"/>
          <w:szCs w:val="24"/>
          <w:lang w:val="en-US"/>
        </w:rPr>
        <w:t>: In scenarios where certain joint positions are not directly observable or are occluded in the current frame, the FeatureGenerator class within lib_feature_proc.py steps in to estimate these missing joint positions. By leveraging the relative positions of joints from the previous frame, this imputation process ensures continuity and completeness in the extracted feature set.</w:t>
      </w:r>
    </w:p>
    <w:p w14:paraId="683D1745" w14:textId="38825E9A"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Data Augmentation</w:t>
      </w:r>
      <w:r w:rsidRPr="00EC67D2">
        <w:rPr>
          <w:rFonts w:ascii="Times New Roman" w:hAnsi="Times New Roman" w:cs="Times New Roman"/>
          <w:sz w:val="24"/>
          <w:szCs w:val="24"/>
          <w:lang w:val="en-US"/>
        </w:rPr>
        <w:t>: To enhance the robustness and generalization capability of the model, controlled noise is introduced to the (x, y) coordinates of joint positions. This data augmentation strategy diversifies the training dataset, enabling the model to better handle variations in input data and improve its performance on unseen instances.</w:t>
      </w:r>
    </w:p>
    <w:p w14:paraId="01B6320A" w14:textId="6368CB74"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Feature Extraction</w:t>
      </w:r>
      <w:r w:rsidRPr="00EC67D2">
        <w:rPr>
          <w:rFonts w:ascii="Times New Roman" w:hAnsi="Times New Roman" w:cs="Times New Roman"/>
          <w:sz w:val="24"/>
          <w:szCs w:val="24"/>
          <w:lang w:val="en-US"/>
        </w:rPr>
        <w:t xml:space="preserve">: Employing a sliding window approach with a duration of 0.5 seconds, features such as body velocity, normalized joint positions, and joint velocities are extracted from the tracked joint positions. This temporal </w:t>
      </w:r>
      <w:r w:rsidRPr="00EC67D2">
        <w:rPr>
          <w:rFonts w:ascii="Times New Roman" w:hAnsi="Times New Roman" w:cs="Times New Roman"/>
          <w:sz w:val="24"/>
          <w:szCs w:val="24"/>
          <w:lang w:val="en-US"/>
        </w:rPr>
        <w:lastRenderedPageBreak/>
        <w:t>aggregation strategy captures the dynamic aspects of human movement and behavior, facilitating more comprehensive feature representation.</w:t>
      </w:r>
    </w:p>
    <w:p w14:paraId="33ABCDE2" w14:textId="2B9D69CA"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Dimensionality Reduction</w:t>
      </w:r>
      <w:r w:rsidRPr="00EC67D2">
        <w:rPr>
          <w:rFonts w:ascii="Times New Roman" w:hAnsi="Times New Roman" w:cs="Times New Roman"/>
          <w:sz w:val="24"/>
          <w:szCs w:val="24"/>
          <w:lang w:val="en-US"/>
        </w:rPr>
        <w:t>: With a potentially large feature space resulting from the extraction process, Principal Component Analysis (PCA) is applied to reduce the dimensionality of the feature vectors to 80 dimensions. This reduction not only aids computational efficiency but also helps mitigate the curse of dimensionality, potentially enhancing the model's generalization performance.</w:t>
      </w:r>
    </w:p>
    <w:p w14:paraId="4262E3D2" w14:textId="466D83B1"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Classification</w:t>
      </w:r>
      <w:r w:rsidRPr="00EC67D2">
        <w:rPr>
          <w:rFonts w:ascii="Times New Roman" w:hAnsi="Times New Roman" w:cs="Times New Roman"/>
          <w:sz w:val="24"/>
          <w:szCs w:val="24"/>
          <w:lang w:val="en-US"/>
        </w:rPr>
        <w:t>: The reduced-dimensional feature vectors are then fed into a Deep Neural Network (DNN) classifier, comprising three layers with 50 neurons each. This classifier is trained to classify individuals based on their observed behaviors, with the flexibility to seamlessly switch to alternative classifiers as per the project's requirements.</w:t>
      </w:r>
    </w:p>
    <w:p w14:paraId="0ECECEED" w14:textId="38FCF3FD" w:rsidR="00EC67D2" w:rsidRP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Temporal Smoothing</w:t>
      </w:r>
      <w:r w:rsidRPr="00EC67D2">
        <w:rPr>
          <w:rFonts w:ascii="Times New Roman" w:hAnsi="Times New Roman" w:cs="Times New Roman"/>
          <w:sz w:val="24"/>
          <w:szCs w:val="24"/>
          <w:lang w:val="en-US"/>
        </w:rPr>
        <w:t>: To stabilize the predictions over consecutive frames and mitigate temporal noise, a mean filter is applied to smooth the prediction scores. This smoothing mechanism enhances the consistency and reliability of the model's predictions over time, especially in scenarios with varying input data quality or environmental conditions.</w:t>
      </w:r>
    </w:p>
    <w:p w14:paraId="27CA4999" w14:textId="1BD55CBD" w:rsidR="00EC67D2" w:rsidRDefault="00EC67D2" w:rsidP="00CF0B0F">
      <w:pPr>
        <w:pStyle w:val="ListParagraph"/>
        <w:numPr>
          <w:ilvl w:val="0"/>
          <w:numId w:val="35"/>
        </w:numPr>
        <w:spacing w:afterLines="26" w:after="62" w:line="276" w:lineRule="auto"/>
        <w:jc w:val="both"/>
        <w:rPr>
          <w:rFonts w:ascii="Times New Roman" w:hAnsi="Times New Roman" w:cs="Times New Roman"/>
          <w:sz w:val="24"/>
          <w:szCs w:val="24"/>
          <w:lang w:val="en-US"/>
        </w:rPr>
      </w:pPr>
      <w:r w:rsidRPr="00EC67D2">
        <w:rPr>
          <w:rFonts w:ascii="Times New Roman" w:hAnsi="Times New Roman" w:cs="Times New Roman"/>
          <w:b/>
          <w:bCs/>
          <w:sz w:val="24"/>
          <w:szCs w:val="24"/>
          <w:lang w:val="en-US"/>
        </w:rPr>
        <w:t>Labeling</w:t>
      </w:r>
      <w:r w:rsidRPr="00EC67D2">
        <w:rPr>
          <w:rFonts w:ascii="Times New Roman" w:hAnsi="Times New Roman" w:cs="Times New Roman"/>
          <w:sz w:val="24"/>
          <w:szCs w:val="24"/>
          <w:lang w:val="en-US"/>
        </w:rPr>
        <w:t>: Finally, individuals exceeding a predetermined prediction score threshold of 0.8 are annotated with a label indicating the predicted class. This labeling process enables easy interpretation and visualization of the model's output, facilitating downstream analysis and decision-making tasks.</w:t>
      </w:r>
    </w:p>
    <w:p w14:paraId="6752DC15" w14:textId="50F02726" w:rsidR="00AC4651" w:rsidRDefault="00AC4651" w:rsidP="00AC4651">
      <w:pPr>
        <w:spacing w:afterLines="26" w:after="62" w:line="276" w:lineRule="auto"/>
        <w:jc w:val="both"/>
        <w:rPr>
          <w:rFonts w:ascii="Times New Roman" w:hAnsi="Times New Roman" w:cs="Times New Roman"/>
          <w:sz w:val="24"/>
          <w:szCs w:val="24"/>
          <w:lang w:val="en-US"/>
        </w:rPr>
      </w:pPr>
      <w:r>
        <w:rPr>
          <w:noProof/>
        </w:rPr>
        <w:drawing>
          <wp:anchor distT="0" distB="0" distL="114300" distR="114300" simplePos="0" relativeHeight="251668480" behindDoc="0" locked="0" layoutInCell="1" allowOverlap="1" wp14:anchorId="6C1B137D" wp14:editId="0717E61F">
            <wp:simplePos x="0" y="0"/>
            <wp:positionH relativeFrom="margin">
              <wp:posOffset>1646312</wp:posOffset>
            </wp:positionH>
            <wp:positionV relativeFrom="paragraph">
              <wp:posOffset>7948</wp:posOffset>
            </wp:positionV>
            <wp:extent cx="2800702" cy="3720663"/>
            <wp:effectExtent l="0" t="0" r="0" b="0"/>
            <wp:wrapNone/>
            <wp:docPr id="14249899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1132" cy="37478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C1113C"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06AE0A19" w14:textId="4819050B" w:rsidR="00AC4651" w:rsidRDefault="00AC4651" w:rsidP="00AC4651">
      <w:pPr>
        <w:spacing w:afterLines="26" w:after="62" w:line="276" w:lineRule="auto"/>
        <w:jc w:val="both"/>
        <w:rPr>
          <w:rFonts w:ascii="Times New Roman" w:hAnsi="Times New Roman" w:cs="Times New Roman"/>
          <w:sz w:val="24"/>
          <w:szCs w:val="24"/>
          <w:lang w:val="en-US"/>
        </w:rPr>
      </w:pPr>
    </w:p>
    <w:p w14:paraId="538387D0"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3D2A5BB4"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1169CD74"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2AF3AE88"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5791D11C"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5168E766"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56D4ED73"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22C6CD80"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384972BC"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06111EA7"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5AB174D6"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69F5514C" w14:textId="77777777" w:rsidR="00AC4651" w:rsidRDefault="00AC4651" w:rsidP="00AC4651">
      <w:pPr>
        <w:spacing w:afterLines="26" w:after="62" w:line="276" w:lineRule="auto"/>
        <w:jc w:val="both"/>
        <w:rPr>
          <w:rFonts w:ascii="Times New Roman" w:hAnsi="Times New Roman" w:cs="Times New Roman"/>
          <w:sz w:val="24"/>
          <w:szCs w:val="24"/>
          <w:lang w:val="en-US"/>
        </w:rPr>
      </w:pPr>
    </w:p>
    <w:p w14:paraId="4B964B40" w14:textId="29D8307C" w:rsidR="00AC4651" w:rsidRPr="009077B6" w:rsidRDefault="00AC4651" w:rsidP="009077B6">
      <w:pPr>
        <w:spacing w:afterLines="26" w:after="62" w:line="276" w:lineRule="auto"/>
        <w:rPr>
          <w:rFonts w:ascii="Times New Roman" w:hAnsi="Times New Roman" w:cs="Times New Roman"/>
          <w:sz w:val="24"/>
          <w:szCs w:val="24"/>
          <w:lang w:val="en-US"/>
        </w:rPr>
      </w:pPr>
      <w:r w:rsidRPr="009077B6">
        <w:rPr>
          <w:rFonts w:ascii="Times New Roman" w:hAnsi="Times New Roman" w:cs="Times New Roman"/>
          <w:sz w:val="24"/>
          <w:szCs w:val="24"/>
          <w:lang w:val="en-US"/>
        </w:rPr>
        <w:tab/>
      </w:r>
      <w:r w:rsidRPr="009077B6">
        <w:rPr>
          <w:rFonts w:ascii="Times New Roman" w:hAnsi="Times New Roman" w:cs="Times New Roman"/>
          <w:sz w:val="24"/>
          <w:szCs w:val="24"/>
          <w:lang w:val="en-US"/>
        </w:rPr>
        <w:tab/>
      </w:r>
    </w:p>
    <w:p w14:paraId="145A14C0" w14:textId="5FD1BF86" w:rsidR="00AC4651" w:rsidRPr="00AC4651" w:rsidRDefault="00AC4651" w:rsidP="00AC4651">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 xml:space="preserve">Figure 10: </w:t>
      </w:r>
      <w:r>
        <w:rPr>
          <w:rFonts w:ascii="Times New Roman" w:hAnsi="Times New Roman" w:cs="Times New Roman"/>
          <w:sz w:val="24"/>
          <w:szCs w:val="24"/>
          <w:lang w:val="en-US"/>
        </w:rPr>
        <w:t>Order of the Joints</w:t>
      </w:r>
    </w:p>
    <w:p w14:paraId="18274E56" w14:textId="467F83FB" w:rsidR="0097759E" w:rsidRPr="00AC4651" w:rsidRDefault="00EC67D2" w:rsidP="00AC4651">
      <w:pPr>
        <w:pStyle w:val="ListParagraph"/>
        <w:spacing w:afterLines="26" w:after="62" w:line="276" w:lineRule="auto"/>
        <w:ind w:left="792"/>
        <w:jc w:val="both"/>
        <w:rPr>
          <w:rFonts w:ascii="Times New Roman" w:hAnsi="Times New Roman" w:cs="Times New Roman"/>
          <w:sz w:val="24"/>
          <w:szCs w:val="24"/>
          <w:lang w:val="en-US"/>
        </w:rPr>
      </w:pPr>
      <w:r w:rsidRPr="00EC67D2">
        <w:rPr>
          <w:rFonts w:ascii="Times New Roman" w:hAnsi="Times New Roman" w:cs="Times New Roman"/>
          <w:sz w:val="24"/>
          <w:szCs w:val="24"/>
          <w:lang w:val="en-US"/>
        </w:rPr>
        <w:lastRenderedPageBreak/>
        <w:t>In summary, the project's workflow algorithm seamlessly integrates advanced computer vision, machine learning, and signal processing techniques to enable automated analysis and classification of human actions or states from image or video data. By leveraging a combination of feature extraction, dimensionality reduction, and classification methodologies, the algorithm empowers researchers and practitioners to gain deeper insights into human behavior, with potential applications spanning healthcare, security, and human-computer interaction domains.</w:t>
      </w:r>
      <w:r w:rsidR="0097759E">
        <w:rPr>
          <w:rFonts w:ascii="Times New Roman" w:hAnsi="Times New Roman" w:cs="Times New Roman"/>
          <w:sz w:val="24"/>
          <w:szCs w:val="24"/>
          <w:lang w:val="en-US"/>
        </w:rPr>
        <w:t xml:space="preserve"> </w:t>
      </w:r>
      <w:r w:rsidR="0097759E" w:rsidRPr="0097759E">
        <w:rPr>
          <w:rFonts w:ascii="Times New Roman" w:hAnsi="Times New Roman" w:cs="Times New Roman"/>
          <w:color w:val="4472C4" w:themeColor="accent1"/>
          <w:sz w:val="24"/>
          <w:szCs w:val="24"/>
          <w:lang w:val="en-US"/>
        </w:rPr>
        <w:t>Figure 1</w:t>
      </w:r>
      <w:r w:rsidR="00135575">
        <w:rPr>
          <w:rFonts w:ascii="Times New Roman" w:hAnsi="Times New Roman" w:cs="Times New Roman"/>
          <w:color w:val="4472C4" w:themeColor="accent1"/>
          <w:sz w:val="24"/>
          <w:szCs w:val="24"/>
          <w:lang w:val="en-US"/>
        </w:rPr>
        <w:t>0</w:t>
      </w:r>
      <w:r w:rsidR="0097759E" w:rsidRPr="0097759E">
        <w:rPr>
          <w:rFonts w:ascii="Times New Roman" w:hAnsi="Times New Roman" w:cs="Times New Roman"/>
          <w:color w:val="4472C4" w:themeColor="accent1"/>
          <w:sz w:val="24"/>
          <w:szCs w:val="24"/>
          <w:lang w:val="en-US"/>
        </w:rPr>
        <w:t xml:space="preserve"> </w:t>
      </w:r>
      <w:r w:rsidR="0097759E">
        <w:rPr>
          <w:rFonts w:ascii="Times New Roman" w:hAnsi="Times New Roman" w:cs="Times New Roman"/>
          <w:sz w:val="24"/>
          <w:szCs w:val="24"/>
          <w:lang w:val="en-US"/>
        </w:rPr>
        <w:t>shows the order of the joints.</w:t>
      </w:r>
    </w:p>
    <w:p w14:paraId="6E12F60A" w14:textId="77777777" w:rsidR="0097759E" w:rsidRDefault="0097759E" w:rsidP="00D97DA5">
      <w:pPr>
        <w:pStyle w:val="ListParagraph"/>
        <w:spacing w:afterLines="26" w:after="62" w:line="276" w:lineRule="auto"/>
        <w:ind w:left="792"/>
        <w:rPr>
          <w:rFonts w:ascii="Times New Roman" w:hAnsi="Times New Roman" w:cs="Times New Roman"/>
          <w:sz w:val="24"/>
          <w:szCs w:val="24"/>
          <w:lang w:val="en-US"/>
        </w:rPr>
      </w:pPr>
    </w:p>
    <w:p w14:paraId="60CAD90D" w14:textId="270A6A97" w:rsidR="003C04A5" w:rsidRPr="00C319E9" w:rsidRDefault="003C04A5" w:rsidP="00370594">
      <w:pPr>
        <w:pStyle w:val="ListParagraph"/>
        <w:numPr>
          <w:ilvl w:val="1"/>
          <w:numId w:val="9"/>
        </w:numPr>
        <w:spacing w:afterLines="26" w:after="62" w:line="276" w:lineRule="auto"/>
        <w:rPr>
          <w:rFonts w:ascii="Times New Roman" w:hAnsi="Times New Roman" w:cs="Times New Roman"/>
          <w:b/>
          <w:bCs/>
          <w:sz w:val="28"/>
          <w:lang w:val="en-US"/>
        </w:rPr>
      </w:pPr>
      <w:r w:rsidRPr="002465CF">
        <w:rPr>
          <w:rFonts w:ascii="Times New Roman" w:hAnsi="Times New Roman" w:cs="Times New Roman"/>
          <w:b/>
          <w:bCs/>
          <w:sz w:val="24"/>
          <w:szCs w:val="24"/>
          <w:lang w:val="en-US"/>
        </w:rPr>
        <w:t>TESTING</w:t>
      </w:r>
    </w:p>
    <w:p w14:paraId="3B89E14D" w14:textId="2BBBE2E5" w:rsidR="00C319E9" w:rsidRDefault="00832DD4" w:rsidP="00C319E9">
      <w:pPr>
        <w:spacing w:afterLines="26" w:after="62" w:line="276" w:lineRule="auto"/>
        <w:rPr>
          <w:rFonts w:ascii="Times New Roman" w:hAnsi="Times New Roman" w:cs="Times New Roman"/>
          <w:b/>
          <w:bCs/>
          <w:sz w:val="28"/>
          <w:lang w:val="en-US"/>
        </w:rPr>
      </w:pPr>
      <w:r>
        <w:rPr>
          <w:rFonts w:ascii="Times New Roman" w:hAnsi="Times New Roman" w:cs="Times New Roman"/>
          <w:b/>
          <w:bCs/>
          <w:noProof/>
          <w:sz w:val="28"/>
          <w:lang w:val="en-US"/>
        </w:rPr>
        <w:drawing>
          <wp:anchor distT="0" distB="0" distL="114300" distR="114300" simplePos="0" relativeHeight="251676672" behindDoc="0" locked="0" layoutInCell="1" allowOverlap="1" wp14:anchorId="45BD4B5D" wp14:editId="7EA64BE1">
            <wp:simplePos x="0" y="0"/>
            <wp:positionH relativeFrom="column">
              <wp:posOffset>436729</wp:posOffset>
            </wp:positionH>
            <wp:positionV relativeFrom="paragraph">
              <wp:posOffset>58240</wp:posOffset>
            </wp:positionV>
            <wp:extent cx="5568287" cy="2947626"/>
            <wp:effectExtent l="0" t="0" r="0" b="5715"/>
            <wp:wrapNone/>
            <wp:docPr id="1590493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9343" name="Picture 15904934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68287" cy="2947626"/>
                    </a:xfrm>
                    <a:prstGeom prst="rect">
                      <a:avLst/>
                    </a:prstGeom>
                  </pic:spPr>
                </pic:pic>
              </a:graphicData>
            </a:graphic>
          </wp:anchor>
        </w:drawing>
      </w:r>
    </w:p>
    <w:p w14:paraId="6627F115" w14:textId="77777777" w:rsidR="00C319E9" w:rsidRDefault="00C319E9" w:rsidP="00C319E9">
      <w:pPr>
        <w:spacing w:afterLines="26" w:after="62" w:line="276" w:lineRule="auto"/>
        <w:rPr>
          <w:rFonts w:ascii="Times New Roman" w:hAnsi="Times New Roman" w:cs="Times New Roman"/>
          <w:b/>
          <w:bCs/>
          <w:sz w:val="28"/>
          <w:lang w:val="en-US"/>
        </w:rPr>
      </w:pPr>
    </w:p>
    <w:p w14:paraId="4E97D1BA" w14:textId="1546E916" w:rsidR="00832DD4" w:rsidRDefault="00832DD4" w:rsidP="00C319E9">
      <w:pPr>
        <w:spacing w:afterLines="26" w:after="62" w:line="276" w:lineRule="auto"/>
        <w:rPr>
          <w:rFonts w:ascii="Times New Roman" w:hAnsi="Times New Roman" w:cs="Times New Roman"/>
          <w:b/>
          <w:bCs/>
          <w:sz w:val="28"/>
          <w:lang w:val="en-US"/>
        </w:rPr>
      </w:pPr>
    </w:p>
    <w:p w14:paraId="3D48628B" w14:textId="77777777" w:rsidR="00832DD4" w:rsidRDefault="00832DD4" w:rsidP="00C319E9">
      <w:pPr>
        <w:spacing w:afterLines="26" w:after="62" w:line="276" w:lineRule="auto"/>
        <w:rPr>
          <w:rFonts w:ascii="Times New Roman" w:hAnsi="Times New Roman" w:cs="Times New Roman"/>
          <w:b/>
          <w:bCs/>
          <w:sz w:val="28"/>
          <w:lang w:val="en-US"/>
        </w:rPr>
      </w:pPr>
    </w:p>
    <w:p w14:paraId="1FE6391C" w14:textId="77777777" w:rsidR="00832DD4" w:rsidRDefault="00832DD4" w:rsidP="00C319E9">
      <w:pPr>
        <w:spacing w:afterLines="26" w:after="62" w:line="276" w:lineRule="auto"/>
        <w:rPr>
          <w:rFonts w:ascii="Times New Roman" w:hAnsi="Times New Roman" w:cs="Times New Roman"/>
          <w:b/>
          <w:bCs/>
          <w:sz w:val="28"/>
          <w:lang w:val="en-US"/>
        </w:rPr>
      </w:pPr>
    </w:p>
    <w:p w14:paraId="7F748913" w14:textId="02E251FE" w:rsidR="00832DD4" w:rsidRDefault="00832DD4" w:rsidP="00C319E9">
      <w:pPr>
        <w:spacing w:afterLines="26" w:after="62" w:line="276" w:lineRule="auto"/>
        <w:rPr>
          <w:rFonts w:ascii="Times New Roman" w:hAnsi="Times New Roman" w:cs="Times New Roman"/>
          <w:b/>
          <w:bCs/>
          <w:sz w:val="28"/>
          <w:lang w:val="en-US"/>
        </w:rPr>
      </w:pPr>
    </w:p>
    <w:p w14:paraId="1AA21B18" w14:textId="77777777" w:rsidR="00832DD4" w:rsidRDefault="00832DD4" w:rsidP="00C319E9">
      <w:pPr>
        <w:spacing w:afterLines="26" w:after="62" w:line="276" w:lineRule="auto"/>
        <w:rPr>
          <w:rFonts w:ascii="Times New Roman" w:hAnsi="Times New Roman" w:cs="Times New Roman"/>
          <w:b/>
          <w:bCs/>
          <w:sz w:val="28"/>
          <w:lang w:val="en-US"/>
        </w:rPr>
      </w:pPr>
    </w:p>
    <w:p w14:paraId="1BA2CF1E" w14:textId="77777777" w:rsidR="00832DD4" w:rsidRDefault="00832DD4" w:rsidP="00C319E9">
      <w:pPr>
        <w:spacing w:afterLines="26" w:after="62" w:line="276" w:lineRule="auto"/>
        <w:rPr>
          <w:rFonts w:ascii="Times New Roman" w:hAnsi="Times New Roman" w:cs="Times New Roman"/>
          <w:b/>
          <w:bCs/>
          <w:sz w:val="28"/>
          <w:lang w:val="en-US"/>
        </w:rPr>
      </w:pPr>
    </w:p>
    <w:p w14:paraId="56706E65" w14:textId="1E852FE0" w:rsidR="00832DD4" w:rsidRDefault="00832DD4" w:rsidP="00C319E9">
      <w:pPr>
        <w:spacing w:afterLines="26" w:after="62" w:line="276" w:lineRule="auto"/>
        <w:rPr>
          <w:rFonts w:ascii="Times New Roman" w:hAnsi="Times New Roman" w:cs="Times New Roman"/>
          <w:b/>
          <w:bCs/>
          <w:sz w:val="28"/>
          <w:lang w:val="en-US"/>
        </w:rPr>
      </w:pPr>
    </w:p>
    <w:p w14:paraId="0E4299A1" w14:textId="77777777" w:rsidR="00832DD4" w:rsidRDefault="00832DD4" w:rsidP="00C319E9">
      <w:pPr>
        <w:spacing w:afterLines="26" w:after="62" w:line="276" w:lineRule="auto"/>
        <w:rPr>
          <w:rFonts w:ascii="Times New Roman" w:hAnsi="Times New Roman" w:cs="Times New Roman"/>
          <w:b/>
          <w:bCs/>
          <w:sz w:val="28"/>
          <w:lang w:val="en-US"/>
        </w:rPr>
      </w:pPr>
    </w:p>
    <w:p w14:paraId="52BB1620" w14:textId="063EA13A" w:rsidR="00C319E9" w:rsidRDefault="00C319E9" w:rsidP="00C319E9">
      <w:pPr>
        <w:spacing w:afterLines="26" w:after="62" w:line="276" w:lineRule="auto"/>
        <w:rPr>
          <w:rFonts w:ascii="Times New Roman" w:hAnsi="Times New Roman" w:cs="Times New Roman"/>
          <w:b/>
          <w:bCs/>
          <w:sz w:val="28"/>
          <w:lang w:val="en-US"/>
        </w:rPr>
      </w:pPr>
    </w:p>
    <w:p w14:paraId="7ADA9500" w14:textId="0F1A90DB" w:rsidR="00740A92" w:rsidRDefault="00740A92" w:rsidP="00740A92">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BE6F03">
        <w:rPr>
          <w:rFonts w:ascii="Times New Roman" w:hAnsi="Times New Roman" w:cs="Times New Roman"/>
          <w:color w:val="4472C4" w:themeColor="accent1"/>
          <w:sz w:val="24"/>
          <w:szCs w:val="24"/>
          <w:lang w:val="en-US"/>
        </w:rPr>
        <w:t>1</w:t>
      </w:r>
      <w:r>
        <w:rPr>
          <w:rFonts w:ascii="Times New Roman" w:hAnsi="Times New Roman" w:cs="Times New Roman"/>
          <w:color w:val="4472C4" w:themeColor="accent1"/>
          <w:sz w:val="24"/>
          <w:szCs w:val="24"/>
          <w:lang w:val="en-US"/>
        </w:rPr>
        <w:t xml:space="preserve">: </w:t>
      </w:r>
      <w:r>
        <w:rPr>
          <w:rFonts w:ascii="Times New Roman" w:hAnsi="Times New Roman" w:cs="Times New Roman"/>
          <w:sz w:val="24"/>
          <w:szCs w:val="24"/>
          <w:lang w:val="en-US"/>
        </w:rPr>
        <w:t>Video tested for cough</w:t>
      </w:r>
    </w:p>
    <w:p w14:paraId="442CCE40" w14:textId="78D1551C" w:rsidR="00C319E9" w:rsidRDefault="009077B6" w:rsidP="00C319E9">
      <w:pPr>
        <w:spacing w:afterLines="26" w:after="62" w:line="276" w:lineRule="auto"/>
        <w:rPr>
          <w:rFonts w:ascii="Times New Roman" w:hAnsi="Times New Roman" w:cs="Times New Roman"/>
          <w:b/>
          <w:bCs/>
          <w:sz w:val="28"/>
          <w:lang w:val="en-US"/>
        </w:rPr>
      </w:pPr>
      <w:r>
        <w:rPr>
          <w:rFonts w:ascii="Times New Roman" w:hAnsi="Times New Roman" w:cs="Times New Roman"/>
          <w:b/>
          <w:bCs/>
          <w:noProof/>
          <w:sz w:val="28"/>
          <w:lang w:val="en-US"/>
        </w:rPr>
        <w:drawing>
          <wp:anchor distT="0" distB="0" distL="114300" distR="114300" simplePos="0" relativeHeight="251670528" behindDoc="0" locked="0" layoutInCell="1" allowOverlap="1" wp14:anchorId="4C12BB5E" wp14:editId="0D4A8393">
            <wp:simplePos x="0" y="0"/>
            <wp:positionH relativeFrom="margin">
              <wp:posOffset>441434</wp:posOffset>
            </wp:positionH>
            <wp:positionV relativeFrom="paragraph">
              <wp:posOffset>84893</wp:posOffset>
            </wp:positionV>
            <wp:extent cx="5510530" cy="2758965"/>
            <wp:effectExtent l="0" t="0" r="0" b="3810"/>
            <wp:wrapNone/>
            <wp:docPr id="5558474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847443" name="Picture 55584744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13966" cy="2760685"/>
                    </a:xfrm>
                    <a:prstGeom prst="rect">
                      <a:avLst/>
                    </a:prstGeom>
                  </pic:spPr>
                </pic:pic>
              </a:graphicData>
            </a:graphic>
            <wp14:sizeRelH relativeFrom="margin">
              <wp14:pctWidth>0</wp14:pctWidth>
            </wp14:sizeRelH>
            <wp14:sizeRelV relativeFrom="margin">
              <wp14:pctHeight>0</wp14:pctHeight>
            </wp14:sizeRelV>
          </wp:anchor>
        </w:drawing>
      </w:r>
    </w:p>
    <w:p w14:paraId="169CB3DF" w14:textId="1F902B14" w:rsidR="00C319E9" w:rsidRDefault="00C319E9" w:rsidP="00C319E9">
      <w:pPr>
        <w:spacing w:afterLines="26" w:after="62" w:line="276" w:lineRule="auto"/>
        <w:rPr>
          <w:rFonts w:ascii="Times New Roman" w:hAnsi="Times New Roman" w:cs="Times New Roman"/>
          <w:b/>
          <w:bCs/>
          <w:sz w:val="28"/>
          <w:lang w:val="en-US"/>
        </w:rPr>
      </w:pPr>
    </w:p>
    <w:p w14:paraId="53FC61A1" w14:textId="758E71DA" w:rsidR="00C319E9" w:rsidRDefault="00C319E9" w:rsidP="00C319E9">
      <w:pPr>
        <w:spacing w:afterLines="26" w:after="62" w:line="276" w:lineRule="auto"/>
        <w:rPr>
          <w:rFonts w:ascii="Times New Roman" w:hAnsi="Times New Roman" w:cs="Times New Roman"/>
          <w:b/>
          <w:bCs/>
          <w:sz w:val="28"/>
          <w:lang w:val="en-US"/>
        </w:rPr>
      </w:pPr>
    </w:p>
    <w:p w14:paraId="1A748BA7" w14:textId="77777777" w:rsidR="00C319E9" w:rsidRDefault="00C319E9" w:rsidP="00C319E9">
      <w:pPr>
        <w:spacing w:afterLines="26" w:after="62" w:line="276" w:lineRule="auto"/>
        <w:rPr>
          <w:rFonts w:ascii="Times New Roman" w:hAnsi="Times New Roman" w:cs="Times New Roman"/>
          <w:b/>
          <w:bCs/>
          <w:sz w:val="28"/>
          <w:lang w:val="en-US"/>
        </w:rPr>
      </w:pPr>
    </w:p>
    <w:p w14:paraId="1906F526" w14:textId="77777777" w:rsidR="00C319E9" w:rsidRDefault="00C319E9" w:rsidP="00C319E9">
      <w:pPr>
        <w:spacing w:afterLines="26" w:after="62" w:line="276" w:lineRule="auto"/>
        <w:rPr>
          <w:rFonts w:ascii="Times New Roman" w:hAnsi="Times New Roman" w:cs="Times New Roman"/>
          <w:b/>
          <w:bCs/>
          <w:sz w:val="28"/>
          <w:lang w:val="en-US"/>
        </w:rPr>
      </w:pPr>
    </w:p>
    <w:p w14:paraId="3FAE6EBE" w14:textId="1D8BFC4F" w:rsidR="00C319E9" w:rsidRDefault="00C319E9" w:rsidP="00C319E9">
      <w:pPr>
        <w:spacing w:afterLines="26" w:after="62" w:line="276" w:lineRule="auto"/>
        <w:rPr>
          <w:rFonts w:ascii="Times New Roman" w:hAnsi="Times New Roman" w:cs="Times New Roman"/>
          <w:b/>
          <w:bCs/>
          <w:sz w:val="28"/>
          <w:lang w:val="en-US"/>
        </w:rPr>
      </w:pPr>
    </w:p>
    <w:p w14:paraId="74EE934C" w14:textId="77777777" w:rsidR="00C319E9" w:rsidRDefault="00C319E9" w:rsidP="00C319E9">
      <w:pPr>
        <w:spacing w:afterLines="26" w:after="62" w:line="276" w:lineRule="auto"/>
        <w:rPr>
          <w:rFonts w:ascii="Times New Roman" w:hAnsi="Times New Roman" w:cs="Times New Roman"/>
          <w:b/>
          <w:bCs/>
          <w:sz w:val="28"/>
          <w:lang w:val="en-US"/>
        </w:rPr>
      </w:pPr>
    </w:p>
    <w:p w14:paraId="3144974B" w14:textId="104B4B49" w:rsidR="00C319E9" w:rsidRDefault="00C319E9" w:rsidP="00C319E9">
      <w:pPr>
        <w:spacing w:afterLines="26" w:after="62" w:line="276" w:lineRule="auto"/>
        <w:rPr>
          <w:rFonts w:ascii="Times New Roman" w:hAnsi="Times New Roman" w:cs="Times New Roman"/>
          <w:b/>
          <w:bCs/>
          <w:sz w:val="28"/>
          <w:lang w:val="en-US"/>
        </w:rPr>
      </w:pPr>
    </w:p>
    <w:p w14:paraId="7EC167FE" w14:textId="2602D5A2" w:rsidR="00C319E9" w:rsidRDefault="00C319E9" w:rsidP="00C319E9">
      <w:pPr>
        <w:spacing w:afterLines="26" w:after="62" w:line="276" w:lineRule="auto"/>
        <w:rPr>
          <w:rFonts w:ascii="Times New Roman" w:hAnsi="Times New Roman" w:cs="Times New Roman"/>
          <w:b/>
          <w:bCs/>
          <w:sz w:val="28"/>
          <w:lang w:val="en-US"/>
        </w:rPr>
      </w:pPr>
    </w:p>
    <w:p w14:paraId="0F5F1518" w14:textId="77777777" w:rsidR="009077B6" w:rsidRDefault="009077B6" w:rsidP="00C319E9">
      <w:pPr>
        <w:spacing w:afterLines="26" w:after="62" w:line="276" w:lineRule="auto"/>
        <w:rPr>
          <w:rFonts w:ascii="Times New Roman" w:hAnsi="Times New Roman" w:cs="Times New Roman"/>
          <w:b/>
          <w:bCs/>
          <w:sz w:val="28"/>
          <w:lang w:val="en-US"/>
        </w:rPr>
      </w:pPr>
    </w:p>
    <w:p w14:paraId="7741DF78" w14:textId="77777777" w:rsidR="00740A92" w:rsidRPr="009077B6" w:rsidRDefault="00740A92" w:rsidP="009077B6">
      <w:pPr>
        <w:spacing w:afterLines="26" w:after="62" w:line="276" w:lineRule="auto"/>
        <w:rPr>
          <w:rFonts w:ascii="Times New Roman" w:hAnsi="Times New Roman" w:cs="Times New Roman"/>
          <w:color w:val="4472C4" w:themeColor="accent1"/>
          <w:sz w:val="24"/>
          <w:szCs w:val="24"/>
          <w:lang w:val="en-US"/>
        </w:rPr>
      </w:pPr>
    </w:p>
    <w:p w14:paraId="5A0ED16D" w14:textId="43E60CD7" w:rsidR="00C319E9" w:rsidRPr="00C307BB" w:rsidRDefault="00740A92" w:rsidP="00C307BB">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BE6F03">
        <w:rPr>
          <w:rFonts w:ascii="Times New Roman" w:hAnsi="Times New Roman" w:cs="Times New Roman"/>
          <w:color w:val="4472C4" w:themeColor="accent1"/>
          <w:sz w:val="24"/>
          <w:szCs w:val="24"/>
          <w:lang w:val="en-US"/>
        </w:rPr>
        <w:t>2</w:t>
      </w:r>
      <w:r>
        <w:rPr>
          <w:rFonts w:ascii="Times New Roman" w:hAnsi="Times New Roman" w:cs="Times New Roman"/>
          <w:color w:val="4472C4" w:themeColor="accent1"/>
          <w:sz w:val="24"/>
          <w:szCs w:val="24"/>
          <w:lang w:val="en-US"/>
        </w:rPr>
        <w:t xml:space="preserve">: </w:t>
      </w:r>
      <w:r>
        <w:rPr>
          <w:rFonts w:ascii="Times New Roman" w:hAnsi="Times New Roman" w:cs="Times New Roman"/>
          <w:sz w:val="24"/>
          <w:szCs w:val="24"/>
          <w:lang w:val="en-US"/>
        </w:rPr>
        <w:t>Video tested for normal postures</w:t>
      </w:r>
    </w:p>
    <w:p w14:paraId="7E1DBA4F" w14:textId="5A4E1218" w:rsidR="009077B6" w:rsidRDefault="009077B6" w:rsidP="00C319E9">
      <w:pPr>
        <w:spacing w:afterLines="26" w:after="62" w:line="276" w:lineRule="auto"/>
        <w:rPr>
          <w:rFonts w:ascii="Times New Roman" w:hAnsi="Times New Roman" w:cs="Times New Roman"/>
          <w:b/>
          <w:bCs/>
          <w:sz w:val="28"/>
          <w:lang w:val="en-US"/>
        </w:rPr>
      </w:pPr>
    </w:p>
    <w:p w14:paraId="5E15B4F2" w14:textId="425763D7" w:rsidR="009077B6" w:rsidRDefault="009077B6" w:rsidP="00C319E9">
      <w:pPr>
        <w:spacing w:afterLines="26" w:after="62" w:line="276" w:lineRule="auto"/>
        <w:rPr>
          <w:rFonts w:ascii="Times New Roman" w:hAnsi="Times New Roman" w:cs="Times New Roman"/>
          <w:b/>
          <w:bCs/>
          <w:sz w:val="28"/>
          <w:lang w:val="en-US"/>
        </w:rPr>
      </w:pPr>
      <w:r>
        <w:rPr>
          <w:rFonts w:ascii="Times New Roman" w:hAnsi="Times New Roman" w:cs="Times New Roman"/>
          <w:b/>
          <w:bCs/>
          <w:noProof/>
          <w:sz w:val="28"/>
          <w:lang w:val="en-US"/>
        </w:rPr>
        <w:drawing>
          <wp:anchor distT="0" distB="0" distL="114300" distR="114300" simplePos="0" relativeHeight="251671552" behindDoc="0" locked="0" layoutInCell="1" allowOverlap="1" wp14:anchorId="634070EC" wp14:editId="5AA52A09">
            <wp:simplePos x="0" y="0"/>
            <wp:positionH relativeFrom="column">
              <wp:posOffset>-162538</wp:posOffset>
            </wp:positionH>
            <wp:positionV relativeFrom="paragraph">
              <wp:posOffset>105322</wp:posOffset>
            </wp:positionV>
            <wp:extent cx="6316502" cy="3343701"/>
            <wp:effectExtent l="0" t="0" r="8255" b="9525"/>
            <wp:wrapNone/>
            <wp:docPr id="11734264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426435" name="Picture 11734264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16502" cy="3343701"/>
                    </a:xfrm>
                    <a:prstGeom prst="rect">
                      <a:avLst/>
                    </a:prstGeom>
                  </pic:spPr>
                </pic:pic>
              </a:graphicData>
            </a:graphic>
            <wp14:sizeRelH relativeFrom="margin">
              <wp14:pctWidth>0</wp14:pctWidth>
            </wp14:sizeRelH>
            <wp14:sizeRelV relativeFrom="margin">
              <wp14:pctHeight>0</wp14:pctHeight>
            </wp14:sizeRelV>
          </wp:anchor>
        </w:drawing>
      </w:r>
    </w:p>
    <w:p w14:paraId="7962A215" w14:textId="6E142C1F" w:rsidR="009077B6" w:rsidRDefault="009077B6" w:rsidP="00C319E9">
      <w:pPr>
        <w:spacing w:afterLines="26" w:after="62" w:line="276" w:lineRule="auto"/>
        <w:rPr>
          <w:rFonts w:ascii="Times New Roman" w:hAnsi="Times New Roman" w:cs="Times New Roman"/>
          <w:b/>
          <w:bCs/>
          <w:sz w:val="28"/>
          <w:lang w:val="en-US"/>
        </w:rPr>
      </w:pPr>
    </w:p>
    <w:p w14:paraId="5EEB82FF" w14:textId="2D24A88B" w:rsidR="00C319E9" w:rsidRDefault="00C319E9" w:rsidP="00C319E9">
      <w:pPr>
        <w:spacing w:afterLines="26" w:after="62" w:line="276" w:lineRule="auto"/>
        <w:rPr>
          <w:rFonts w:ascii="Times New Roman" w:hAnsi="Times New Roman" w:cs="Times New Roman"/>
          <w:b/>
          <w:bCs/>
          <w:sz w:val="28"/>
          <w:lang w:val="en-US"/>
        </w:rPr>
      </w:pPr>
    </w:p>
    <w:p w14:paraId="760E6F0E" w14:textId="629B9D0C" w:rsidR="00C319E9" w:rsidRDefault="00C319E9" w:rsidP="00C319E9">
      <w:pPr>
        <w:spacing w:afterLines="26" w:after="62" w:line="276" w:lineRule="auto"/>
        <w:rPr>
          <w:rFonts w:ascii="Times New Roman" w:hAnsi="Times New Roman" w:cs="Times New Roman"/>
          <w:b/>
          <w:bCs/>
          <w:sz w:val="28"/>
          <w:lang w:val="en-US"/>
        </w:rPr>
      </w:pPr>
    </w:p>
    <w:p w14:paraId="58FC5455" w14:textId="2D49128C" w:rsidR="00C319E9" w:rsidRDefault="00C319E9" w:rsidP="00C319E9">
      <w:pPr>
        <w:spacing w:afterLines="26" w:after="62" w:line="276" w:lineRule="auto"/>
        <w:rPr>
          <w:rFonts w:ascii="Times New Roman" w:hAnsi="Times New Roman" w:cs="Times New Roman"/>
          <w:b/>
          <w:bCs/>
          <w:sz w:val="28"/>
          <w:lang w:val="en-US"/>
        </w:rPr>
      </w:pPr>
    </w:p>
    <w:p w14:paraId="17800C7D" w14:textId="02B50D46" w:rsidR="00C319E9" w:rsidRDefault="00C319E9" w:rsidP="00C319E9">
      <w:pPr>
        <w:spacing w:afterLines="26" w:after="62" w:line="276" w:lineRule="auto"/>
        <w:rPr>
          <w:rFonts w:ascii="Times New Roman" w:hAnsi="Times New Roman" w:cs="Times New Roman"/>
          <w:b/>
          <w:bCs/>
          <w:sz w:val="28"/>
          <w:lang w:val="en-US"/>
        </w:rPr>
      </w:pPr>
    </w:p>
    <w:p w14:paraId="10C35319" w14:textId="77777777" w:rsidR="00C319E9" w:rsidRDefault="00C319E9" w:rsidP="00C319E9">
      <w:pPr>
        <w:spacing w:afterLines="26" w:after="62" w:line="276" w:lineRule="auto"/>
        <w:rPr>
          <w:rFonts w:ascii="Times New Roman" w:hAnsi="Times New Roman" w:cs="Times New Roman"/>
          <w:b/>
          <w:bCs/>
          <w:sz w:val="28"/>
          <w:lang w:val="en-US"/>
        </w:rPr>
      </w:pPr>
    </w:p>
    <w:p w14:paraId="2A82C1F1" w14:textId="51D76B4C" w:rsidR="00C319E9" w:rsidRDefault="00C319E9" w:rsidP="00C319E9">
      <w:pPr>
        <w:spacing w:afterLines="26" w:after="62" w:line="276" w:lineRule="auto"/>
        <w:rPr>
          <w:rFonts w:ascii="Times New Roman" w:hAnsi="Times New Roman" w:cs="Times New Roman"/>
          <w:b/>
          <w:bCs/>
          <w:sz w:val="28"/>
          <w:lang w:val="en-US"/>
        </w:rPr>
      </w:pPr>
    </w:p>
    <w:p w14:paraId="2903AE83" w14:textId="77777777" w:rsidR="00C319E9" w:rsidRDefault="00C319E9" w:rsidP="00C319E9">
      <w:pPr>
        <w:spacing w:afterLines="26" w:after="62" w:line="276" w:lineRule="auto"/>
        <w:rPr>
          <w:rFonts w:ascii="Times New Roman" w:hAnsi="Times New Roman" w:cs="Times New Roman"/>
          <w:b/>
          <w:bCs/>
          <w:sz w:val="28"/>
          <w:lang w:val="en-US"/>
        </w:rPr>
      </w:pPr>
    </w:p>
    <w:p w14:paraId="004A16E7" w14:textId="77777777" w:rsidR="00C319E9" w:rsidRDefault="00C319E9" w:rsidP="00C319E9">
      <w:pPr>
        <w:spacing w:afterLines="26" w:after="62" w:line="276" w:lineRule="auto"/>
        <w:rPr>
          <w:rFonts w:ascii="Times New Roman" w:hAnsi="Times New Roman" w:cs="Times New Roman"/>
          <w:b/>
          <w:bCs/>
          <w:sz w:val="28"/>
          <w:lang w:val="en-US"/>
        </w:rPr>
      </w:pPr>
    </w:p>
    <w:p w14:paraId="5800A442" w14:textId="77777777" w:rsidR="00C319E9" w:rsidRDefault="00C319E9" w:rsidP="00C319E9">
      <w:pPr>
        <w:spacing w:afterLines="26" w:after="62" w:line="276" w:lineRule="auto"/>
        <w:rPr>
          <w:rFonts w:ascii="Times New Roman" w:hAnsi="Times New Roman" w:cs="Times New Roman"/>
          <w:b/>
          <w:bCs/>
          <w:sz w:val="28"/>
          <w:lang w:val="en-US"/>
        </w:rPr>
      </w:pPr>
    </w:p>
    <w:p w14:paraId="44951C9C" w14:textId="77777777" w:rsidR="00C319E9" w:rsidRDefault="00C319E9" w:rsidP="00C319E9">
      <w:pPr>
        <w:spacing w:afterLines="26" w:after="62" w:line="276" w:lineRule="auto"/>
        <w:rPr>
          <w:rFonts w:ascii="Times New Roman" w:hAnsi="Times New Roman" w:cs="Times New Roman"/>
          <w:b/>
          <w:bCs/>
          <w:sz w:val="28"/>
          <w:lang w:val="en-US"/>
        </w:rPr>
      </w:pPr>
    </w:p>
    <w:p w14:paraId="29850E32" w14:textId="7A521702" w:rsidR="00C319E9" w:rsidRDefault="00C319E9" w:rsidP="00C319E9">
      <w:pPr>
        <w:spacing w:afterLines="26" w:after="62" w:line="276" w:lineRule="auto"/>
        <w:rPr>
          <w:rFonts w:ascii="Times New Roman" w:hAnsi="Times New Roman" w:cs="Times New Roman"/>
          <w:b/>
          <w:bCs/>
          <w:sz w:val="28"/>
          <w:lang w:val="en-US"/>
        </w:rPr>
      </w:pPr>
    </w:p>
    <w:p w14:paraId="3E45EDA3" w14:textId="4DAC8C61" w:rsidR="00C319E9" w:rsidRPr="009077B6" w:rsidRDefault="00740A92" w:rsidP="009077B6">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BE6F03">
        <w:rPr>
          <w:rFonts w:ascii="Times New Roman" w:hAnsi="Times New Roman" w:cs="Times New Roman"/>
          <w:color w:val="4472C4" w:themeColor="accent1"/>
          <w:sz w:val="24"/>
          <w:szCs w:val="24"/>
          <w:lang w:val="en-US"/>
        </w:rPr>
        <w:t>3</w:t>
      </w:r>
      <w:r>
        <w:rPr>
          <w:rFonts w:ascii="Times New Roman" w:hAnsi="Times New Roman" w:cs="Times New Roman"/>
          <w:color w:val="4472C4" w:themeColor="accent1"/>
          <w:sz w:val="24"/>
          <w:szCs w:val="24"/>
          <w:lang w:val="en-US"/>
        </w:rPr>
        <w:t xml:space="preserve">: </w:t>
      </w:r>
      <w:r>
        <w:rPr>
          <w:rFonts w:ascii="Times New Roman" w:hAnsi="Times New Roman" w:cs="Times New Roman"/>
          <w:sz w:val="24"/>
          <w:szCs w:val="24"/>
          <w:lang w:val="en-US"/>
        </w:rPr>
        <w:t xml:space="preserve">Video tested for a </w:t>
      </w:r>
      <w:r w:rsidR="00C52D4C">
        <w:rPr>
          <w:rFonts w:ascii="Times New Roman" w:hAnsi="Times New Roman" w:cs="Times New Roman"/>
          <w:sz w:val="24"/>
          <w:szCs w:val="24"/>
          <w:lang w:val="en-US"/>
        </w:rPr>
        <w:t>slightly bent posture</w:t>
      </w:r>
    </w:p>
    <w:p w14:paraId="59BE76D7" w14:textId="669A8F84" w:rsidR="00C319E9" w:rsidRDefault="00740A92" w:rsidP="00C319E9">
      <w:pPr>
        <w:spacing w:afterLines="26" w:after="62" w:line="276" w:lineRule="auto"/>
        <w:rPr>
          <w:rFonts w:ascii="Times New Roman" w:hAnsi="Times New Roman" w:cs="Times New Roman"/>
          <w:b/>
          <w:bCs/>
          <w:sz w:val="28"/>
          <w:lang w:val="en-US"/>
        </w:rPr>
      </w:pPr>
      <w:r>
        <w:rPr>
          <w:rFonts w:ascii="Times New Roman" w:hAnsi="Times New Roman" w:cs="Times New Roman"/>
          <w:b/>
          <w:bCs/>
          <w:noProof/>
          <w:sz w:val="28"/>
          <w:lang w:val="en-US"/>
        </w:rPr>
        <w:drawing>
          <wp:anchor distT="0" distB="0" distL="114300" distR="114300" simplePos="0" relativeHeight="251672576" behindDoc="0" locked="0" layoutInCell="1" allowOverlap="1" wp14:anchorId="642AD874" wp14:editId="076C23C6">
            <wp:simplePos x="0" y="0"/>
            <wp:positionH relativeFrom="margin">
              <wp:align>left</wp:align>
            </wp:positionH>
            <wp:positionV relativeFrom="paragraph">
              <wp:posOffset>17932</wp:posOffset>
            </wp:positionV>
            <wp:extent cx="6264939" cy="3316406"/>
            <wp:effectExtent l="0" t="0" r="2540" b="0"/>
            <wp:wrapNone/>
            <wp:docPr id="18614453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45382" name="Picture 186144538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64939" cy="3316406"/>
                    </a:xfrm>
                    <a:prstGeom prst="rect">
                      <a:avLst/>
                    </a:prstGeom>
                  </pic:spPr>
                </pic:pic>
              </a:graphicData>
            </a:graphic>
            <wp14:sizeRelH relativeFrom="margin">
              <wp14:pctWidth>0</wp14:pctWidth>
            </wp14:sizeRelH>
            <wp14:sizeRelV relativeFrom="margin">
              <wp14:pctHeight>0</wp14:pctHeight>
            </wp14:sizeRelV>
          </wp:anchor>
        </w:drawing>
      </w:r>
    </w:p>
    <w:p w14:paraId="29BC4E51" w14:textId="436E7549" w:rsidR="00836166" w:rsidRDefault="00836166" w:rsidP="00C319E9">
      <w:pPr>
        <w:spacing w:afterLines="26" w:after="62" w:line="276" w:lineRule="auto"/>
        <w:rPr>
          <w:rFonts w:ascii="Times New Roman" w:hAnsi="Times New Roman" w:cs="Times New Roman"/>
          <w:b/>
          <w:bCs/>
          <w:sz w:val="28"/>
          <w:lang w:val="en-US"/>
        </w:rPr>
      </w:pPr>
    </w:p>
    <w:p w14:paraId="20206351" w14:textId="3B2F25E2" w:rsidR="00836166" w:rsidRDefault="00836166" w:rsidP="00C319E9">
      <w:pPr>
        <w:spacing w:afterLines="26" w:after="62" w:line="276" w:lineRule="auto"/>
        <w:rPr>
          <w:rFonts w:ascii="Times New Roman" w:hAnsi="Times New Roman" w:cs="Times New Roman"/>
          <w:b/>
          <w:bCs/>
          <w:sz w:val="28"/>
          <w:lang w:val="en-US"/>
        </w:rPr>
      </w:pPr>
    </w:p>
    <w:p w14:paraId="2324A117" w14:textId="4ED1EDBF" w:rsidR="00836166" w:rsidRDefault="00836166" w:rsidP="00C319E9">
      <w:pPr>
        <w:spacing w:afterLines="26" w:after="62" w:line="276" w:lineRule="auto"/>
        <w:rPr>
          <w:rFonts w:ascii="Times New Roman" w:hAnsi="Times New Roman" w:cs="Times New Roman"/>
          <w:b/>
          <w:bCs/>
          <w:sz w:val="28"/>
          <w:lang w:val="en-US"/>
        </w:rPr>
      </w:pPr>
    </w:p>
    <w:p w14:paraId="1B82E4E0" w14:textId="77777777" w:rsidR="00836166" w:rsidRDefault="00836166" w:rsidP="00C319E9">
      <w:pPr>
        <w:spacing w:afterLines="26" w:after="62" w:line="276" w:lineRule="auto"/>
        <w:rPr>
          <w:rFonts w:ascii="Times New Roman" w:hAnsi="Times New Roman" w:cs="Times New Roman"/>
          <w:b/>
          <w:bCs/>
          <w:sz w:val="28"/>
          <w:lang w:val="en-US"/>
        </w:rPr>
      </w:pPr>
    </w:p>
    <w:p w14:paraId="32F3606F" w14:textId="3D6BE82A" w:rsidR="00836166" w:rsidRDefault="00836166" w:rsidP="00C319E9">
      <w:pPr>
        <w:spacing w:afterLines="26" w:after="62" w:line="276" w:lineRule="auto"/>
        <w:rPr>
          <w:rFonts w:ascii="Times New Roman" w:hAnsi="Times New Roman" w:cs="Times New Roman"/>
          <w:b/>
          <w:bCs/>
          <w:sz w:val="28"/>
          <w:lang w:val="en-US"/>
        </w:rPr>
      </w:pPr>
    </w:p>
    <w:p w14:paraId="243E87E6" w14:textId="7DD420BD" w:rsidR="00836166" w:rsidRDefault="00836166" w:rsidP="00C319E9">
      <w:pPr>
        <w:spacing w:afterLines="26" w:after="62" w:line="276" w:lineRule="auto"/>
        <w:rPr>
          <w:rFonts w:ascii="Times New Roman" w:hAnsi="Times New Roman" w:cs="Times New Roman"/>
          <w:b/>
          <w:bCs/>
          <w:sz w:val="28"/>
          <w:lang w:val="en-US"/>
        </w:rPr>
      </w:pPr>
    </w:p>
    <w:p w14:paraId="54135A0B" w14:textId="14EA0519" w:rsidR="00836166" w:rsidRDefault="00836166" w:rsidP="00C319E9">
      <w:pPr>
        <w:spacing w:afterLines="26" w:after="62" w:line="276" w:lineRule="auto"/>
        <w:rPr>
          <w:rFonts w:ascii="Times New Roman" w:hAnsi="Times New Roman" w:cs="Times New Roman"/>
          <w:b/>
          <w:bCs/>
          <w:sz w:val="28"/>
          <w:lang w:val="en-US"/>
        </w:rPr>
      </w:pPr>
    </w:p>
    <w:p w14:paraId="08593725" w14:textId="2EB490F2" w:rsidR="00836166" w:rsidRDefault="00836166" w:rsidP="00C319E9">
      <w:pPr>
        <w:spacing w:afterLines="26" w:after="62" w:line="276" w:lineRule="auto"/>
        <w:rPr>
          <w:rFonts w:ascii="Times New Roman" w:hAnsi="Times New Roman" w:cs="Times New Roman"/>
          <w:b/>
          <w:bCs/>
          <w:sz w:val="28"/>
          <w:lang w:val="en-US"/>
        </w:rPr>
      </w:pPr>
    </w:p>
    <w:p w14:paraId="18391A3D" w14:textId="77777777" w:rsidR="00836166" w:rsidRDefault="00836166" w:rsidP="00C319E9">
      <w:pPr>
        <w:spacing w:afterLines="26" w:after="62" w:line="276" w:lineRule="auto"/>
        <w:rPr>
          <w:rFonts w:ascii="Times New Roman" w:hAnsi="Times New Roman" w:cs="Times New Roman"/>
          <w:b/>
          <w:bCs/>
          <w:sz w:val="28"/>
          <w:lang w:val="en-US"/>
        </w:rPr>
      </w:pPr>
    </w:p>
    <w:p w14:paraId="455BA8FD" w14:textId="77777777" w:rsidR="00836166" w:rsidRDefault="00836166" w:rsidP="00C319E9">
      <w:pPr>
        <w:spacing w:afterLines="26" w:after="62" w:line="276" w:lineRule="auto"/>
        <w:rPr>
          <w:rFonts w:ascii="Times New Roman" w:hAnsi="Times New Roman" w:cs="Times New Roman"/>
          <w:b/>
          <w:bCs/>
          <w:sz w:val="28"/>
          <w:lang w:val="en-US"/>
        </w:rPr>
      </w:pPr>
    </w:p>
    <w:p w14:paraId="7B802DF5" w14:textId="77777777" w:rsidR="00836166" w:rsidRDefault="00836166" w:rsidP="00C319E9">
      <w:pPr>
        <w:spacing w:afterLines="26" w:after="62" w:line="276" w:lineRule="auto"/>
        <w:rPr>
          <w:rFonts w:ascii="Times New Roman" w:hAnsi="Times New Roman" w:cs="Times New Roman"/>
          <w:b/>
          <w:bCs/>
          <w:sz w:val="28"/>
          <w:lang w:val="en-US"/>
        </w:rPr>
      </w:pPr>
    </w:p>
    <w:p w14:paraId="3713CB7D" w14:textId="77777777" w:rsidR="00740A92" w:rsidRDefault="00740A92" w:rsidP="00740A92">
      <w:pPr>
        <w:pStyle w:val="ListParagraph"/>
        <w:spacing w:afterLines="26" w:after="62" w:line="276" w:lineRule="auto"/>
        <w:ind w:left="792"/>
        <w:jc w:val="center"/>
        <w:rPr>
          <w:rFonts w:ascii="Times New Roman" w:hAnsi="Times New Roman" w:cs="Times New Roman"/>
          <w:color w:val="4472C4" w:themeColor="accent1"/>
          <w:sz w:val="24"/>
          <w:szCs w:val="24"/>
          <w:lang w:val="en-US"/>
        </w:rPr>
      </w:pPr>
    </w:p>
    <w:p w14:paraId="584772D4" w14:textId="6989A2A7" w:rsidR="00740A92" w:rsidRDefault="00740A92" w:rsidP="00740A92">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135575">
        <w:rPr>
          <w:rFonts w:ascii="Times New Roman" w:hAnsi="Times New Roman" w:cs="Times New Roman"/>
          <w:color w:val="4472C4" w:themeColor="accent1"/>
          <w:sz w:val="24"/>
          <w:szCs w:val="24"/>
          <w:lang w:val="en-US"/>
        </w:rPr>
        <w:t>4</w:t>
      </w:r>
      <w:r>
        <w:rPr>
          <w:rFonts w:ascii="Times New Roman" w:hAnsi="Times New Roman" w:cs="Times New Roman"/>
          <w:color w:val="4472C4" w:themeColor="accent1"/>
          <w:sz w:val="24"/>
          <w:szCs w:val="24"/>
          <w:lang w:val="en-US"/>
        </w:rPr>
        <w:t xml:space="preserve">: </w:t>
      </w:r>
      <w:r>
        <w:rPr>
          <w:rFonts w:ascii="Times New Roman" w:hAnsi="Times New Roman" w:cs="Times New Roman"/>
          <w:sz w:val="24"/>
          <w:szCs w:val="24"/>
          <w:lang w:val="en-US"/>
        </w:rPr>
        <w:t>Video tested for sneeze</w:t>
      </w:r>
    </w:p>
    <w:p w14:paraId="0ABCF652" w14:textId="788B18A0" w:rsidR="008063A3" w:rsidRPr="008063A3" w:rsidRDefault="00F7136A" w:rsidP="00C56F7E">
      <w:pPr>
        <w:spacing w:afterLines="26" w:after="62" w:line="276" w:lineRule="auto"/>
        <w:jc w:val="both"/>
        <w:rPr>
          <w:rFonts w:ascii="Times New Roman" w:hAnsi="Times New Roman" w:cs="Times New Roman"/>
          <w:sz w:val="28"/>
          <w:lang w:val="en-US"/>
        </w:rPr>
      </w:pPr>
      <w:r w:rsidRPr="00F7136A">
        <w:rPr>
          <w:rFonts w:ascii="Times New Roman" w:hAnsi="Times New Roman" w:cs="Times New Roman"/>
          <w:sz w:val="28"/>
          <w:lang w:val="en-US"/>
        </w:rPr>
        <w:t>As we can there are four videos’ snapshots tested for each of the action the model is detecting.</w:t>
      </w:r>
      <w:r w:rsidR="00BE6F03">
        <w:rPr>
          <w:rFonts w:ascii="Times New Roman" w:hAnsi="Times New Roman" w:cs="Times New Roman"/>
          <w:sz w:val="28"/>
          <w:lang w:val="en-US"/>
        </w:rPr>
        <w:t xml:space="preserve"> </w:t>
      </w:r>
      <w:r w:rsidR="00BE6F03" w:rsidRPr="00F7136A">
        <w:rPr>
          <w:rFonts w:ascii="Times New Roman" w:hAnsi="Times New Roman" w:cs="Times New Roman"/>
          <w:color w:val="4472C4" w:themeColor="accent1"/>
          <w:sz w:val="28"/>
          <w:lang w:val="en-US"/>
        </w:rPr>
        <w:t>Figure 1</w:t>
      </w:r>
      <w:r w:rsidR="00BE6F03">
        <w:rPr>
          <w:rFonts w:ascii="Times New Roman" w:hAnsi="Times New Roman" w:cs="Times New Roman"/>
          <w:color w:val="4472C4" w:themeColor="accent1"/>
          <w:sz w:val="28"/>
          <w:lang w:val="en-US"/>
        </w:rPr>
        <w:t>1,</w:t>
      </w:r>
      <w:r w:rsidRPr="00F7136A">
        <w:rPr>
          <w:rFonts w:ascii="Times New Roman" w:hAnsi="Times New Roman" w:cs="Times New Roman"/>
          <w:sz w:val="28"/>
          <w:lang w:val="en-US"/>
        </w:rPr>
        <w:t xml:space="preserve"> </w:t>
      </w:r>
      <w:r w:rsidRPr="00F7136A">
        <w:rPr>
          <w:rFonts w:ascii="Times New Roman" w:hAnsi="Times New Roman" w:cs="Times New Roman"/>
          <w:color w:val="4472C4" w:themeColor="accent1"/>
          <w:sz w:val="28"/>
          <w:lang w:val="en-US"/>
        </w:rPr>
        <w:t>Figure 12, Figure 13, Figure 14</w:t>
      </w:r>
      <w:r w:rsidRPr="00F7136A">
        <w:rPr>
          <w:rFonts w:ascii="Times New Roman" w:hAnsi="Times New Roman" w:cs="Times New Roman"/>
          <w:sz w:val="28"/>
          <w:lang w:val="en-US"/>
        </w:rPr>
        <w:t xml:space="preserve"> respectively shows the action performed by the person in the frame</w:t>
      </w:r>
      <w:r>
        <w:rPr>
          <w:rFonts w:ascii="Times New Roman" w:hAnsi="Times New Roman" w:cs="Times New Roman"/>
          <w:sz w:val="28"/>
          <w:lang w:val="en-US"/>
        </w:rPr>
        <w:t>.</w:t>
      </w:r>
    </w:p>
    <w:p w14:paraId="2C008019" w14:textId="2058C802" w:rsidR="009A13FD" w:rsidRPr="002465CF" w:rsidRDefault="009A13FD"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lastRenderedPageBreak/>
        <w:t>CHAPTER 5</w:t>
      </w:r>
    </w:p>
    <w:p w14:paraId="34B8AE39" w14:textId="0E15723A" w:rsidR="009A13FD" w:rsidRPr="002465CF" w:rsidRDefault="009A13FD" w:rsidP="00D97DA5">
      <w:pPr>
        <w:spacing w:afterLines="26" w:after="62" w:line="276" w:lineRule="auto"/>
        <w:jc w:val="center"/>
        <w:rPr>
          <w:rFonts w:ascii="Times New Roman" w:hAnsi="Times New Roman" w:cs="Times New Roman"/>
          <w:b/>
          <w:bCs/>
          <w:sz w:val="28"/>
          <w:lang w:val="en-US"/>
        </w:rPr>
      </w:pPr>
      <w:r w:rsidRPr="002465CF">
        <w:rPr>
          <w:rFonts w:ascii="Times New Roman" w:hAnsi="Times New Roman" w:cs="Times New Roman"/>
          <w:b/>
          <w:bCs/>
          <w:sz w:val="28"/>
          <w:lang w:val="en-US"/>
        </w:rPr>
        <w:t>RESULT AND DISCUSSION</w:t>
      </w:r>
    </w:p>
    <w:p w14:paraId="5D8B33D1" w14:textId="27048BA2" w:rsidR="001202FF" w:rsidRDefault="001202FF" w:rsidP="00CF0B0F">
      <w:pPr>
        <w:pStyle w:val="ListParagraph"/>
        <w:numPr>
          <w:ilvl w:val="1"/>
          <w:numId w:val="10"/>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TECHNOLOGY USED</w:t>
      </w:r>
    </w:p>
    <w:p w14:paraId="385C3145" w14:textId="7777777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OpenPose Pose Estimation Library:</w:t>
      </w:r>
    </w:p>
    <w:p w14:paraId="43DB0446" w14:textId="0F98427C" w:rsid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OpenPose is a powerful library for real-time multi-person keypoint detection, which serves as the core technology for extracting skeletal keypoints from images or videos. It provides accurate and efficient estimation of human poses, enabling the identification of key body joints and their spatial relationships.</w:t>
      </w:r>
    </w:p>
    <w:p w14:paraId="017C28F3" w14:textId="6FB4ECEB" w:rsidR="00036C0A" w:rsidRDefault="00036C0A" w:rsidP="00CF0B0F">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AF1D964" wp14:editId="7B078478">
            <wp:extent cx="5404514" cy="2062769"/>
            <wp:effectExtent l="0" t="0" r="5715" b="0"/>
            <wp:docPr id="1418484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484602" name="Picture 1418484602"/>
                    <pic:cNvPicPr/>
                  </pic:nvPicPr>
                  <pic:blipFill>
                    <a:blip r:embed="rId21">
                      <a:extLst>
                        <a:ext uri="{28A0092B-C50C-407E-A947-70E740481C1C}">
                          <a14:useLocalDpi xmlns:a14="http://schemas.microsoft.com/office/drawing/2010/main" val="0"/>
                        </a:ext>
                      </a:extLst>
                    </a:blip>
                    <a:stretch>
                      <a:fillRect/>
                    </a:stretch>
                  </pic:blipFill>
                  <pic:spPr>
                    <a:xfrm>
                      <a:off x="0" y="0"/>
                      <a:ext cx="5415001" cy="2066772"/>
                    </a:xfrm>
                    <a:prstGeom prst="rect">
                      <a:avLst/>
                    </a:prstGeom>
                  </pic:spPr>
                </pic:pic>
              </a:graphicData>
            </a:graphic>
          </wp:inline>
        </w:drawing>
      </w:r>
    </w:p>
    <w:p w14:paraId="2E5CEA34" w14:textId="2823E87F" w:rsidR="00036C0A" w:rsidRDefault="00036C0A" w:rsidP="00036C0A">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 xml:space="preserve">Figure 15: </w:t>
      </w:r>
      <w:r w:rsidR="00794DB9">
        <w:rPr>
          <w:rFonts w:ascii="Times New Roman" w:hAnsi="Times New Roman" w:cs="Times New Roman"/>
          <w:sz w:val="24"/>
          <w:szCs w:val="24"/>
          <w:lang w:val="en-US"/>
        </w:rPr>
        <w:t>multilayer CNN openpose architecture</w:t>
      </w:r>
    </w:p>
    <w:p w14:paraId="4755828B" w14:textId="0627B8B7" w:rsidR="00036C0A" w:rsidRDefault="00036C0A" w:rsidP="00CD218C">
      <w:pPr>
        <w:pStyle w:val="ListParagraph"/>
        <w:spacing w:afterLines="26" w:after="62" w:line="276" w:lineRule="auto"/>
        <w:ind w:left="792"/>
        <w:jc w:val="both"/>
        <w:rPr>
          <w:rFonts w:ascii="Times New Roman" w:hAnsi="Times New Roman" w:cs="Times New Roman"/>
          <w:sz w:val="24"/>
          <w:szCs w:val="24"/>
          <w:lang w:val="en-US"/>
        </w:rPr>
      </w:pPr>
      <w:r w:rsidRPr="00C470CE">
        <w:rPr>
          <w:rFonts w:ascii="Times New Roman" w:hAnsi="Times New Roman" w:cs="Times New Roman"/>
          <w:color w:val="4472C4" w:themeColor="accent1"/>
          <w:sz w:val="24"/>
          <w:szCs w:val="24"/>
          <w:lang w:val="en-US"/>
        </w:rPr>
        <w:t>Figure 15</w:t>
      </w:r>
      <w:r w:rsidR="00C470CE" w:rsidRPr="00C470CE">
        <w:rPr>
          <w:rFonts w:ascii="Times New Roman" w:hAnsi="Times New Roman" w:cs="Times New Roman"/>
          <w:color w:val="4472C4" w:themeColor="accent1"/>
          <w:sz w:val="24"/>
          <w:szCs w:val="24"/>
          <w:lang w:val="en-US"/>
        </w:rPr>
        <w:t xml:space="preserve"> </w:t>
      </w:r>
      <w:r w:rsidR="00C470CE">
        <w:rPr>
          <w:rFonts w:ascii="Times New Roman" w:hAnsi="Times New Roman" w:cs="Times New Roman"/>
          <w:sz w:val="24"/>
          <w:szCs w:val="24"/>
          <w:lang w:val="en-US"/>
        </w:rPr>
        <w:t>[18]</w:t>
      </w:r>
      <w:r>
        <w:rPr>
          <w:rFonts w:ascii="Times New Roman" w:hAnsi="Times New Roman" w:cs="Times New Roman"/>
          <w:sz w:val="24"/>
          <w:szCs w:val="24"/>
          <w:lang w:val="en-US"/>
        </w:rPr>
        <w:t xml:space="preserve"> shows the multilayer CNN architecture of the OpenPose model</w:t>
      </w:r>
    </w:p>
    <w:p w14:paraId="0FD12A6E" w14:textId="77777777" w:rsidR="00F837CE" w:rsidRDefault="00F837CE" w:rsidP="00CD218C">
      <w:pPr>
        <w:pStyle w:val="ListParagraph"/>
        <w:spacing w:afterLines="26" w:after="62" w:line="276" w:lineRule="auto"/>
        <w:ind w:left="792"/>
        <w:jc w:val="both"/>
        <w:rPr>
          <w:rFonts w:ascii="Times New Roman" w:hAnsi="Times New Roman" w:cs="Times New Roman"/>
          <w:sz w:val="24"/>
          <w:szCs w:val="24"/>
          <w:lang w:val="en-US"/>
        </w:rPr>
      </w:pPr>
      <w:r w:rsidRPr="00F837CE">
        <w:rPr>
          <w:rFonts w:ascii="Times New Roman" w:hAnsi="Times New Roman" w:cs="Times New Roman"/>
          <w:sz w:val="24"/>
          <w:szCs w:val="24"/>
          <w:lang w:val="en-US"/>
        </w:rPr>
        <w:t xml:space="preserve">The initial stages forecast the Part Affinity Fields, which subsequently refine </w:t>
      </w:r>
      <w:r w:rsidRPr="00F837CE">
        <w:rPr>
          <w:rFonts w:ascii="Cambria Math" w:hAnsi="Cambria Math" w:cs="Cambria Math"/>
          <w:sz w:val="24"/>
          <w:szCs w:val="24"/>
          <w:lang w:val="en-US"/>
        </w:rPr>
        <w:t>𝐿𝑡</w:t>
      </w:r>
      <w:r w:rsidRPr="00F837CE">
        <w:rPr>
          <w:rFonts w:ascii="Times New Roman" w:hAnsi="Times New Roman" w:cs="Times New Roman"/>
          <w:sz w:val="24"/>
          <w:szCs w:val="24"/>
          <w:lang w:val="en-US"/>
        </w:rPr>
        <w:t xml:space="preserve"> derived from the base network F's feature maps.</w:t>
      </w:r>
      <w:r w:rsidR="00D94F47">
        <w:rPr>
          <w:rFonts w:ascii="Times New Roman" w:hAnsi="Times New Roman" w:cs="Times New Roman"/>
          <w:sz w:val="24"/>
          <w:szCs w:val="24"/>
          <w:lang w:val="en-US"/>
        </w:rPr>
        <w:tab/>
      </w:r>
      <w:r w:rsidR="00D94F47">
        <w:rPr>
          <w:rFonts w:ascii="Times New Roman" w:hAnsi="Times New Roman" w:cs="Times New Roman"/>
          <w:sz w:val="24"/>
          <w:szCs w:val="24"/>
          <w:lang w:val="en-US"/>
        </w:rPr>
        <w:tab/>
      </w:r>
      <w:r w:rsidR="00D94F47">
        <w:rPr>
          <w:rFonts w:ascii="Times New Roman" w:hAnsi="Times New Roman" w:cs="Times New Roman"/>
          <w:sz w:val="24"/>
          <w:szCs w:val="24"/>
          <w:lang w:val="en-US"/>
        </w:rPr>
        <w:tab/>
      </w:r>
    </w:p>
    <w:p w14:paraId="2E1DA6C2" w14:textId="607551D4" w:rsidR="00C470CE" w:rsidRPr="00C470CE" w:rsidRDefault="00000000" w:rsidP="00CD218C">
      <w:pPr>
        <w:pStyle w:val="ListParagraph"/>
        <w:spacing w:afterLines="26" w:after="62" w:line="276" w:lineRule="auto"/>
        <w:ind w:left="792"/>
        <w:jc w:val="both"/>
        <w:rPr>
          <w:rFonts w:ascii="Times New Roman" w:hAnsi="Times New Roman" w:cs="Times New Roman"/>
          <w:sz w:val="24"/>
          <w:szCs w:val="24"/>
          <w:lang w:val="en-US"/>
        </w:rPr>
      </w:pPr>
      <m:oMathPara>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L</m:t>
              </m:r>
            </m:e>
            <m:sup>
              <m:r>
                <w:rPr>
                  <w:rFonts w:ascii="Cambria Math" w:hAnsi="Cambria Math" w:cs="Times New Roman"/>
                  <w:sz w:val="24"/>
                  <w:szCs w:val="24"/>
                  <w:lang w:val="en-US"/>
                </w:rPr>
                <m:t>t</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t>
              </m:r>
            </m:e>
            <m:sup>
              <m:r>
                <w:rPr>
                  <w:rFonts w:ascii="Cambria Math" w:hAnsi="Cambria Math" w:cs="Times New Roman"/>
                  <w:sz w:val="24"/>
                  <w:szCs w:val="24"/>
                  <w:lang w:val="en-US"/>
                </w:rPr>
                <m:t>t</m:t>
              </m:r>
            </m:sup>
          </m:sSup>
          <m:d>
            <m:dPr>
              <m:ctrlPr>
                <w:rPr>
                  <w:rFonts w:ascii="Cambria Math" w:hAnsi="Cambria Math" w:cs="Times New Roman"/>
                  <w:i/>
                  <w:sz w:val="24"/>
                  <w:szCs w:val="24"/>
                  <w:lang w:val="en-US"/>
                </w:rPr>
              </m:ctrlPr>
            </m:dPr>
            <m:e>
              <m:r>
                <w:rPr>
                  <w:rFonts w:ascii="Cambria Math" w:hAnsi="Cambria Math" w:cs="Times New Roman"/>
                  <w:sz w:val="24"/>
                  <w:szCs w:val="24"/>
                  <w:lang w:val="en-US"/>
                </w:rPr>
                <m:t>F,</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L</m:t>
                  </m:r>
                </m:e>
                <m:sup>
                  <m:r>
                    <w:rPr>
                      <w:rFonts w:ascii="Cambria Math" w:hAnsi="Cambria Math" w:cs="Times New Roman"/>
                      <w:sz w:val="24"/>
                      <w:szCs w:val="24"/>
                      <w:lang w:val="en-US"/>
                    </w:rPr>
                    <m:t>t-1</m:t>
                  </m:r>
                </m:sup>
              </m:sSup>
            </m:e>
          </m:d>
          <m:r>
            <w:rPr>
              <w:rFonts w:ascii="Cambria Math" w:hAnsi="Cambria Math" w:cs="Times New Roman"/>
              <w:sz w:val="24"/>
              <w:szCs w:val="24"/>
              <w:lang w:val="en-US"/>
            </w:rPr>
            <m:t>, ∀2≤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oMath>
      </m:oMathPara>
    </w:p>
    <w:p w14:paraId="010920B6" w14:textId="77777777" w:rsidR="006840D2" w:rsidRDefault="006840D2" w:rsidP="00D025AA">
      <w:pPr>
        <w:pStyle w:val="ListParagraph"/>
        <w:spacing w:afterLines="26" w:after="62" w:line="276" w:lineRule="auto"/>
        <w:ind w:left="792"/>
        <w:jc w:val="both"/>
        <w:rPr>
          <w:rFonts w:ascii="Times New Roman" w:hAnsi="Times New Roman" w:cs="Times New Roman"/>
          <w:sz w:val="24"/>
          <w:szCs w:val="24"/>
          <w:lang w:val="en-US"/>
        </w:rPr>
      </w:pPr>
      <w:r w:rsidRPr="006840D2">
        <w:rPr>
          <w:rFonts w:ascii="Times New Roman" w:hAnsi="Times New Roman" w:cs="Times New Roman"/>
          <w:sz w:val="24"/>
          <w:szCs w:val="24"/>
          <w:lang w:val="en-US"/>
        </w:rPr>
        <w:t>The subsequent stages utilize the output Part Affinity Fields from the earlier layers to enhance the accuracy of the confidence map predictions.</w:t>
      </w:r>
      <w:r w:rsidR="00894516">
        <w:rPr>
          <w:rFonts w:ascii="Times New Roman" w:hAnsi="Times New Roman" w:cs="Times New Roman"/>
          <w:sz w:val="24"/>
          <w:szCs w:val="24"/>
          <w:lang w:val="en-US"/>
        </w:rPr>
        <w:tab/>
      </w:r>
      <w:r w:rsidR="00894516">
        <w:rPr>
          <w:rFonts w:ascii="Times New Roman" w:hAnsi="Times New Roman" w:cs="Times New Roman"/>
          <w:sz w:val="24"/>
          <w:szCs w:val="24"/>
          <w:lang w:val="en-US"/>
        </w:rPr>
        <w:tab/>
      </w:r>
    </w:p>
    <w:p w14:paraId="1187AD04" w14:textId="536399A9" w:rsidR="00D025AA" w:rsidRPr="00D025AA" w:rsidRDefault="006840D2" w:rsidP="00D025AA">
      <w:pPr>
        <w:pStyle w:val="ListParagraph"/>
        <w:spacing w:afterLines="26" w:after="62" w:line="276" w:lineRule="auto"/>
        <w:ind w:left="792"/>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sidR="00151F17">
        <w:rPr>
          <w:rFonts w:ascii="Times New Roman" w:hAnsi="Times New Roman" w:cs="Times New Roman"/>
          <w:sz w:val="24"/>
          <w:szCs w:val="24"/>
          <w:lang w:val="en-US"/>
        </w:rPr>
        <w:tab/>
      </w:r>
      <w:r w:rsidR="00894516">
        <w:rPr>
          <w:rFonts w:ascii="Times New Roman" w:hAnsi="Times New Roman" w:cs="Times New Roman"/>
          <w:sz w:val="24"/>
          <w:szCs w:val="24"/>
          <w:lang w:val="en-US"/>
        </w:rPr>
        <w:tab/>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S</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sup>
        </m:sSup>
        <m:r>
          <w:rPr>
            <w:rFonts w:ascii="Cambria Math" w:hAnsi="Cambria Math" w:cs="Times New Roman"/>
            <w:sz w:val="24"/>
            <w:szCs w:val="24"/>
            <w:lang w:val="en-US"/>
          </w:rPr>
          <m:t xml:space="preserve">= </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ρ</m:t>
            </m:r>
          </m:e>
          <m:sup>
            <m:r>
              <w:rPr>
                <w:rFonts w:ascii="Cambria Math" w:hAnsi="Cambria Math" w:cs="Times New Roman"/>
                <w:sz w:val="24"/>
                <w:szCs w:val="24"/>
                <w:lang w:val="en-US"/>
              </w:rPr>
              <m:t>t</m:t>
            </m:r>
          </m:sup>
        </m:sSup>
        <m:d>
          <m:dPr>
            <m:ctrlPr>
              <w:rPr>
                <w:rFonts w:ascii="Cambria Math" w:hAnsi="Cambria Math" w:cs="Times New Roman"/>
                <w:i/>
                <w:sz w:val="24"/>
                <w:szCs w:val="24"/>
                <w:lang w:val="en-US"/>
              </w:rPr>
            </m:ctrlPr>
          </m:dPr>
          <m:e>
            <m:r>
              <w:rPr>
                <w:rFonts w:ascii="Cambria Math" w:hAnsi="Cambria Math" w:cs="Times New Roman"/>
                <w:sz w:val="24"/>
                <w:szCs w:val="24"/>
                <w:lang w:val="en-US"/>
              </w:rPr>
              <m:t>F,</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L</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sup>
            </m:sSup>
          </m:e>
        </m:d>
        <m:r>
          <w:rPr>
            <w:rFonts w:ascii="Cambria Math" w:hAnsi="Cambria Math" w:cs="Times New Roman"/>
            <w:sz w:val="24"/>
            <w:szCs w:val="24"/>
            <w:lang w:val="en-US"/>
          </w:rPr>
          <m: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oMath>
    </w:p>
    <w:p w14:paraId="5CF5F80A" w14:textId="79EC43AB" w:rsidR="00D025AA" w:rsidRPr="00D025AA" w:rsidRDefault="00000000" w:rsidP="00D025AA">
      <w:pPr>
        <w:pStyle w:val="ListParagraph"/>
        <w:spacing w:afterLines="26" w:after="62" w:line="276" w:lineRule="auto"/>
        <w:ind w:left="792"/>
        <w:jc w:val="both"/>
        <w:rPr>
          <w:rFonts w:ascii="Times New Roman" w:eastAsiaTheme="minorEastAsia" w:hAnsi="Times New Roman" w:cs="Times New Roman"/>
          <w:sz w:val="24"/>
          <w:szCs w:val="24"/>
          <w:lang w:val="en-US"/>
        </w:rPr>
      </w:pPr>
      <m:oMathPara>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S</m:t>
              </m:r>
            </m:e>
            <m:sup>
              <m:r>
                <w:rPr>
                  <w:rFonts w:ascii="Cambria Math" w:hAnsi="Cambria Math" w:cs="Times New Roman"/>
                  <w:sz w:val="24"/>
                  <w:szCs w:val="24"/>
                  <w:lang w:val="en-US"/>
                </w:rPr>
                <m:t>t</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ρ</m:t>
              </m:r>
            </m:e>
            <m:sup>
              <m:r>
                <w:rPr>
                  <w:rFonts w:ascii="Cambria Math" w:hAnsi="Cambria Math" w:cs="Times New Roman"/>
                  <w:sz w:val="24"/>
                  <w:szCs w:val="24"/>
                  <w:lang w:val="en-US"/>
                </w:rPr>
                <m:t>t</m:t>
              </m:r>
            </m:sup>
          </m:sSup>
          <m:d>
            <m:dPr>
              <m:ctrlPr>
                <w:rPr>
                  <w:rFonts w:ascii="Cambria Math" w:hAnsi="Cambria Math" w:cs="Times New Roman"/>
                  <w:i/>
                  <w:sz w:val="24"/>
                  <w:szCs w:val="24"/>
                  <w:lang w:val="en-US"/>
                </w:rPr>
              </m:ctrlPr>
            </m:dPr>
            <m:e>
              <m:r>
                <w:rPr>
                  <w:rFonts w:ascii="Cambria Math" w:hAnsi="Cambria Math" w:cs="Times New Roman"/>
                  <w:sz w:val="24"/>
                  <w:szCs w:val="24"/>
                  <w:lang w:val="en-US"/>
                </w:rPr>
                <m:t>F,</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L</m:t>
                  </m:r>
                </m:e>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S</m:t>
                  </m:r>
                </m:e>
                <m:sup>
                  <m:r>
                    <w:rPr>
                      <w:rFonts w:ascii="Cambria Math" w:hAnsi="Cambria Math" w:cs="Times New Roman"/>
                      <w:sz w:val="24"/>
                      <w:szCs w:val="24"/>
                      <w:lang w:val="en-US"/>
                    </w:rPr>
                    <m:t>T-1</m:t>
                  </m:r>
                </m:sup>
              </m:sSup>
            </m:e>
          </m:d>
          <m:r>
            <w:rPr>
              <w:rFonts w:ascii="Cambria Math" w:hAnsi="Cambria Math" w:cs="Times New Roman"/>
              <w:sz w:val="24"/>
              <w:szCs w:val="24"/>
              <w:lang w:val="en-US"/>
            </w:rPr>
            <m:t>,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r>
            <w:rPr>
              <w:rFonts w:ascii="Cambria Math" w:hAnsi="Cambria Math" w:cs="Times New Roman"/>
              <w:sz w:val="24"/>
              <w:szCs w:val="24"/>
              <w:lang w:val="en-US"/>
            </w:rPr>
            <m:t>&lt;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p</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c</m:t>
              </m:r>
            </m:sub>
          </m:sSub>
        </m:oMath>
      </m:oMathPara>
    </w:p>
    <w:p w14:paraId="28CC3DAF" w14:textId="01C9BFEC" w:rsidR="00004009" w:rsidRPr="00C470CE" w:rsidRDefault="00470D77" w:rsidP="00CD218C">
      <w:pPr>
        <w:pStyle w:val="ListParagraph"/>
        <w:spacing w:afterLines="26" w:after="62" w:line="276" w:lineRule="auto"/>
        <w:ind w:left="792"/>
        <w:jc w:val="both"/>
        <w:rPr>
          <w:rFonts w:ascii="Times New Roman" w:hAnsi="Times New Roman" w:cs="Times New Roman"/>
          <w:sz w:val="24"/>
          <w:szCs w:val="24"/>
          <w:lang w:val="en-US"/>
        </w:rPr>
      </w:pPr>
      <w:r w:rsidRPr="00470D77">
        <w:rPr>
          <w:rFonts w:ascii="Times New Roman" w:hAnsi="Times New Roman" w:cs="Times New Roman"/>
          <w:sz w:val="24"/>
          <w:szCs w:val="24"/>
          <w:lang w:val="en-US"/>
        </w:rPr>
        <w:t xml:space="preserve">The final </w:t>
      </w:r>
      <w:r>
        <w:rPr>
          <w:rFonts w:ascii="Times New Roman" w:hAnsi="Times New Roman" w:cs="Times New Roman"/>
          <w:sz w:val="24"/>
          <w:szCs w:val="24"/>
          <w:lang w:val="en-US"/>
        </w:rPr>
        <w:t>(</w:t>
      </w:r>
      <w:r w:rsidRPr="00470D77">
        <w:rPr>
          <w:rFonts w:ascii="Times New Roman" w:hAnsi="Times New Roman" w:cs="Times New Roman"/>
          <w:sz w:val="24"/>
          <w:szCs w:val="24"/>
          <w:lang w:val="en-US"/>
        </w:rPr>
        <w:t>confidence maps</w:t>
      </w:r>
      <w:r>
        <w:rPr>
          <w:rFonts w:ascii="Times New Roman" w:hAnsi="Times New Roman" w:cs="Times New Roman"/>
          <w:sz w:val="24"/>
          <w:szCs w:val="24"/>
          <w:lang w:val="en-US"/>
        </w:rPr>
        <w:t>)</w:t>
      </w:r>
      <w:r w:rsidRPr="00470D77">
        <w:rPr>
          <w:rFonts w:ascii="Times New Roman" w:hAnsi="Times New Roman" w:cs="Times New Roman"/>
          <w:sz w:val="24"/>
          <w:szCs w:val="24"/>
          <w:lang w:val="en-US"/>
        </w:rPr>
        <w:t xml:space="preserve"> </w:t>
      </w:r>
      <w:r w:rsidRPr="00470D77">
        <w:rPr>
          <w:rFonts w:ascii="Cambria Math" w:hAnsi="Cambria Math" w:cs="Cambria Math"/>
          <w:sz w:val="24"/>
          <w:szCs w:val="24"/>
          <w:lang w:val="en-US"/>
        </w:rPr>
        <w:t>𝑆</w:t>
      </w:r>
      <w:r w:rsidRPr="00470D77">
        <w:rPr>
          <w:rFonts w:ascii="Times New Roman" w:hAnsi="Times New Roman" w:cs="Times New Roman"/>
          <w:sz w:val="24"/>
          <w:szCs w:val="24"/>
          <w:lang w:val="en-US"/>
        </w:rPr>
        <w:t xml:space="preserve"> and Part </w:t>
      </w:r>
      <w:r>
        <w:rPr>
          <w:rFonts w:ascii="Times New Roman" w:hAnsi="Times New Roman" w:cs="Times New Roman"/>
          <w:sz w:val="24"/>
          <w:szCs w:val="24"/>
          <w:lang w:val="en-US"/>
        </w:rPr>
        <w:t>(</w:t>
      </w:r>
      <w:r w:rsidRPr="00470D77">
        <w:rPr>
          <w:rFonts w:ascii="Times New Roman" w:hAnsi="Times New Roman" w:cs="Times New Roman"/>
          <w:sz w:val="24"/>
          <w:szCs w:val="24"/>
          <w:lang w:val="en-US"/>
        </w:rPr>
        <w:t>Affinity Fields</w:t>
      </w:r>
      <w:r>
        <w:rPr>
          <w:rFonts w:ascii="Times New Roman" w:hAnsi="Times New Roman" w:cs="Times New Roman"/>
          <w:sz w:val="24"/>
          <w:szCs w:val="24"/>
          <w:lang w:val="en-US"/>
        </w:rPr>
        <w:t>)</w:t>
      </w:r>
      <w:r w:rsidRPr="00470D77">
        <w:rPr>
          <w:rFonts w:ascii="Times New Roman" w:hAnsi="Times New Roman" w:cs="Times New Roman"/>
          <w:sz w:val="24"/>
          <w:szCs w:val="24"/>
          <w:lang w:val="en-US"/>
        </w:rPr>
        <w:t xml:space="preserve"> </w:t>
      </w:r>
      <w:r w:rsidRPr="00470D77">
        <w:rPr>
          <w:rFonts w:ascii="Cambria Math" w:hAnsi="Cambria Math" w:cs="Cambria Math"/>
          <w:sz w:val="24"/>
          <w:szCs w:val="24"/>
          <w:lang w:val="en-US"/>
        </w:rPr>
        <w:t>𝐿</w:t>
      </w:r>
      <w:r w:rsidRPr="00470D77">
        <w:rPr>
          <w:rFonts w:ascii="Times New Roman" w:hAnsi="Times New Roman" w:cs="Times New Roman"/>
          <w:sz w:val="24"/>
          <w:szCs w:val="24"/>
          <w:lang w:val="en-US"/>
        </w:rPr>
        <w:t xml:space="preserve"> are then input into a greedy algorithm for further processing.</w:t>
      </w:r>
    </w:p>
    <w:p w14:paraId="459994DC" w14:textId="57505BA0" w:rsidR="00C470CE" w:rsidRPr="00004009" w:rsidRDefault="00C470CE" w:rsidP="00004009">
      <w:pPr>
        <w:pStyle w:val="ListParagraph"/>
        <w:spacing w:afterLines="26" w:after="62" w:line="276" w:lineRule="auto"/>
        <w:ind w:left="792"/>
        <w:jc w:val="both"/>
        <w:rPr>
          <w:rFonts w:ascii="Times New Roman" w:hAnsi="Times New Roman" w:cs="Times New Roman"/>
          <w:b/>
          <w:bCs/>
          <w:sz w:val="24"/>
          <w:szCs w:val="24"/>
          <w:lang w:val="en-US"/>
        </w:rPr>
      </w:pPr>
      <w:r w:rsidRPr="00004009">
        <w:rPr>
          <w:rFonts w:ascii="Times New Roman" w:hAnsi="Times New Roman" w:cs="Times New Roman"/>
          <w:b/>
          <w:bCs/>
          <w:sz w:val="24"/>
          <w:szCs w:val="24"/>
          <w:lang w:val="en-US"/>
        </w:rPr>
        <w:t>Loss functions:</w:t>
      </w:r>
    </w:p>
    <w:p w14:paraId="1FA6B1A0" w14:textId="77777777" w:rsidR="001F2034" w:rsidRDefault="001F2034" w:rsidP="00CD218C">
      <w:pPr>
        <w:pStyle w:val="ListParagraph"/>
        <w:spacing w:afterLines="26" w:after="62" w:line="276" w:lineRule="auto"/>
        <w:ind w:left="792"/>
        <w:jc w:val="both"/>
        <w:rPr>
          <w:rFonts w:ascii="Times New Roman" w:hAnsi="Times New Roman" w:cs="Times New Roman"/>
          <w:sz w:val="24"/>
          <w:szCs w:val="24"/>
          <w:lang w:val="en-US"/>
        </w:rPr>
      </w:pPr>
      <w:r w:rsidRPr="001F2034">
        <w:rPr>
          <w:rFonts w:ascii="Times New Roman" w:hAnsi="Times New Roman" w:cs="Times New Roman"/>
          <w:sz w:val="24"/>
          <w:szCs w:val="24"/>
          <w:lang w:val="en-US"/>
        </w:rPr>
        <w:t>An L2-loss function is employed to compute the discrepancy between the predicted confidence maps and Part Affinity Fields and their corresponding ground truth maps and fields.</w:t>
      </w:r>
    </w:p>
    <w:p w14:paraId="3BF1FC0D" w14:textId="66492894" w:rsidR="007762A2" w:rsidRPr="00037173" w:rsidRDefault="00000000" w:rsidP="00CD218C">
      <w:pPr>
        <w:pStyle w:val="ListParagraph"/>
        <w:spacing w:afterLines="26" w:after="62" w:line="276" w:lineRule="auto"/>
        <w:ind w:left="792"/>
        <w:jc w:val="both"/>
        <w:rPr>
          <w:rFonts w:ascii="Times New Roman" w:eastAsiaTheme="minorEastAsia" w:hAnsi="Times New Roman" w:cs="Times New Roman"/>
          <w:sz w:val="24"/>
          <w:szCs w:val="24"/>
          <w:lang w:val="en-US"/>
        </w:rPr>
      </w:pPr>
      <m:oMathPara>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f</m:t>
              </m:r>
            </m:e>
            <m:sub>
              <m:r>
                <w:rPr>
                  <w:rFonts w:ascii="Cambria Math" w:hAnsi="Cambria Math" w:cs="Times New Roman"/>
                  <w:sz w:val="24"/>
                  <w:szCs w:val="24"/>
                  <w:lang w:val="en-US"/>
                </w:rPr>
                <m:t>L</m:t>
              </m:r>
            </m:sub>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sup>
          </m:sSubSup>
          <m:r>
            <w:rPr>
              <w:rFonts w:ascii="Cambria Math" w:hAnsi="Cambria Math" w:cs="Times New Roman"/>
              <w:sz w:val="24"/>
              <w:szCs w:val="24"/>
              <w:lang w:val="en-US"/>
            </w:rPr>
            <m:t>=</m:t>
          </m:r>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c=1</m:t>
              </m:r>
            </m:sub>
            <m:sup>
              <m:r>
                <w:rPr>
                  <w:rFonts w:ascii="Cambria Math" w:hAnsi="Cambria Math" w:cs="Times New Roman"/>
                  <w:sz w:val="24"/>
                  <w:szCs w:val="24"/>
                  <w:lang w:val="en-US"/>
                </w:rPr>
                <m:t>C</m:t>
              </m:r>
            </m:sup>
            <m:e>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p</m:t>
                  </m:r>
                </m:sub>
                <m:sup/>
                <m:e>
                  <m:r>
                    <w:rPr>
                      <w:rFonts w:ascii="Cambria Math" w:hAnsi="Cambria Math" w:cs="Times New Roman"/>
                      <w:sz w:val="24"/>
                      <w:szCs w:val="24"/>
                      <w:lang w:val="en-US"/>
                    </w:rPr>
                    <m:t>W(p)</m:t>
                  </m:r>
                </m:e>
              </m:nary>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L</m:t>
                  </m:r>
                </m:e>
                <m:sub>
                  <m:r>
                    <w:rPr>
                      <w:rFonts w:ascii="Cambria Math" w:hAnsi="Cambria Math" w:cs="Times New Roman"/>
                      <w:sz w:val="24"/>
                      <w:szCs w:val="24"/>
                      <w:lang w:val="en-US"/>
                    </w:rPr>
                    <m:t>c</m:t>
                  </m:r>
                </m:sub>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sup>
              </m:sSubSup>
              <m:d>
                <m:dPr>
                  <m:ctrlPr>
                    <w:rPr>
                      <w:rFonts w:ascii="Cambria Math" w:hAnsi="Cambria Math" w:cs="Times New Roman"/>
                      <w:i/>
                      <w:sz w:val="24"/>
                      <w:szCs w:val="24"/>
                      <w:lang w:val="en-US"/>
                    </w:rPr>
                  </m:ctrlPr>
                </m:dPr>
                <m:e>
                  <m:r>
                    <w:rPr>
                      <w:rFonts w:ascii="Cambria Math" w:hAnsi="Cambria Math" w:cs="Times New Roman"/>
                      <w:sz w:val="24"/>
                      <w:szCs w:val="24"/>
                      <w:lang w:val="en-US"/>
                    </w:rPr>
                    <m:t>p</m:t>
                  </m:r>
                </m:e>
              </m:d>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L</m:t>
                  </m:r>
                </m:e>
                <m:sub>
                  <m:r>
                    <w:rPr>
                      <w:rFonts w:ascii="Cambria Math" w:hAnsi="Cambria Math" w:cs="Times New Roman"/>
                      <w:sz w:val="24"/>
                      <w:szCs w:val="24"/>
                      <w:lang w:val="en-US"/>
                    </w:rPr>
                    <m:t>c</m:t>
                  </m:r>
                </m:sub>
                <m:sup>
                  <m:r>
                    <w:rPr>
                      <w:rFonts w:ascii="Cambria Math" w:hAnsi="Cambria Math" w:cs="Times New Roman"/>
                      <w:sz w:val="24"/>
                      <w:szCs w:val="24"/>
                      <w:lang w:val="en-US"/>
                    </w:rPr>
                    <m:t>*</m:t>
                  </m:r>
                </m:sup>
              </m:sSubSup>
              <m:r>
                <w:rPr>
                  <w:rFonts w:ascii="Cambria Math" w:hAnsi="Cambria Math" w:cs="Times New Roman"/>
                  <w:sz w:val="24"/>
                  <w:szCs w:val="24"/>
                  <w:lang w:val="en-US"/>
                </w:rPr>
                <m:t>(p)</m:t>
              </m:r>
              <m:r>
                <m:rPr>
                  <m:lit/>
                </m:rPr>
                <w:rPr>
                  <w:rFonts w:ascii="Cambria Math" w:hAnsi="Cambria Math" w:cs="Times New Roman"/>
                  <w:sz w:val="24"/>
                  <w:szCs w:val="24"/>
                  <w:lang w:val="en-US"/>
                </w:rPr>
                <m:t>|</m:t>
              </m:r>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sub>
                  <m:r>
                    <w:rPr>
                      <w:rFonts w:ascii="Cambria Math" w:hAnsi="Cambria Math" w:cs="Times New Roman"/>
                      <w:sz w:val="24"/>
                      <w:szCs w:val="24"/>
                      <w:lang w:val="en-US"/>
                    </w:rPr>
                    <m:t>2</m:t>
                  </m:r>
                </m:sub>
                <m:sup>
                  <m:r>
                    <w:rPr>
                      <w:rFonts w:ascii="Cambria Math" w:hAnsi="Cambria Math" w:cs="Times New Roman"/>
                      <w:sz w:val="24"/>
                      <w:szCs w:val="24"/>
                      <w:lang w:val="en-US"/>
                    </w:rPr>
                    <m:t>2</m:t>
                  </m:r>
                </m:sup>
              </m:sSubSup>
            </m:e>
          </m:nary>
        </m:oMath>
      </m:oMathPara>
    </w:p>
    <w:p w14:paraId="7F98891D" w14:textId="39E9F5F1" w:rsidR="00037173" w:rsidRPr="00C470CE" w:rsidRDefault="00000000" w:rsidP="00037173">
      <w:pPr>
        <w:pStyle w:val="ListParagraph"/>
        <w:spacing w:afterLines="26" w:after="62" w:line="276" w:lineRule="auto"/>
        <w:ind w:left="792"/>
        <w:jc w:val="both"/>
        <w:rPr>
          <w:rFonts w:ascii="Times New Roman" w:hAnsi="Times New Roman" w:cs="Times New Roman"/>
          <w:sz w:val="24"/>
          <w:szCs w:val="24"/>
          <w:lang w:val="en-US"/>
        </w:rPr>
      </w:pPr>
      <m:oMathPara>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f</m:t>
              </m:r>
            </m:e>
            <m:sub>
              <m:r>
                <w:rPr>
                  <w:rFonts w:ascii="Cambria Math" w:hAnsi="Cambria Math" w:cs="Times New Roman"/>
                  <w:sz w:val="24"/>
                  <w:szCs w:val="24"/>
                  <w:lang w:val="en-US"/>
                </w:rPr>
                <m:t>S</m:t>
              </m:r>
            </m:sub>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k</m:t>
                  </m:r>
                </m:sub>
              </m:sSub>
            </m:sup>
          </m:sSubSup>
          <m:r>
            <w:rPr>
              <w:rFonts w:ascii="Cambria Math" w:hAnsi="Cambria Math" w:cs="Times New Roman"/>
              <w:sz w:val="24"/>
              <w:szCs w:val="24"/>
              <w:lang w:val="en-US"/>
            </w:rPr>
            <m:t>=</m:t>
          </m:r>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j=1</m:t>
              </m:r>
            </m:sub>
            <m:sup>
              <m:r>
                <w:rPr>
                  <w:rFonts w:ascii="Cambria Math" w:hAnsi="Cambria Math" w:cs="Times New Roman"/>
                  <w:sz w:val="24"/>
                  <w:szCs w:val="24"/>
                  <w:lang w:val="en-US"/>
                </w:rPr>
                <m:t>J</m:t>
              </m:r>
            </m:sup>
            <m:e>
              <m:nary>
                <m:naryPr>
                  <m:chr m:val="∑"/>
                  <m:limLoc m:val="undOvr"/>
                  <m:supHide m:val="1"/>
                  <m:ctrlPr>
                    <w:rPr>
                      <w:rFonts w:ascii="Cambria Math" w:hAnsi="Cambria Math" w:cs="Times New Roman"/>
                      <w:i/>
                      <w:sz w:val="24"/>
                      <w:szCs w:val="24"/>
                      <w:lang w:val="en-US"/>
                    </w:rPr>
                  </m:ctrlPr>
                </m:naryPr>
                <m:sub>
                  <m:r>
                    <w:rPr>
                      <w:rFonts w:ascii="Cambria Math" w:hAnsi="Cambria Math" w:cs="Times New Roman"/>
                      <w:sz w:val="24"/>
                      <w:szCs w:val="24"/>
                      <w:lang w:val="en-US"/>
                    </w:rPr>
                    <m:t>p</m:t>
                  </m:r>
                </m:sub>
                <m:sup/>
                <m:e>
                  <m:r>
                    <w:rPr>
                      <w:rFonts w:ascii="Cambria Math" w:hAnsi="Cambria Math" w:cs="Times New Roman"/>
                      <w:sz w:val="24"/>
                      <w:szCs w:val="24"/>
                      <w:lang w:val="en-US"/>
                    </w:rPr>
                    <m:t>W(p)</m:t>
                  </m:r>
                </m:e>
              </m:nary>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S</m:t>
                  </m:r>
                </m:e>
                <m:sub>
                  <m:r>
                    <w:rPr>
                      <w:rFonts w:ascii="Cambria Math" w:hAnsi="Cambria Math" w:cs="Times New Roman"/>
                      <w:sz w:val="24"/>
                      <w:szCs w:val="24"/>
                      <w:lang w:val="en-US"/>
                    </w:rPr>
                    <m:t>j</m:t>
                  </m:r>
                </m:sub>
                <m: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k</m:t>
                      </m:r>
                    </m:sub>
                  </m:sSub>
                </m:sup>
              </m:sSubSup>
              <m:d>
                <m:dPr>
                  <m:ctrlPr>
                    <w:rPr>
                      <w:rFonts w:ascii="Cambria Math" w:hAnsi="Cambria Math" w:cs="Times New Roman"/>
                      <w:i/>
                      <w:sz w:val="24"/>
                      <w:szCs w:val="24"/>
                      <w:lang w:val="en-US"/>
                    </w:rPr>
                  </m:ctrlPr>
                </m:dPr>
                <m:e>
                  <m:r>
                    <w:rPr>
                      <w:rFonts w:ascii="Cambria Math" w:hAnsi="Cambria Math" w:cs="Times New Roman"/>
                      <w:sz w:val="24"/>
                      <w:szCs w:val="24"/>
                      <w:lang w:val="en-US"/>
                    </w:rPr>
                    <m:t>p</m:t>
                  </m:r>
                </m:e>
              </m:d>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S</m:t>
                  </m:r>
                </m:e>
                <m:sub>
                  <m:r>
                    <w:rPr>
                      <w:rFonts w:ascii="Cambria Math" w:hAnsi="Cambria Math" w:cs="Times New Roman"/>
                      <w:sz w:val="24"/>
                      <w:szCs w:val="24"/>
                      <w:lang w:val="en-US"/>
                    </w:rPr>
                    <m:t>j</m:t>
                  </m:r>
                </m:sub>
                <m:sup>
                  <m:r>
                    <w:rPr>
                      <w:rFonts w:ascii="Cambria Math" w:hAnsi="Cambria Math" w:cs="Times New Roman"/>
                      <w:sz w:val="24"/>
                      <w:szCs w:val="24"/>
                      <w:lang w:val="en-US"/>
                    </w:rPr>
                    <m:t>*</m:t>
                  </m:r>
                </m:sup>
              </m:sSubSup>
              <m:r>
                <w:rPr>
                  <w:rFonts w:ascii="Cambria Math" w:hAnsi="Cambria Math" w:cs="Times New Roman"/>
                  <w:sz w:val="24"/>
                  <w:szCs w:val="24"/>
                  <w:lang w:val="en-US"/>
                </w:rPr>
                <m:t>(p)</m:t>
              </m:r>
              <m:r>
                <m:rPr>
                  <m:lit/>
                </m:rPr>
                <w:rPr>
                  <w:rFonts w:ascii="Cambria Math" w:hAnsi="Cambria Math" w:cs="Times New Roman"/>
                  <w:sz w:val="24"/>
                  <w:szCs w:val="24"/>
                  <w:lang w:val="en-US"/>
                </w:rPr>
                <m:t>|</m:t>
              </m:r>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sub>
                  <m:r>
                    <w:rPr>
                      <w:rFonts w:ascii="Cambria Math" w:hAnsi="Cambria Math" w:cs="Times New Roman"/>
                      <w:sz w:val="24"/>
                      <w:szCs w:val="24"/>
                      <w:lang w:val="en-US"/>
                    </w:rPr>
                    <m:t>2</m:t>
                  </m:r>
                </m:sub>
                <m:sup>
                  <m:r>
                    <w:rPr>
                      <w:rFonts w:ascii="Cambria Math" w:hAnsi="Cambria Math" w:cs="Times New Roman"/>
                      <w:sz w:val="24"/>
                      <w:szCs w:val="24"/>
                      <w:lang w:val="en-US"/>
                    </w:rPr>
                    <m:t>2</m:t>
                  </m:r>
                </m:sup>
              </m:sSubSup>
            </m:e>
          </m:nary>
        </m:oMath>
      </m:oMathPara>
    </w:p>
    <w:p w14:paraId="624EAEE6" w14:textId="77777777" w:rsidR="00037173" w:rsidRPr="00C470CE" w:rsidRDefault="00037173" w:rsidP="00CD218C">
      <w:pPr>
        <w:pStyle w:val="ListParagraph"/>
        <w:spacing w:afterLines="26" w:after="62" w:line="276" w:lineRule="auto"/>
        <w:ind w:left="792"/>
        <w:jc w:val="both"/>
        <w:rPr>
          <w:rFonts w:ascii="Times New Roman" w:hAnsi="Times New Roman" w:cs="Times New Roman"/>
          <w:sz w:val="24"/>
          <w:szCs w:val="24"/>
          <w:lang w:val="en-US"/>
        </w:rPr>
      </w:pPr>
    </w:p>
    <w:p w14:paraId="3CD07E73" w14:textId="77777777" w:rsidR="00C470CE" w:rsidRPr="00C470CE" w:rsidRDefault="00C470CE" w:rsidP="00CD218C">
      <w:pPr>
        <w:pStyle w:val="ListParagraph"/>
        <w:spacing w:afterLines="26" w:after="62" w:line="276" w:lineRule="auto"/>
        <w:ind w:left="792"/>
        <w:jc w:val="both"/>
        <w:rPr>
          <w:rFonts w:ascii="Times New Roman" w:hAnsi="Times New Roman" w:cs="Times New Roman"/>
          <w:sz w:val="24"/>
          <w:szCs w:val="24"/>
          <w:lang w:val="en-US"/>
        </w:rPr>
      </w:pPr>
    </w:p>
    <w:p w14:paraId="1A8572A1" w14:textId="77777777" w:rsidR="00B419CB" w:rsidRDefault="00B419CB" w:rsidP="00B419CB">
      <w:pPr>
        <w:pStyle w:val="ListParagraph"/>
        <w:spacing w:afterLines="26" w:after="62" w:line="276" w:lineRule="auto"/>
        <w:ind w:left="792"/>
        <w:jc w:val="both"/>
        <w:rPr>
          <w:rFonts w:ascii="Times New Roman" w:hAnsi="Times New Roman" w:cs="Times New Roman"/>
          <w:sz w:val="24"/>
          <w:szCs w:val="24"/>
          <w:lang w:val="en-US"/>
        </w:rPr>
      </w:pPr>
    </w:p>
    <w:p w14:paraId="55B25471" w14:textId="77777777" w:rsidR="00B419CB" w:rsidRDefault="00B419CB" w:rsidP="00B419CB">
      <w:pPr>
        <w:pStyle w:val="ListParagraph"/>
        <w:spacing w:afterLines="26" w:after="62" w:line="276" w:lineRule="auto"/>
        <w:ind w:left="792"/>
        <w:jc w:val="both"/>
        <w:rPr>
          <w:rFonts w:ascii="Times New Roman" w:hAnsi="Times New Roman" w:cs="Times New Roman"/>
          <w:sz w:val="24"/>
          <w:szCs w:val="24"/>
          <w:lang w:val="en-US"/>
        </w:rPr>
      </w:pPr>
    </w:p>
    <w:p w14:paraId="0F55002B" w14:textId="715A9A73" w:rsidR="00C470CE" w:rsidRPr="00C470CE" w:rsidRDefault="00B419CB" w:rsidP="00B419CB">
      <w:pPr>
        <w:pStyle w:val="ListParagraph"/>
        <w:spacing w:afterLines="26" w:after="62" w:line="276" w:lineRule="auto"/>
        <w:ind w:left="792"/>
        <w:jc w:val="both"/>
        <w:rPr>
          <w:rFonts w:ascii="Times New Roman" w:hAnsi="Times New Roman" w:cs="Times New Roman"/>
          <w:sz w:val="24"/>
          <w:szCs w:val="24"/>
          <w:lang w:val="en-US"/>
        </w:rPr>
      </w:pPr>
      <w:r w:rsidRPr="00B419CB">
        <w:rPr>
          <w:rFonts w:ascii="Times New Roman" w:hAnsi="Times New Roman" w:cs="Times New Roman"/>
          <w:sz w:val="24"/>
          <w:szCs w:val="24"/>
          <w:lang w:val="en-US"/>
        </w:rPr>
        <w:t>Here,</w:t>
      </w:r>
      <w:r>
        <w:rPr>
          <w:rFonts w:ascii="Times New Roman" w:hAnsi="Times New Roman" w:cs="Times New Roman"/>
          <w:sz w:val="24"/>
          <w:szCs w:val="24"/>
          <w:lang w:val="en-US"/>
        </w:rPr>
        <w:t xml:space="preserv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L</m:t>
            </m:r>
          </m:e>
          <m:sub>
            <m:r>
              <w:rPr>
                <w:rFonts w:ascii="Cambria Math" w:hAnsi="Cambria Math" w:cs="Times New Roman"/>
                <w:sz w:val="24"/>
                <w:szCs w:val="24"/>
                <w:lang w:val="en-US"/>
              </w:rPr>
              <m:t>c</m:t>
            </m:r>
          </m:sub>
          <m:sup>
            <m:r>
              <w:rPr>
                <w:rFonts w:ascii="Cambria Math" w:hAnsi="Cambria Math" w:cs="Times New Roman"/>
                <w:sz w:val="24"/>
                <w:szCs w:val="24"/>
                <w:lang w:val="en-US"/>
              </w:rPr>
              <m:t>*</m:t>
            </m:r>
          </m:sup>
        </m:sSubSup>
      </m:oMath>
      <w:r w:rsidRPr="00B419CB">
        <w:rPr>
          <w:rFonts w:ascii="Times New Roman" w:hAnsi="Times New Roman" w:cs="Times New Roman"/>
          <w:sz w:val="24"/>
          <w:szCs w:val="24"/>
          <w:lang w:val="en-US"/>
        </w:rPr>
        <w:t xml:space="preserve"> represents the ground truth Part Affinity Fields,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S</m:t>
            </m:r>
          </m:e>
          <m:sub>
            <m:r>
              <w:rPr>
                <w:rFonts w:ascii="Cambria Math" w:hAnsi="Cambria Math" w:cs="Times New Roman"/>
                <w:sz w:val="24"/>
                <w:szCs w:val="24"/>
                <w:lang w:val="en-US"/>
              </w:rPr>
              <m:t>j</m:t>
            </m:r>
          </m:sub>
          <m:sup>
            <m:r>
              <w:rPr>
                <w:rFonts w:ascii="Cambria Math" w:hAnsi="Cambria Math" w:cs="Times New Roman"/>
                <w:sz w:val="24"/>
                <w:szCs w:val="24"/>
                <w:lang w:val="en-US"/>
              </w:rPr>
              <m:t>*</m:t>
            </m:r>
          </m:sup>
        </m:sSubSup>
      </m:oMath>
      <w:r w:rsidR="001D1EBF">
        <w:rPr>
          <w:rFonts w:ascii="Times New Roman" w:eastAsiaTheme="minorEastAsia" w:hAnsi="Times New Roman" w:cs="Times New Roman"/>
          <w:sz w:val="24"/>
          <w:szCs w:val="24"/>
          <w:lang w:val="en-US"/>
        </w:rPr>
        <w:t xml:space="preserve"> </w:t>
      </w:r>
      <w:r w:rsidRPr="00B419CB">
        <w:rPr>
          <w:rFonts w:ascii="Times New Roman" w:hAnsi="Times New Roman" w:cs="Times New Roman"/>
          <w:sz w:val="24"/>
          <w:szCs w:val="24"/>
          <w:lang w:val="en-US"/>
        </w:rPr>
        <w:t xml:space="preserve">denotes the ground truth part confidence map, and </w:t>
      </w:r>
      <w:r w:rsidRPr="00B419CB">
        <w:rPr>
          <w:rFonts w:ascii="Cambria Math" w:hAnsi="Cambria Math" w:cs="Cambria Math"/>
          <w:sz w:val="24"/>
          <w:szCs w:val="24"/>
          <w:lang w:val="en-US"/>
        </w:rPr>
        <w:t>𝑊</w:t>
      </w:r>
      <w:r w:rsidRPr="00B419CB">
        <w:rPr>
          <w:rFonts w:ascii="Times New Roman" w:hAnsi="Times New Roman" w:cs="Times New Roman"/>
          <w:sz w:val="24"/>
          <w:szCs w:val="24"/>
          <w:lang w:val="en-US"/>
        </w:rPr>
        <w:t xml:space="preserve"> is a binary mask </w:t>
      </w:r>
      <w:r w:rsidR="00E21AD6" w:rsidRPr="00B419CB">
        <w:rPr>
          <w:rFonts w:ascii="Times New Roman" w:hAnsi="Times New Roman" w:cs="Times New Roman"/>
          <w:sz w:val="24"/>
          <w:szCs w:val="24"/>
          <w:lang w:val="en-US"/>
        </w:rPr>
        <w:t xml:space="preserve">with </w:t>
      </w:r>
      <w:r w:rsidR="00E21AD6" w:rsidRPr="00B419CB">
        <w:rPr>
          <w:rFonts w:ascii="Cambria Math" w:hAnsi="Cambria Math" w:cs="Cambria Math"/>
          <w:sz w:val="24"/>
          <w:szCs w:val="24"/>
          <w:lang w:val="en-US"/>
        </w:rPr>
        <w:t>𝑊</w:t>
      </w:r>
      <w:r w:rsidRPr="00B419CB">
        <w:rPr>
          <w:rFonts w:ascii="Times New Roman" w:hAnsi="Times New Roman" w:cs="Times New Roman"/>
          <w:sz w:val="24"/>
          <w:szCs w:val="24"/>
          <w:lang w:val="en-US"/>
        </w:rPr>
        <w:t>(</w:t>
      </w:r>
      <w:r w:rsidRPr="00B419CB">
        <w:rPr>
          <w:rFonts w:ascii="Cambria Math" w:hAnsi="Cambria Math" w:cs="Cambria Math"/>
          <w:sz w:val="24"/>
          <w:szCs w:val="24"/>
          <w:lang w:val="en-US"/>
        </w:rPr>
        <w:t>𝑝</w:t>
      </w:r>
      <w:r w:rsidRPr="00B419CB">
        <w:rPr>
          <w:rFonts w:ascii="Times New Roman" w:hAnsi="Times New Roman" w:cs="Times New Roman"/>
          <w:sz w:val="24"/>
          <w:szCs w:val="24"/>
          <w:lang w:val="en-US"/>
        </w:rPr>
        <w:t xml:space="preserve">)=0 when the annotation is missing at pixel </w:t>
      </w:r>
      <w:r w:rsidRPr="00B419CB">
        <w:rPr>
          <w:rFonts w:ascii="Cambria Math" w:hAnsi="Cambria Math" w:cs="Cambria Math"/>
          <w:sz w:val="24"/>
          <w:szCs w:val="24"/>
          <w:lang w:val="en-US"/>
        </w:rPr>
        <w:t>𝑝</w:t>
      </w:r>
      <w:r w:rsidRPr="00B419CB">
        <w:rPr>
          <w:rFonts w:ascii="Times New Roman" w:hAnsi="Times New Roman" w:cs="Times New Roman"/>
          <w:sz w:val="24"/>
          <w:szCs w:val="24"/>
          <w:lang w:val="en-US"/>
        </w:rPr>
        <w:t>. This approach is used to avoid additional loss that might be caused by these missing annotations.</w:t>
      </w:r>
    </w:p>
    <w:p w14:paraId="4AF43415" w14:textId="77777777" w:rsidR="00C470CE" w:rsidRPr="003D2499" w:rsidRDefault="00C470CE" w:rsidP="00CD218C">
      <w:pPr>
        <w:pStyle w:val="ListParagraph"/>
        <w:spacing w:afterLines="26" w:after="62" w:line="276" w:lineRule="auto"/>
        <w:ind w:left="792"/>
        <w:jc w:val="both"/>
        <w:rPr>
          <w:rFonts w:ascii="Times New Roman" w:hAnsi="Times New Roman" w:cs="Times New Roman"/>
          <w:b/>
          <w:bCs/>
          <w:sz w:val="24"/>
          <w:szCs w:val="24"/>
          <w:lang w:val="en-US"/>
        </w:rPr>
      </w:pPr>
      <w:r w:rsidRPr="003D2499">
        <w:rPr>
          <w:rFonts w:ascii="Times New Roman" w:hAnsi="Times New Roman" w:cs="Times New Roman"/>
          <w:b/>
          <w:bCs/>
          <w:sz w:val="24"/>
          <w:szCs w:val="24"/>
          <w:lang w:val="en-US"/>
        </w:rPr>
        <w:t xml:space="preserve">Confidence Maps: </w:t>
      </w:r>
    </w:p>
    <w:p w14:paraId="157EE7E4" w14:textId="77777777" w:rsidR="00C470CE" w:rsidRDefault="00C470CE" w:rsidP="00CD218C">
      <w:pPr>
        <w:pStyle w:val="ListParagraph"/>
        <w:spacing w:afterLines="26" w:after="62" w:line="276" w:lineRule="auto"/>
        <w:ind w:left="792"/>
        <w:jc w:val="both"/>
        <w:rPr>
          <w:rFonts w:ascii="Times New Roman" w:hAnsi="Times New Roman" w:cs="Times New Roman"/>
          <w:sz w:val="24"/>
          <w:szCs w:val="24"/>
          <w:lang w:val="en-US"/>
        </w:rPr>
      </w:pPr>
      <w:r w:rsidRPr="00C470CE">
        <w:rPr>
          <w:rFonts w:ascii="Times New Roman" w:hAnsi="Times New Roman" w:cs="Times New Roman"/>
          <w:sz w:val="24"/>
          <w:szCs w:val="24"/>
          <w:lang w:val="en-US"/>
        </w:rPr>
        <w:t>The Confidence maps for each person k and each body part j is defined by:</w:t>
      </w:r>
    </w:p>
    <w:p w14:paraId="42E8B314" w14:textId="1C4985D1" w:rsidR="00F613DB" w:rsidRPr="00C470CE" w:rsidRDefault="00F613DB" w:rsidP="00CD218C">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877F2">
        <w:rPr>
          <w:rFonts w:ascii="Times New Roman" w:hAnsi="Times New Roman" w:cs="Times New Roman"/>
          <w:sz w:val="24"/>
          <w:szCs w:val="24"/>
          <w:lang w:val="en-US"/>
        </w:rPr>
        <w:tab/>
      </w:r>
      <w:r>
        <w:rPr>
          <w:rFonts w:ascii="Times New Roman" w:hAnsi="Times New Roman" w:cs="Times New Roman"/>
          <w:sz w:val="24"/>
          <w:szCs w:val="24"/>
          <w:lang w:val="en-US"/>
        </w:rPr>
        <w:tab/>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S</m:t>
            </m:r>
          </m:e>
          <m:sub>
            <m:r>
              <w:rPr>
                <w:rFonts w:ascii="Cambria Math" w:hAnsi="Cambria Math" w:cs="Times New Roman"/>
                <w:sz w:val="24"/>
                <w:szCs w:val="24"/>
                <w:lang w:val="en-US"/>
              </w:rPr>
              <m:t>j,k</m:t>
            </m:r>
          </m:sub>
          <m:sup>
            <m:r>
              <w:rPr>
                <w:rFonts w:ascii="Cambria Math" w:hAnsi="Cambria Math" w:cs="Times New Roman"/>
                <w:sz w:val="24"/>
                <w:szCs w:val="24"/>
                <w:lang w:val="en-US"/>
              </w:rPr>
              <m:t>*</m:t>
            </m:r>
          </m:sup>
        </m:sSub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p</m:t>
            </m:r>
          </m:e>
        </m:d>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begChr m:val=""/>
                        <m:endChr m:val="‖"/>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p-</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j,k</m:t>
                            </m:r>
                          </m:sub>
                        </m:sSub>
                      </m:e>
                    </m:d>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2</m:t>
                    </m:r>
                  </m:sup>
                </m:sSub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σ</m:t>
                    </m:r>
                  </m:e>
                  <m:sup>
                    <m:r>
                      <w:rPr>
                        <w:rFonts w:ascii="Cambria Math" w:eastAsiaTheme="minorEastAsia" w:hAnsi="Cambria Math" w:cs="Times New Roman"/>
                        <w:sz w:val="24"/>
                        <w:szCs w:val="24"/>
                        <w:lang w:val="en-US"/>
                      </w:rPr>
                      <m:t>2</m:t>
                    </m:r>
                  </m:sup>
                </m:sSup>
              </m:den>
            </m:f>
          </m:e>
        </m:d>
      </m:oMath>
    </w:p>
    <w:p w14:paraId="4092DCA3" w14:textId="77777777" w:rsidR="00C470CE" w:rsidRPr="00C470CE" w:rsidRDefault="00C470CE" w:rsidP="00CD218C">
      <w:pPr>
        <w:pStyle w:val="ListParagraph"/>
        <w:spacing w:afterLines="26" w:after="62" w:line="276" w:lineRule="auto"/>
        <w:ind w:left="792"/>
        <w:jc w:val="both"/>
        <w:rPr>
          <w:rFonts w:ascii="Times New Roman" w:hAnsi="Times New Roman" w:cs="Times New Roman"/>
          <w:sz w:val="24"/>
          <w:szCs w:val="24"/>
          <w:lang w:val="en-US"/>
        </w:rPr>
      </w:pPr>
    </w:p>
    <w:p w14:paraId="0A940DE5" w14:textId="3531FF6B" w:rsidR="00941F30" w:rsidRPr="00C319E9" w:rsidRDefault="00CC5FC8" w:rsidP="00CD218C">
      <w:pPr>
        <w:pStyle w:val="ListParagraph"/>
        <w:spacing w:afterLines="26" w:after="62" w:line="276" w:lineRule="auto"/>
        <w:ind w:left="792"/>
        <w:jc w:val="both"/>
        <w:rPr>
          <w:rFonts w:ascii="Times New Roman" w:hAnsi="Times New Roman" w:cs="Times New Roman"/>
          <w:sz w:val="24"/>
          <w:szCs w:val="24"/>
          <w:lang w:val="en-US"/>
        </w:rPr>
      </w:pPr>
      <w:r w:rsidRPr="00CC5FC8">
        <w:rPr>
          <w:rFonts w:ascii="Times New Roman" w:hAnsi="Times New Roman" w:cs="Times New Roman"/>
          <w:sz w:val="24"/>
          <w:szCs w:val="24"/>
          <w:lang w:val="en-US"/>
        </w:rPr>
        <w:t>It follows a Gaussian curve with gradual changes, where the spread of the peak is controlled by sigma. The predicted peak of the network is obtained by aggregating the individual confidence maps using a max operator.</w:t>
      </w:r>
    </w:p>
    <w:p w14:paraId="443FD3F6" w14:textId="77777777" w:rsidR="00C319E9" w:rsidRPr="00C319E9" w:rsidRDefault="00C319E9" w:rsidP="00CD218C">
      <w:pPr>
        <w:pStyle w:val="ListParagraph"/>
        <w:spacing w:afterLines="26" w:after="62" w:line="276" w:lineRule="auto"/>
        <w:ind w:left="792"/>
        <w:jc w:val="both"/>
        <w:rPr>
          <w:rFonts w:ascii="Times New Roman" w:hAnsi="Times New Roman" w:cs="Times New Roman"/>
          <w:sz w:val="24"/>
          <w:szCs w:val="24"/>
          <w:lang w:val="en-US"/>
        </w:rPr>
      </w:pPr>
    </w:p>
    <w:p w14:paraId="5FB358BC" w14:textId="77777777" w:rsidR="00C319E9" w:rsidRPr="00C319E9" w:rsidRDefault="00C319E9" w:rsidP="00CD218C">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Python 3.6:</w:t>
      </w:r>
    </w:p>
    <w:p w14:paraId="7E60125D" w14:textId="77777777" w:rsidR="00C319E9" w:rsidRPr="00C319E9" w:rsidRDefault="00C319E9" w:rsidP="00CD218C">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Python serves as the primary programming language for developing the action detection system. Python's simplicity, versatility, and rich ecosystem of libraries make it an ideal choice for implementing machine learning and computer vision algorithms, as well as for building and deploying complex systems.</w:t>
      </w:r>
    </w:p>
    <w:p w14:paraId="46AD7378" w14:textId="77777777" w:rsidR="00C319E9" w:rsidRPr="00C319E9" w:rsidRDefault="00C319E9" w:rsidP="00CD218C">
      <w:pPr>
        <w:pStyle w:val="ListParagraph"/>
        <w:spacing w:afterLines="26" w:after="62" w:line="276" w:lineRule="auto"/>
        <w:ind w:left="792"/>
        <w:jc w:val="both"/>
        <w:rPr>
          <w:rFonts w:ascii="Times New Roman" w:hAnsi="Times New Roman" w:cs="Times New Roman"/>
          <w:sz w:val="24"/>
          <w:szCs w:val="24"/>
          <w:lang w:val="en-US"/>
        </w:rPr>
      </w:pPr>
    </w:p>
    <w:p w14:paraId="07339BD6" w14:textId="7777777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TensorFlow GPU 1.13.1:</w:t>
      </w:r>
    </w:p>
    <w:p w14:paraId="61EE2107"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TensorFlow GPU version 1.13.1 is utilized to harness the computational power of Graphics Processing Units (GPUs) for accelerated deep learning training and inference tasks. TensorFlow provides high-level APIs for building, training, and deploying deep neural networks, making it a popular choice for developing machine learning models, including those for action detection.</w:t>
      </w:r>
    </w:p>
    <w:p w14:paraId="077603E8"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p>
    <w:p w14:paraId="55808025" w14:textId="7777777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NumPy and SciPy:</w:t>
      </w:r>
    </w:p>
    <w:p w14:paraId="3DC0F35E"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NumPy and SciPy are fundamental libraries for numerical computing and scientific computing in Python. They offer a wide range of mathematical functions and data manipulation tools, which are essential for processing and analyzing the output of OpenPose, as well as for preparing data for training deep learning models.</w:t>
      </w:r>
    </w:p>
    <w:p w14:paraId="2E453484"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p>
    <w:p w14:paraId="2FFC7DDA" w14:textId="3A3AF82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OpenCV (Open-Source Computer Vision Library):</w:t>
      </w:r>
    </w:p>
    <w:p w14:paraId="0474DC21"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OpenCV is a versatile library for computer vision tasks, offering a wide range of functionalities for image and video processing, including reading, writing, and manipulating images and videos. It complements OpenPose by providing tools for preprocessing input data, such as resizing, cropping, and applying filters.</w:t>
      </w:r>
    </w:p>
    <w:p w14:paraId="122D9FDA"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p>
    <w:p w14:paraId="7B5A3B12" w14:textId="7777777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Matplotlib and Seaborn:</w:t>
      </w:r>
    </w:p>
    <w:p w14:paraId="4F990950" w14:textId="77777777" w:rsid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 xml:space="preserve">Matplotlib and Seaborn are visualization libraries in Python, used for creating plots, charts, and visualizations to analyze and interpret data. They facilitate the visualization </w:t>
      </w:r>
      <w:r w:rsidRPr="00C319E9">
        <w:rPr>
          <w:rFonts w:ascii="Times New Roman" w:hAnsi="Times New Roman" w:cs="Times New Roman"/>
          <w:sz w:val="24"/>
          <w:szCs w:val="24"/>
          <w:lang w:val="en-US"/>
        </w:rPr>
        <w:lastRenderedPageBreak/>
        <w:t>of pose estimations, model predictions, evaluation metrics, and other relevant information, aiding in the debugging and validation of the action detection system.</w:t>
      </w:r>
    </w:p>
    <w:p w14:paraId="64F9ECB4" w14:textId="77777777" w:rsidR="005F63EB" w:rsidRDefault="005F63EB" w:rsidP="00CF0B0F">
      <w:pPr>
        <w:pStyle w:val="ListParagraph"/>
        <w:spacing w:afterLines="26" w:after="62" w:line="276" w:lineRule="auto"/>
        <w:ind w:left="792"/>
        <w:jc w:val="both"/>
        <w:rPr>
          <w:rFonts w:ascii="Times New Roman" w:hAnsi="Times New Roman" w:cs="Times New Roman"/>
          <w:sz w:val="24"/>
          <w:szCs w:val="24"/>
          <w:lang w:val="en-US"/>
        </w:rPr>
      </w:pPr>
    </w:p>
    <w:p w14:paraId="430A8873" w14:textId="6ADCDD33" w:rsidR="005F63EB" w:rsidRPr="00C319E9" w:rsidRDefault="00F43286" w:rsidP="00CF0B0F">
      <w:pPr>
        <w:pStyle w:val="ListParagraph"/>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3D0731EE"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p>
    <w:p w14:paraId="58135891" w14:textId="7777777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Scikit-learn:</w:t>
      </w:r>
    </w:p>
    <w:p w14:paraId="79399C19"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Scikit-learn is a machine learning library in Python that provides a wide range of algorithms for classification, regression, clustering, and dimensionality reduction. While TensorFlow is used for deep learning-based action detection, Scikit-learn may be employed for traditional machine learning tasks, such as feature engineering, model evaluation, and ensemble learning.</w:t>
      </w:r>
    </w:p>
    <w:p w14:paraId="32265ABA" w14:textId="77777777" w:rsidR="00C319E9" w:rsidRP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p>
    <w:p w14:paraId="04735DED" w14:textId="77777777" w:rsidR="00C319E9" w:rsidRPr="00C319E9" w:rsidRDefault="00C319E9" w:rsidP="00CF0B0F">
      <w:pPr>
        <w:pStyle w:val="ListParagraph"/>
        <w:spacing w:afterLines="26" w:after="62" w:line="276" w:lineRule="auto"/>
        <w:ind w:left="792"/>
        <w:jc w:val="both"/>
        <w:rPr>
          <w:rFonts w:ascii="Times New Roman" w:hAnsi="Times New Roman" w:cs="Times New Roman"/>
          <w:b/>
          <w:bCs/>
          <w:sz w:val="24"/>
          <w:szCs w:val="24"/>
          <w:lang w:val="en-US"/>
        </w:rPr>
      </w:pPr>
      <w:r w:rsidRPr="00C319E9">
        <w:rPr>
          <w:rFonts w:ascii="Times New Roman" w:hAnsi="Times New Roman" w:cs="Times New Roman"/>
          <w:b/>
          <w:bCs/>
          <w:sz w:val="24"/>
          <w:szCs w:val="24"/>
          <w:lang w:val="en-US"/>
        </w:rPr>
        <w:t>Git and GitHub:</w:t>
      </w:r>
    </w:p>
    <w:p w14:paraId="27991BCB" w14:textId="58E70418" w:rsidR="00C319E9" w:rsidRDefault="00C319E9" w:rsidP="00CF0B0F">
      <w:pPr>
        <w:pStyle w:val="ListParagraph"/>
        <w:spacing w:afterLines="26" w:after="62" w:line="276" w:lineRule="auto"/>
        <w:ind w:left="792"/>
        <w:jc w:val="both"/>
        <w:rPr>
          <w:rFonts w:ascii="Times New Roman" w:hAnsi="Times New Roman" w:cs="Times New Roman"/>
          <w:sz w:val="24"/>
          <w:szCs w:val="24"/>
          <w:lang w:val="en-US"/>
        </w:rPr>
      </w:pPr>
      <w:r w:rsidRPr="00C319E9">
        <w:rPr>
          <w:rFonts w:ascii="Times New Roman" w:hAnsi="Times New Roman" w:cs="Times New Roman"/>
          <w:sz w:val="24"/>
          <w:szCs w:val="24"/>
          <w:lang w:val="en-US"/>
        </w:rPr>
        <w:t>Git is a version control system used for tracking changes in source code and collaborating with team members. GitHub serves as a hosting platform for Git repositories, enabling seamless collaboration, code sharing, and version control management throughout the development lifecycle of the action detection system.</w:t>
      </w:r>
    </w:p>
    <w:p w14:paraId="174BDD9C" w14:textId="77777777" w:rsidR="00C9686A" w:rsidRPr="00C319E9" w:rsidRDefault="00C9686A" w:rsidP="00CF0B0F">
      <w:pPr>
        <w:pStyle w:val="ListParagraph"/>
        <w:spacing w:afterLines="26" w:after="62" w:line="276" w:lineRule="auto"/>
        <w:ind w:left="792"/>
        <w:jc w:val="both"/>
        <w:rPr>
          <w:rFonts w:ascii="Times New Roman" w:hAnsi="Times New Roman" w:cs="Times New Roman"/>
          <w:sz w:val="24"/>
          <w:szCs w:val="24"/>
          <w:lang w:val="en-US"/>
        </w:rPr>
      </w:pPr>
    </w:p>
    <w:p w14:paraId="404FBB9B" w14:textId="14C95C4C" w:rsidR="001202FF" w:rsidRDefault="001202FF" w:rsidP="00CF0B0F">
      <w:pPr>
        <w:pStyle w:val="ListParagraph"/>
        <w:numPr>
          <w:ilvl w:val="2"/>
          <w:numId w:val="10"/>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WHY TH</w:t>
      </w:r>
      <w:r w:rsidR="008D7361">
        <w:rPr>
          <w:rFonts w:ascii="Times New Roman" w:hAnsi="Times New Roman" w:cs="Times New Roman"/>
          <w:b/>
          <w:bCs/>
          <w:sz w:val="24"/>
          <w:szCs w:val="24"/>
          <w:lang w:val="en-US"/>
        </w:rPr>
        <w:t>ESE</w:t>
      </w:r>
      <w:r w:rsidRPr="002465CF">
        <w:rPr>
          <w:rFonts w:ascii="Times New Roman" w:hAnsi="Times New Roman" w:cs="Times New Roman"/>
          <w:b/>
          <w:bCs/>
          <w:sz w:val="24"/>
          <w:szCs w:val="24"/>
          <w:lang w:val="en-US"/>
        </w:rPr>
        <w:t xml:space="preserve"> TECHNOLOG</w:t>
      </w:r>
      <w:r w:rsidR="008D7361">
        <w:rPr>
          <w:rFonts w:ascii="Times New Roman" w:hAnsi="Times New Roman" w:cs="Times New Roman"/>
          <w:b/>
          <w:bCs/>
          <w:sz w:val="24"/>
          <w:szCs w:val="24"/>
          <w:lang w:val="en-US"/>
        </w:rPr>
        <w:t>IES</w:t>
      </w:r>
      <w:r w:rsidRPr="002465CF">
        <w:rPr>
          <w:rFonts w:ascii="Times New Roman" w:hAnsi="Times New Roman" w:cs="Times New Roman"/>
          <w:b/>
          <w:bCs/>
          <w:sz w:val="24"/>
          <w:szCs w:val="24"/>
          <w:lang w:val="en-US"/>
        </w:rPr>
        <w:t xml:space="preserve"> </w:t>
      </w:r>
      <w:r w:rsidR="008D7361">
        <w:rPr>
          <w:rFonts w:ascii="Times New Roman" w:hAnsi="Times New Roman" w:cs="Times New Roman"/>
          <w:b/>
          <w:bCs/>
          <w:sz w:val="24"/>
          <w:szCs w:val="24"/>
          <w:lang w:val="en-US"/>
        </w:rPr>
        <w:t>ARE</w:t>
      </w:r>
      <w:r w:rsidRPr="002465CF">
        <w:rPr>
          <w:rFonts w:ascii="Times New Roman" w:hAnsi="Times New Roman" w:cs="Times New Roman"/>
          <w:b/>
          <w:bCs/>
          <w:sz w:val="24"/>
          <w:szCs w:val="24"/>
          <w:lang w:val="en-US"/>
        </w:rPr>
        <w:t xml:space="preserve"> USED</w:t>
      </w:r>
    </w:p>
    <w:p w14:paraId="1F3E44BD" w14:textId="370E42F1"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The selection of these technologies was driven by their specific capabilities and advantages, aligning closely with the requirements and objectives of the action detection system project:</w:t>
      </w:r>
    </w:p>
    <w:p w14:paraId="4D0895F9" w14:textId="420D76B7"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OpenPose was chosen as it offers state-of-the-art multi-person keypoint detection, enabling accurate estimation of human poses in real-time. This capability forms the cornerstone of our action detection system, providing the essential input data for recognizing and analyzing various human actions.</w:t>
      </w:r>
    </w:p>
    <w:p w14:paraId="696E49BF" w14:textId="1B70A79A"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Python 3.6 emerged as the primary programming language due to its simplicity, readability, and extensive ecosystem of libraries. These factors make Python well-suited for rapid prototyping and development of complex systems like ours. Additionally, Python's popularity ensures ample community support and readily available resources for tackling challenges throughout the project lifecycle.</w:t>
      </w:r>
    </w:p>
    <w:p w14:paraId="5050126D" w14:textId="2B9D2BFD"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TensorFlow GPU 1.13.1 was selected to leverage the computational power of GPUs for accelerated deep learning tasks. By harnessing GPU resources, TensorFlow GPU significantly reduces training times for deep neural networks, making it ideal for processing large volumes of data efficiently. This version was chosen for its stability and compatibility with other components of the system.</w:t>
      </w:r>
    </w:p>
    <w:p w14:paraId="631C17E5" w14:textId="1EB6AF00"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NumPy and SciPy played critical roles in data manipulation and scientific computing tasks. These libraries provide powerful tools for handling multidimensional arrays, performing complex mathematical operations, and implementing algorithms essential for processing OpenPose output and preparing data for model training. Their efficiency and versatility make them indispensable for our system's data processing pipeline.</w:t>
      </w:r>
    </w:p>
    <w:p w14:paraId="330EAD68" w14:textId="700282EB"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lastRenderedPageBreak/>
        <w:t>OpenCV's comprehensive suite of computer vision functionalities proved invaluable for image and video processing tasks. From reading and writing images to performing advanced transformations and filtering operations, OpenCV streamlines the preprocessing of input data, enhancing the quality and consistency of features extracted from raw video frames.</w:t>
      </w:r>
    </w:p>
    <w:p w14:paraId="2A6BA1DE" w14:textId="7B32D008"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Matplotlib and Seaborn were instrumental in visualizing data generated throughout the action detection pipeline. These libraries enable us to create informative plots, charts, and visualizations for analyzing pose estimations, model predictions, and evaluation metrics. By visualizing data, we gain deeper insights into the system's performance and can make informed decisions to improve its accuracy and efficiency.</w:t>
      </w:r>
    </w:p>
    <w:p w14:paraId="36795EAB" w14:textId="62AAA094" w:rsidR="00C9686A" w:rsidRP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Scikit-learn augmented the system's capabilities with traditional machine learning algorithms for tasks such as feature engineering and model evaluation. While TensorFlow handles deep learning tasks, Scikit-learn provides additional tools for exploring alternative approaches, fine-tuning models, and evaluating performance metrics, thus enriching the system's predictive capabilities.</w:t>
      </w:r>
    </w:p>
    <w:p w14:paraId="0189105C" w14:textId="6931A55A" w:rsidR="00C9686A" w:rsidRDefault="00C9686A" w:rsidP="00CF0B0F">
      <w:pPr>
        <w:pStyle w:val="ListParagraph"/>
        <w:spacing w:afterLines="26" w:after="62" w:line="276" w:lineRule="auto"/>
        <w:ind w:left="1224"/>
        <w:jc w:val="both"/>
        <w:rPr>
          <w:rFonts w:ascii="Times New Roman" w:hAnsi="Times New Roman" w:cs="Times New Roman"/>
          <w:sz w:val="24"/>
          <w:szCs w:val="24"/>
          <w:lang w:val="en-US"/>
        </w:rPr>
      </w:pPr>
      <w:r w:rsidRPr="00C9686A">
        <w:rPr>
          <w:rFonts w:ascii="Times New Roman" w:hAnsi="Times New Roman" w:cs="Times New Roman"/>
          <w:sz w:val="24"/>
          <w:szCs w:val="24"/>
          <w:lang w:val="en-US"/>
        </w:rPr>
        <w:t>Git and GitHub facilitated seamless collaboration and version control throughout the development process. By using Git for version control and GitHub for hosting repositories, we ensured code integrity, streamlined collaboration among team members, and maintained a comprehensive record of changes. This approach fosters transparency, accountability, and efficient workflow management, essential for the success of a complex project like ours.</w:t>
      </w:r>
    </w:p>
    <w:p w14:paraId="2805B4B9" w14:textId="77777777" w:rsidR="008D7361" w:rsidRPr="00C9686A" w:rsidRDefault="008D7361" w:rsidP="00CF0B0F">
      <w:pPr>
        <w:pStyle w:val="ListParagraph"/>
        <w:spacing w:afterLines="26" w:after="62" w:line="276" w:lineRule="auto"/>
        <w:ind w:left="1224"/>
        <w:jc w:val="both"/>
        <w:rPr>
          <w:rFonts w:ascii="Times New Roman" w:hAnsi="Times New Roman" w:cs="Times New Roman"/>
          <w:b/>
          <w:bCs/>
          <w:sz w:val="24"/>
          <w:szCs w:val="24"/>
          <w:lang w:val="en-US"/>
        </w:rPr>
      </w:pPr>
    </w:p>
    <w:p w14:paraId="4DDD0B9D" w14:textId="1166CBAC" w:rsidR="001202FF" w:rsidRDefault="001202FF" w:rsidP="00CF0B0F">
      <w:pPr>
        <w:pStyle w:val="ListParagraph"/>
        <w:numPr>
          <w:ilvl w:val="2"/>
          <w:numId w:val="10"/>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HOW TO IMPROVE</w:t>
      </w:r>
    </w:p>
    <w:p w14:paraId="0C23B1F9"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Model Architecture Optimization:</w:t>
      </w:r>
    </w:p>
    <w:p w14:paraId="506F4FF5"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595B542D"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Streamline and optimize the architecture of the action detection model to reduce computational complexity and memory usage.</w:t>
      </w:r>
    </w:p>
    <w:p w14:paraId="1FB92AF3"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Experiment with different network architectures, such as shallower networks or network pruning techniques, to achieve a balance between accuracy and speed.</w:t>
      </w:r>
    </w:p>
    <w:p w14:paraId="1DB175A2"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Utilize efficient model components, such as depthwise separable convolutions or lightweight attention mechanisms, to reduce the number of parameters and computations.</w:t>
      </w:r>
    </w:p>
    <w:p w14:paraId="3BFA9B06"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Quantization and Compression:</w:t>
      </w:r>
    </w:p>
    <w:p w14:paraId="181A007C"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38915D94"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Apply quantization techniques to reduce the precision of model weights and activations, thereby reducing memory footprint and inference time without significantly compromising accuracy.</w:t>
      </w:r>
    </w:p>
    <w:p w14:paraId="3BBFCA03"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Explore model compression methods, such as knowledge distillation or network pruning, to remove redundant parameters and make the model more compact and efficient.</w:t>
      </w:r>
    </w:p>
    <w:p w14:paraId="47B5A75C"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b/>
          <w:bCs/>
          <w:sz w:val="24"/>
          <w:szCs w:val="24"/>
          <w:lang w:val="en-US"/>
        </w:rPr>
        <w:t>Hardware Acceleration</w:t>
      </w:r>
      <w:r w:rsidRPr="008D7361">
        <w:rPr>
          <w:rFonts w:ascii="Times New Roman" w:hAnsi="Times New Roman" w:cs="Times New Roman"/>
          <w:sz w:val="24"/>
          <w:szCs w:val="24"/>
          <w:lang w:val="en-US"/>
        </w:rPr>
        <w:t>:</w:t>
      </w:r>
    </w:p>
    <w:p w14:paraId="1EE25F32"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6D6AD4C8"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Utilize specialized hardware accelerators, such as GPUs, TPUs, or dedicated inference chips, to speed up the inference process and improve real-time performance.</w:t>
      </w:r>
    </w:p>
    <w:p w14:paraId="3671F1C5"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Optimize the model for deployment on specific hardware platforms, leveraging platform-specific optimizations and libraries for maximum efficiency.</w:t>
      </w:r>
    </w:p>
    <w:p w14:paraId="4C54E8CF"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Data Augmentation and Preprocessing:</w:t>
      </w:r>
    </w:p>
    <w:p w14:paraId="707429A8" w14:textId="77777777" w:rsidR="008D7361" w:rsidRPr="008D7361" w:rsidRDefault="008D7361" w:rsidP="00C32C49">
      <w:pPr>
        <w:pStyle w:val="ListParagraph"/>
        <w:spacing w:afterLines="26" w:after="62" w:line="276" w:lineRule="auto"/>
        <w:ind w:left="1224"/>
        <w:jc w:val="both"/>
        <w:rPr>
          <w:rFonts w:ascii="Times New Roman" w:hAnsi="Times New Roman" w:cs="Times New Roman"/>
          <w:sz w:val="24"/>
          <w:szCs w:val="24"/>
          <w:lang w:val="en-US"/>
        </w:rPr>
      </w:pPr>
    </w:p>
    <w:p w14:paraId="336F17C8"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Augment training data with diverse transformations, such as rotation, scaling, or jittering, to increase the model's robustness to variations in input data.</w:t>
      </w:r>
    </w:p>
    <w:p w14:paraId="47F00FF9"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Preprocess input data efficiently, using techniques such as resizing, cropping, or normalization, to reduce computational overhead during inference while preserving essential information.</w:t>
      </w:r>
    </w:p>
    <w:p w14:paraId="5FA1A5C3"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Temporal Consistency and Smoothing:</w:t>
      </w:r>
    </w:p>
    <w:p w14:paraId="57610FAB"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41A2E731"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Incorporate temporal consistency constraints into the model to ensure smooth and coherent predictions across consecutive frames.</w:t>
      </w:r>
    </w:p>
    <w:p w14:paraId="218C1500"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Apply temporal smoothing techniques, such as averaging or filtering prediction scores over a short window of frames, to reduce noise and improve the stability of predictions over time.</w:t>
      </w:r>
    </w:p>
    <w:p w14:paraId="160E5E72"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Multi-Scale and Multi-Modal Fusion:</w:t>
      </w:r>
    </w:p>
    <w:p w14:paraId="4049ECCB"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6F0DF61E"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Exploit multi-scale representations of input data to capture both global context and fine-grained details, enhancing the model's ability to detect actions at different spatial resolutions.</w:t>
      </w:r>
    </w:p>
    <w:p w14:paraId="05A7DCF4"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Fuse information from multiple modalities, such as RGB images, depth maps, or optical flow, to leverage complementary cues and improve the robustness of action detection in challenging conditions.</w:t>
      </w:r>
    </w:p>
    <w:p w14:paraId="13D44074"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Incremental Learning and Adaptation:</w:t>
      </w:r>
    </w:p>
    <w:p w14:paraId="50B96460"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734CA697"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Implement techniques for incremental learning and adaptation, allowing the model to continuously improve and adapt to changes in the environment or the task requirements over time.</w:t>
      </w:r>
    </w:p>
    <w:p w14:paraId="5E9FE863"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Fine-tune the model periodically on new or updated data to incorporate the latest information and maintain optimal performance in dynamic settings.</w:t>
      </w:r>
    </w:p>
    <w:p w14:paraId="37A30FC8" w14:textId="77777777" w:rsidR="008D7361" w:rsidRPr="008D7361" w:rsidRDefault="008D7361" w:rsidP="00CF0B0F">
      <w:pPr>
        <w:pStyle w:val="ListParagraph"/>
        <w:numPr>
          <w:ilvl w:val="0"/>
          <w:numId w:val="37"/>
        </w:numPr>
        <w:spacing w:afterLines="26" w:after="62" w:line="276" w:lineRule="auto"/>
        <w:jc w:val="both"/>
        <w:rPr>
          <w:rFonts w:ascii="Times New Roman" w:hAnsi="Times New Roman" w:cs="Times New Roman"/>
          <w:b/>
          <w:bCs/>
          <w:sz w:val="24"/>
          <w:szCs w:val="24"/>
          <w:lang w:val="en-US"/>
        </w:rPr>
      </w:pPr>
      <w:r w:rsidRPr="008D7361">
        <w:rPr>
          <w:rFonts w:ascii="Times New Roman" w:hAnsi="Times New Roman" w:cs="Times New Roman"/>
          <w:b/>
          <w:bCs/>
          <w:sz w:val="24"/>
          <w:szCs w:val="24"/>
          <w:lang w:val="en-US"/>
        </w:rPr>
        <w:t>Efficient Post-Processing and Filtering:</w:t>
      </w:r>
    </w:p>
    <w:p w14:paraId="05A14221" w14:textId="77777777" w:rsidR="008D7361" w:rsidRPr="008D7361" w:rsidRDefault="008D7361" w:rsidP="00CF0B0F">
      <w:pPr>
        <w:pStyle w:val="ListParagraph"/>
        <w:spacing w:afterLines="26" w:after="62" w:line="276" w:lineRule="auto"/>
        <w:ind w:left="1224"/>
        <w:jc w:val="both"/>
        <w:rPr>
          <w:rFonts w:ascii="Times New Roman" w:hAnsi="Times New Roman" w:cs="Times New Roman"/>
          <w:sz w:val="24"/>
          <w:szCs w:val="24"/>
          <w:lang w:val="en-US"/>
        </w:rPr>
      </w:pPr>
    </w:p>
    <w:p w14:paraId="167290A2"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lastRenderedPageBreak/>
        <w:t>Develop efficient post-processing algorithms to refine and filter model predictions, removing spurious detections or false positives while retaining relevant action instances.</w:t>
      </w:r>
    </w:p>
    <w:p w14:paraId="44234382" w14:textId="77777777" w:rsidR="008D7361" w:rsidRPr="008D7361" w:rsidRDefault="008D7361" w:rsidP="00CF0B0F">
      <w:pPr>
        <w:pStyle w:val="ListParagraph"/>
        <w:numPr>
          <w:ilvl w:val="1"/>
          <w:numId w:val="37"/>
        </w:numPr>
        <w:spacing w:afterLines="26" w:after="62" w:line="276" w:lineRule="auto"/>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Utilize domain-specific knowledge and heuristics to guide post-processing decisions and improve the overall reliability and accuracy of action detection results.</w:t>
      </w:r>
    </w:p>
    <w:p w14:paraId="34136BDD" w14:textId="255C086D" w:rsidR="001202FF" w:rsidRDefault="008D7361" w:rsidP="00CF0B0F">
      <w:pPr>
        <w:spacing w:afterLines="26" w:after="62" w:line="276" w:lineRule="auto"/>
        <w:ind w:left="1224"/>
        <w:jc w:val="both"/>
        <w:rPr>
          <w:rFonts w:ascii="Times New Roman" w:hAnsi="Times New Roman" w:cs="Times New Roman"/>
          <w:sz w:val="24"/>
          <w:szCs w:val="24"/>
          <w:lang w:val="en-US"/>
        </w:rPr>
      </w:pPr>
      <w:r w:rsidRPr="008D7361">
        <w:rPr>
          <w:rFonts w:ascii="Times New Roman" w:hAnsi="Times New Roman" w:cs="Times New Roman"/>
          <w:sz w:val="24"/>
          <w:szCs w:val="24"/>
          <w:lang w:val="en-US"/>
        </w:rPr>
        <w:t>By incorporating these strategies and techniques, it's possible to significantly enhance the performance of a real-time action detection model, making it more accurate, efficient, and suitable for deployment in various applications and environments.</w:t>
      </w:r>
    </w:p>
    <w:p w14:paraId="4737F8EA" w14:textId="77777777" w:rsidR="0098297E" w:rsidRDefault="0098297E" w:rsidP="00CF0B0F">
      <w:pPr>
        <w:spacing w:afterLines="26" w:after="62" w:line="276" w:lineRule="auto"/>
        <w:ind w:left="1224"/>
        <w:jc w:val="both"/>
        <w:rPr>
          <w:rFonts w:ascii="Times New Roman" w:hAnsi="Times New Roman" w:cs="Times New Roman"/>
          <w:sz w:val="24"/>
          <w:szCs w:val="24"/>
          <w:lang w:val="en-US"/>
        </w:rPr>
      </w:pPr>
    </w:p>
    <w:p w14:paraId="145B584B" w14:textId="77777777" w:rsidR="0098297E" w:rsidRDefault="0098297E" w:rsidP="00CF0B0F">
      <w:pPr>
        <w:spacing w:afterLines="26" w:after="62" w:line="276" w:lineRule="auto"/>
        <w:ind w:left="1224"/>
        <w:jc w:val="both"/>
        <w:rPr>
          <w:rFonts w:ascii="Times New Roman" w:hAnsi="Times New Roman" w:cs="Times New Roman"/>
          <w:sz w:val="24"/>
          <w:szCs w:val="24"/>
          <w:lang w:val="en-US"/>
        </w:rPr>
      </w:pPr>
    </w:p>
    <w:p w14:paraId="40FD7BBA" w14:textId="77777777" w:rsidR="001956E6" w:rsidRPr="0077517B" w:rsidRDefault="001956E6" w:rsidP="00CF0B0F">
      <w:pPr>
        <w:spacing w:afterLines="26" w:after="62" w:line="276" w:lineRule="auto"/>
        <w:ind w:left="1224"/>
        <w:jc w:val="both"/>
        <w:rPr>
          <w:rFonts w:ascii="Times New Roman" w:hAnsi="Times New Roman" w:cs="Times New Roman"/>
          <w:sz w:val="24"/>
          <w:szCs w:val="24"/>
          <w:lang w:val="en-US"/>
        </w:rPr>
      </w:pPr>
    </w:p>
    <w:p w14:paraId="681DD15A" w14:textId="71D49704" w:rsidR="001202FF" w:rsidRDefault="001202FF" w:rsidP="00CF0B0F">
      <w:pPr>
        <w:pStyle w:val="ListParagraph"/>
        <w:numPr>
          <w:ilvl w:val="1"/>
          <w:numId w:val="10"/>
        </w:numPr>
        <w:spacing w:afterLines="26" w:after="62" w:line="276" w:lineRule="auto"/>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RESULTS SNAPSHOTS</w:t>
      </w:r>
    </w:p>
    <w:p w14:paraId="5CB7C2E2" w14:textId="03B25916" w:rsidR="001956E6" w:rsidRDefault="008F5A27" w:rsidP="00CF0B0F">
      <w:pPr>
        <w:spacing w:afterLines="26" w:after="62" w:line="276"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anchor distT="0" distB="0" distL="114300" distR="114300" simplePos="0" relativeHeight="251674624" behindDoc="0" locked="0" layoutInCell="1" allowOverlap="1" wp14:anchorId="5B3D3B5A" wp14:editId="13FA611C">
            <wp:simplePos x="0" y="0"/>
            <wp:positionH relativeFrom="margin">
              <wp:posOffset>287078</wp:posOffset>
            </wp:positionH>
            <wp:positionV relativeFrom="paragraph">
              <wp:posOffset>220988</wp:posOffset>
            </wp:positionV>
            <wp:extent cx="5854231" cy="4427285"/>
            <wp:effectExtent l="0" t="0" r="0" b="0"/>
            <wp:wrapNone/>
            <wp:docPr id="18450168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016865" name="Picture 1845016865"/>
                    <pic:cNvPicPr/>
                  </pic:nvPicPr>
                  <pic:blipFill rotWithShape="1">
                    <a:blip r:embed="rId22" cstate="print">
                      <a:extLst>
                        <a:ext uri="{28A0092B-C50C-407E-A947-70E740481C1C}">
                          <a14:useLocalDpi xmlns:a14="http://schemas.microsoft.com/office/drawing/2010/main" val="0"/>
                        </a:ext>
                      </a:extLst>
                    </a:blip>
                    <a:srcRect l="21856" t="10811" r="4431"/>
                    <a:stretch/>
                  </pic:blipFill>
                  <pic:spPr bwMode="auto">
                    <a:xfrm>
                      <a:off x="0" y="0"/>
                      <a:ext cx="5856055" cy="44286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4F8708" w14:textId="67B222F5" w:rsidR="001956E6" w:rsidRDefault="001956E6" w:rsidP="00CF0B0F">
      <w:pPr>
        <w:spacing w:afterLines="26" w:after="62" w:line="276" w:lineRule="auto"/>
        <w:jc w:val="both"/>
        <w:rPr>
          <w:rFonts w:ascii="Times New Roman" w:hAnsi="Times New Roman" w:cs="Times New Roman"/>
          <w:b/>
          <w:bCs/>
          <w:sz w:val="24"/>
          <w:szCs w:val="24"/>
          <w:lang w:val="en-US"/>
        </w:rPr>
      </w:pPr>
    </w:p>
    <w:p w14:paraId="2889DEAF" w14:textId="44A2489A" w:rsidR="001956E6" w:rsidRDefault="001956E6" w:rsidP="00CF0B0F">
      <w:pPr>
        <w:spacing w:afterLines="26" w:after="62" w:line="276" w:lineRule="auto"/>
        <w:jc w:val="both"/>
        <w:rPr>
          <w:rFonts w:ascii="Times New Roman" w:hAnsi="Times New Roman" w:cs="Times New Roman"/>
          <w:b/>
          <w:bCs/>
          <w:sz w:val="24"/>
          <w:szCs w:val="24"/>
          <w:lang w:val="en-US"/>
        </w:rPr>
      </w:pPr>
    </w:p>
    <w:p w14:paraId="0126CD23" w14:textId="7E31A7D3" w:rsidR="001956E6" w:rsidRDefault="001956E6" w:rsidP="00CF0B0F">
      <w:pPr>
        <w:spacing w:afterLines="26" w:after="62" w:line="276" w:lineRule="auto"/>
        <w:jc w:val="both"/>
        <w:rPr>
          <w:rFonts w:ascii="Times New Roman" w:hAnsi="Times New Roman" w:cs="Times New Roman"/>
          <w:b/>
          <w:bCs/>
          <w:sz w:val="24"/>
          <w:szCs w:val="24"/>
          <w:lang w:val="en-US"/>
        </w:rPr>
      </w:pPr>
    </w:p>
    <w:p w14:paraId="197A924E"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0158985D" w14:textId="5FA6275E" w:rsidR="001956E6" w:rsidRDefault="001956E6" w:rsidP="00CF0B0F">
      <w:pPr>
        <w:spacing w:afterLines="26" w:after="62" w:line="276" w:lineRule="auto"/>
        <w:jc w:val="both"/>
        <w:rPr>
          <w:rFonts w:ascii="Times New Roman" w:hAnsi="Times New Roman" w:cs="Times New Roman"/>
          <w:b/>
          <w:bCs/>
          <w:sz w:val="24"/>
          <w:szCs w:val="24"/>
          <w:lang w:val="en-US"/>
        </w:rPr>
      </w:pPr>
    </w:p>
    <w:p w14:paraId="47BD3F81" w14:textId="3AD6EB00" w:rsidR="001956E6" w:rsidRDefault="001956E6" w:rsidP="00CF0B0F">
      <w:pPr>
        <w:spacing w:afterLines="26" w:after="62" w:line="276" w:lineRule="auto"/>
        <w:jc w:val="both"/>
        <w:rPr>
          <w:rFonts w:ascii="Times New Roman" w:hAnsi="Times New Roman" w:cs="Times New Roman"/>
          <w:b/>
          <w:bCs/>
          <w:sz w:val="24"/>
          <w:szCs w:val="24"/>
          <w:lang w:val="en-US"/>
        </w:rPr>
      </w:pPr>
    </w:p>
    <w:p w14:paraId="47338A2B" w14:textId="6CCFE6E2" w:rsidR="001956E6" w:rsidRDefault="001956E6" w:rsidP="00CF0B0F">
      <w:pPr>
        <w:spacing w:afterLines="26" w:after="62" w:line="276" w:lineRule="auto"/>
        <w:jc w:val="both"/>
        <w:rPr>
          <w:rFonts w:ascii="Times New Roman" w:hAnsi="Times New Roman" w:cs="Times New Roman"/>
          <w:b/>
          <w:bCs/>
          <w:sz w:val="24"/>
          <w:szCs w:val="24"/>
          <w:lang w:val="en-US"/>
        </w:rPr>
      </w:pPr>
    </w:p>
    <w:p w14:paraId="38C457BB"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7689F1BE"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55979C03"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6ECA70E6"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04B1DD79"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6A068DC8"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1F879CBF"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62E7A914"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14CA9448" w14:textId="0FDA1657" w:rsidR="001956E6" w:rsidRDefault="001956E6" w:rsidP="00CF0B0F">
      <w:pPr>
        <w:spacing w:afterLines="26" w:after="62" w:line="276" w:lineRule="auto"/>
        <w:jc w:val="both"/>
        <w:rPr>
          <w:rFonts w:ascii="Times New Roman" w:hAnsi="Times New Roman" w:cs="Times New Roman"/>
          <w:b/>
          <w:bCs/>
          <w:sz w:val="24"/>
          <w:szCs w:val="24"/>
          <w:lang w:val="en-US"/>
        </w:rPr>
      </w:pPr>
    </w:p>
    <w:p w14:paraId="3C4BC402" w14:textId="60C555C5" w:rsidR="001956E6" w:rsidRDefault="001956E6" w:rsidP="00CF0B0F">
      <w:pPr>
        <w:spacing w:afterLines="26" w:after="62" w:line="276" w:lineRule="auto"/>
        <w:jc w:val="both"/>
        <w:rPr>
          <w:rFonts w:ascii="Times New Roman" w:hAnsi="Times New Roman" w:cs="Times New Roman"/>
          <w:b/>
          <w:bCs/>
          <w:sz w:val="24"/>
          <w:szCs w:val="24"/>
          <w:lang w:val="en-US"/>
        </w:rPr>
      </w:pPr>
    </w:p>
    <w:p w14:paraId="65DAFD0D" w14:textId="78E2622E" w:rsidR="001956E6" w:rsidRDefault="001956E6" w:rsidP="00CF0B0F">
      <w:pPr>
        <w:spacing w:afterLines="26" w:after="62" w:line="276" w:lineRule="auto"/>
        <w:jc w:val="both"/>
        <w:rPr>
          <w:rFonts w:ascii="Times New Roman" w:hAnsi="Times New Roman" w:cs="Times New Roman"/>
          <w:b/>
          <w:bCs/>
          <w:sz w:val="24"/>
          <w:szCs w:val="24"/>
          <w:lang w:val="en-US"/>
        </w:rPr>
      </w:pPr>
    </w:p>
    <w:p w14:paraId="0FC56A77"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0D74DEB0" w14:textId="074BDBEC" w:rsidR="00147F04" w:rsidRDefault="00147F04" w:rsidP="00CF0B0F">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163BA4">
        <w:rPr>
          <w:rFonts w:ascii="Times New Roman" w:hAnsi="Times New Roman" w:cs="Times New Roman"/>
          <w:color w:val="4472C4" w:themeColor="accent1"/>
          <w:sz w:val="24"/>
          <w:szCs w:val="24"/>
          <w:lang w:val="en-US"/>
        </w:rPr>
        <w:t>6</w:t>
      </w:r>
      <w:r>
        <w:rPr>
          <w:rFonts w:ascii="Times New Roman" w:hAnsi="Times New Roman" w:cs="Times New Roman"/>
          <w:color w:val="4472C4" w:themeColor="accent1"/>
          <w:sz w:val="24"/>
          <w:szCs w:val="24"/>
          <w:lang w:val="en-US"/>
        </w:rPr>
        <w:t xml:space="preserve">: </w:t>
      </w:r>
      <w:r w:rsidRPr="00147F04">
        <w:rPr>
          <w:rFonts w:ascii="Times New Roman" w:hAnsi="Times New Roman" w:cs="Times New Roman"/>
          <w:sz w:val="24"/>
          <w:szCs w:val="24"/>
          <w:lang w:val="en-US"/>
        </w:rPr>
        <w:t xml:space="preserve">The preprocessing </w:t>
      </w:r>
      <w:r w:rsidR="002E6F08" w:rsidRPr="00147F04">
        <w:rPr>
          <w:rFonts w:ascii="Times New Roman" w:hAnsi="Times New Roman" w:cs="Times New Roman"/>
          <w:sz w:val="24"/>
          <w:szCs w:val="24"/>
          <w:lang w:val="en-US"/>
        </w:rPr>
        <w:t>results</w:t>
      </w:r>
    </w:p>
    <w:p w14:paraId="3C75B567" w14:textId="76AC9198" w:rsidR="008F5A27" w:rsidRPr="008F5A27" w:rsidRDefault="008F5A27" w:rsidP="00CF0B0F">
      <w:pPr>
        <w:spacing w:afterLines="26" w:after="62" w:line="276" w:lineRule="auto"/>
        <w:ind w:left="792"/>
        <w:jc w:val="both"/>
        <w:rPr>
          <w:rFonts w:ascii="Times New Roman" w:hAnsi="Times New Roman" w:cs="Times New Roman"/>
          <w:sz w:val="24"/>
          <w:szCs w:val="24"/>
          <w:lang w:val="en-US"/>
        </w:rPr>
      </w:pPr>
      <w:r w:rsidRPr="008F5A27">
        <w:rPr>
          <w:rFonts w:ascii="Times New Roman" w:hAnsi="Times New Roman" w:cs="Times New Roman"/>
          <w:sz w:val="24"/>
          <w:szCs w:val="24"/>
          <w:lang w:val="en-US"/>
        </w:rPr>
        <w:t xml:space="preserve">In </w:t>
      </w:r>
      <w:r w:rsidRPr="008F5A27">
        <w:rPr>
          <w:rFonts w:ascii="Times New Roman" w:hAnsi="Times New Roman" w:cs="Times New Roman"/>
          <w:color w:val="4472C4" w:themeColor="accent1"/>
          <w:sz w:val="24"/>
          <w:szCs w:val="24"/>
          <w:lang w:val="en-US"/>
        </w:rPr>
        <w:t>Figure 1</w:t>
      </w:r>
      <w:r w:rsidR="00373321">
        <w:rPr>
          <w:rFonts w:ascii="Times New Roman" w:hAnsi="Times New Roman" w:cs="Times New Roman"/>
          <w:color w:val="4472C4" w:themeColor="accent1"/>
          <w:sz w:val="24"/>
          <w:szCs w:val="24"/>
          <w:lang w:val="en-US"/>
        </w:rPr>
        <w:t>6</w:t>
      </w:r>
      <w:r w:rsidRPr="008F5A27">
        <w:rPr>
          <w:rFonts w:ascii="Times New Roman" w:hAnsi="Times New Roman" w:cs="Times New Roman"/>
          <w:sz w:val="24"/>
          <w:szCs w:val="24"/>
          <w:lang w:val="en-US"/>
        </w:rPr>
        <w:t xml:space="preserve">, we can see that the dataset consists of 10,192 samples. These samples are exclusively the frames in which the person in the video is actively performing the specified action. All other frames, where no action occurs, have been excluded. This </w:t>
      </w:r>
      <w:r w:rsidRPr="008F5A27">
        <w:rPr>
          <w:rFonts w:ascii="Times New Roman" w:hAnsi="Times New Roman" w:cs="Times New Roman"/>
          <w:sz w:val="24"/>
          <w:szCs w:val="24"/>
          <w:lang w:val="en-US"/>
        </w:rPr>
        <w:lastRenderedPageBreak/>
        <w:t>careful selection process ensures that the dataset is comprised solely of frames that are relevant for the training process.</w:t>
      </w:r>
    </w:p>
    <w:p w14:paraId="15D3B800" w14:textId="1071DEBC"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0A4505CD" w14:textId="7B7A9F65" w:rsidR="00C42A66" w:rsidRDefault="00C56F7E" w:rsidP="00F43286">
      <w:pPr>
        <w:spacing w:afterLines="26" w:after="62" w:line="276" w:lineRule="auto"/>
        <w:ind w:left="792"/>
        <w:jc w:val="both"/>
        <w:rPr>
          <w:rFonts w:ascii="Times New Roman" w:hAnsi="Times New Roman" w:cs="Times New Roman"/>
          <w:sz w:val="24"/>
          <w:szCs w:val="24"/>
          <w:lang w:val="en-US"/>
        </w:rPr>
      </w:pPr>
      <w:r>
        <w:rPr>
          <w:rFonts w:ascii="Times New Roman" w:hAnsi="Times New Roman" w:cs="Times New Roman"/>
          <w:b/>
          <w:bCs/>
          <w:noProof/>
          <w:sz w:val="24"/>
          <w:szCs w:val="24"/>
          <w:lang w:val="en-US"/>
        </w:rPr>
        <w:drawing>
          <wp:anchor distT="0" distB="0" distL="114300" distR="114300" simplePos="0" relativeHeight="251675648" behindDoc="0" locked="0" layoutInCell="1" allowOverlap="1" wp14:anchorId="580A3E87" wp14:editId="714BB8FB">
            <wp:simplePos x="0" y="0"/>
            <wp:positionH relativeFrom="margin">
              <wp:align>left</wp:align>
            </wp:positionH>
            <wp:positionV relativeFrom="paragraph">
              <wp:posOffset>9985</wp:posOffset>
            </wp:positionV>
            <wp:extent cx="6166663" cy="2083831"/>
            <wp:effectExtent l="0" t="0" r="5715" b="0"/>
            <wp:wrapNone/>
            <wp:docPr id="5665656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65691" name="Picture 566565691"/>
                    <pic:cNvPicPr/>
                  </pic:nvPicPr>
                  <pic:blipFill rotWithShape="1">
                    <a:blip r:embed="rId23" cstate="print">
                      <a:extLst>
                        <a:ext uri="{28A0092B-C50C-407E-A947-70E740481C1C}">
                          <a14:useLocalDpi xmlns:a14="http://schemas.microsoft.com/office/drawing/2010/main" val="0"/>
                        </a:ext>
                      </a:extLst>
                    </a:blip>
                    <a:srcRect l="20767" t="70668" r="24989"/>
                    <a:stretch/>
                  </pic:blipFill>
                  <pic:spPr bwMode="auto">
                    <a:xfrm>
                      <a:off x="0" y="0"/>
                      <a:ext cx="6166663" cy="20838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9320C8" w14:textId="77777777"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75C51D6A" w14:textId="77777777"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5B1AA802" w14:textId="0F427A0C"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67C635A7" w14:textId="77777777"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24411F7B" w14:textId="77777777"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445DDA6F" w14:textId="77777777"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6FF37409" w14:textId="77777777" w:rsidR="00C42A66" w:rsidRDefault="00C42A66" w:rsidP="00F43286">
      <w:pPr>
        <w:spacing w:afterLines="26" w:after="62" w:line="276" w:lineRule="auto"/>
        <w:ind w:left="792"/>
        <w:jc w:val="both"/>
        <w:rPr>
          <w:rFonts w:ascii="Times New Roman" w:hAnsi="Times New Roman" w:cs="Times New Roman"/>
          <w:sz w:val="24"/>
          <w:szCs w:val="24"/>
          <w:lang w:val="en-US"/>
        </w:rPr>
      </w:pPr>
    </w:p>
    <w:p w14:paraId="4B429EBE" w14:textId="77777777" w:rsidR="00C42A66" w:rsidRDefault="00C42A66" w:rsidP="00C56F7E">
      <w:pPr>
        <w:spacing w:afterLines="26" w:after="62" w:line="276" w:lineRule="auto"/>
        <w:jc w:val="both"/>
        <w:rPr>
          <w:rFonts w:ascii="Times New Roman" w:hAnsi="Times New Roman" w:cs="Times New Roman"/>
          <w:sz w:val="24"/>
          <w:szCs w:val="24"/>
          <w:lang w:val="en-US"/>
        </w:rPr>
      </w:pPr>
    </w:p>
    <w:p w14:paraId="6B9937C6" w14:textId="5CBE6828" w:rsidR="00C42A66" w:rsidRDefault="00C42A66" w:rsidP="008B772D">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163BA4">
        <w:rPr>
          <w:rFonts w:ascii="Times New Roman" w:hAnsi="Times New Roman" w:cs="Times New Roman"/>
          <w:color w:val="4472C4" w:themeColor="accent1"/>
          <w:sz w:val="24"/>
          <w:szCs w:val="24"/>
          <w:lang w:val="en-US"/>
        </w:rPr>
        <w:t>7</w:t>
      </w:r>
      <w:r>
        <w:rPr>
          <w:rFonts w:ascii="Times New Roman" w:hAnsi="Times New Roman" w:cs="Times New Roman"/>
          <w:color w:val="4472C4" w:themeColor="accent1"/>
          <w:sz w:val="24"/>
          <w:szCs w:val="24"/>
          <w:lang w:val="en-US"/>
        </w:rPr>
        <w:t xml:space="preserve">: </w:t>
      </w:r>
      <w:r w:rsidRPr="0004705C">
        <w:rPr>
          <w:rFonts w:ascii="Times New Roman" w:hAnsi="Times New Roman" w:cs="Times New Roman"/>
          <w:sz w:val="24"/>
          <w:szCs w:val="24"/>
          <w:lang w:val="en-US"/>
        </w:rPr>
        <w:t>Counting frames from each class</w:t>
      </w:r>
    </w:p>
    <w:p w14:paraId="79D4758E" w14:textId="27B7488E" w:rsidR="001956E6" w:rsidRDefault="008F5A27" w:rsidP="00134CA9">
      <w:pPr>
        <w:spacing w:afterLines="26" w:after="62" w:line="276" w:lineRule="auto"/>
        <w:ind w:left="792"/>
        <w:jc w:val="both"/>
        <w:rPr>
          <w:rFonts w:ascii="Times New Roman" w:hAnsi="Times New Roman" w:cs="Times New Roman"/>
          <w:b/>
          <w:bCs/>
          <w:sz w:val="24"/>
          <w:szCs w:val="24"/>
          <w:lang w:val="en-US"/>
        </w:rPr>
      </w:pPr>
      <w:r w:rsidRPr="008F5A27">
        <w:rPr>
          <w:rFonts w:ascii="Times New Roman" w:hAnsi="Times New Roman" w:cs="Times New Roman"/>
          <w:sz w:val="24"/>
          <w:szCs w:val="24"/>
          <w:lang w:val="en-US"/>
        </w:rPr>
        <w:t>By filtering out the non-action frames, the dataset becomes more focused and effective for training purposes. This method is applied to each action category, ensuring that only the necessary images are included. This targeted approach is crucial because it enhances the model's ability to learn from pertinent data, improving both the accuracy and efficiency of the training process. The validation process further confirms that only the required images are utilized, ensuring a high-quality dataset that is optimal for model training.</w:t>
      </w:r>
    </w:p>
    <w:p w14:paraId="2A43D6F3" w14:textId="730552E3" w:rsidR="00F43286" w:rsidRPr="00802913" w:rsidRDefault="00F43286" w:rsidP="00134CA9">
      <w:pPr>
        <w:spacing w:afterLines="26" w:after="62" w:line="276" w:lineRule="auto"/>
        <w:ind w:left="720"/>
        <w:jc w:val="both"/>
        <w:rPr>
          <w:rFonts w:ascii="Times New Roman" w:hAnsi="Times New Roman" w:cs="Times New Roman"/>
          <w:sz w:val="24"/>
          <w:szCs w:val="24"/>
          <w:lang w:val="en-US"/>
        </w:rPr>
      </w:pPr>
      <w:r w:rsidRPr="00802913">
        <w:rPr>
          <w:rFonts w:ascii="Times New Roman" w:hAnsi="Times New Roman" w:cs="Times New Roman"/>
          <w:color w:val="4472C4" w:themeColor="accent1"/>
          <w:sz w:val="24"/>
          <w:szCs w:val="24"/>
          <w:lang w:val="en-US"/>
        </w:rPr>
        <w:t>Figure 1</w:t>
      </w:r>
      <w:r w:rsidR="00163BA4">
        <w:rPr>
          <w:rFonts w:ascii="Times New Roman" w:hAnsi="Times New Roman" w:cs="Times New Roman"/>
          <w:color w:val="4472C4" w:themeColor="accent1"/>
          <w:sz w:val="24"/>
          <w:szCs w:val="24"/>
          <w:lang w:val="en-US"/>
        </w:rPr>
        <w:t>7</w:t>
      </w:r>
      <w:r w:rsidRPr="00802913">
        <w:rPr>
          <w:rFonts w:ascii="Times New Roman" w:hAnsi="Times New Roman" w:cs="Times New Roman"/>
          <w:color w:val="4472C4" w:themeColor="accent1"/>
          <w:sz w:val="24"/>
          <w:szCs w:val="24"/>
          <w:lang w:val="en-US"/>
        </w:rPr>
        <w:t xml:space="preserve"> </w:t>
      </w:r>
      <w:r w:rsidRPr="00802913">
        <w:rPr>
          <w:rFonts w:ascii="Times New Roman" w:hAnsi="Times New Roman" w:cs="Times New Roman"/>
          <w:sz w:val="24"/>
          <w:szCs w:val="24"/>
          <w:lang w:val="en-US"/>
        </w:rPr>
        <w:t xml:space="preserve">shoes the number of frames each class is getting for its training and </w:t>
      </w:r>
      <w:r w:rsidRPr="00802913">
        <w:rPr>
          <w:rFonts w:ascii="Times New Roman" w:hAnsi="Times New Roman" w:cs="Times New Roman"/>
          <w:color w:val="4472C4" w:themeColor="accent1"/>
          <w:sz w:val="24"/>
          <w:szCs w:val="24"/>
          <w:lang w:val="en-US"/>
        </w:rPr>
        <w:t>Figure 1</w:t>
      </w:r>
      <w:r w:rsidR="00163BA4">
        <w:rPr>
          <w:rFonts w:ascii="Times New Roman" w:hAnsi="Times New Roman" w:cs="Times New Roman"/>
          <w:color w:val="4472C4" w:themeColor="accent1"/>
          <w:sz w:val="24"/>
          <w:szCs w:val="24"/>
          <w:lang w:val="en-US"/>
        </w:rPr>
        <w:t>8</w:t>
      </w:r>
      <w:r w:rsidRPr="00802913">
        <w:rPr>
          <w:rFonts w:ascii="Times New Roman" w:hAnsi="Times New Roman" w:cs="Times New Roman"/>
          <w:color w:val="4472C4" w:themeColor="accent1"/>
          <w:sz w:val="24"/>
          <w:szCs w:val="24"/>
          <w:lang w:val="en-US"/>
        </w:rPr>
        <w:t xml:space="preserve"> </w:t>
      </w:r>
      <w:r w:rsidRPr="00802913">
        <w:rPr>
          <w:rFonts w:ascii="Times New Roman" w:hAnsi="Times New Roman" w:cs="Times New Roman"/>
          <w:sz w:val="24"/>
          <w:szCs w:val="24"/>
          <w:lang w:val="en-US"/>
        </w:rPr>
        <w:t>is the final training results of the model</w:t>
      </w:r>
    </w:p>
    <w:p w14:paraId="5A70BE18" w14:textId="7CD44258" w:rsidR="001956E6" w:rsidRDefault="00F34013" w:rsidP="00CF0B0F">
      <w:pPr>
        <w:spacing w:afterLines="26" w:after="62" w:line="276"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anchor distT="0" distB="0" distL="114300" distR="114300" simplePos="0" relativeHeight="251673600" behindDoc="0" locked="0" layoutInCell="1" allowOverlap="1" wp14:anchorId="68739E38" wp14:editId="761D4A75">
            <wp:simplePos x="0" y="0"/>
            <wp:positionH relativeFrom="margin">
              <wp:posOffset>1371599</wp:posOffset>
            </wp:positionH>
            <wp:positionV relativeFrom="paragraph">
              <wp:posOffset>39634</wp:posOffset>
            </wp:positionV>
            <wp:extent cx="3345003" cy="3127442"/>
            <wp:effectExtent l="0" t="0" r="8255" b="0"/>
            <wp:wrapNone/>
            <wp:docPr id="3560850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085012" name="Picture 356085012"/>
                    <pic:cNvPicPr/>
                  </pic:nvPicPr>
                  <pic:blipFill>
                    <a:blip r:embed="rId24">
                      <a:extLst>
                        <a:ext uri="{28A0092B-C50C-407E-A947-70E740481C1C}">
                          <a14:useLocalDpi xmlns:a14="http://schemas.microsoft.com/office/drawing/2010/main" val="0"/>
                        </a:ext>
                      </a:extLst>
                    </a:blip>
                    <a:stretch>
                      <a:fillRect/>
                    </a:stretch>
                  </pic:blipFill>
                  <pic:spPr>
                    <a:xfrm>
                      <a:off x="0" y="0"/>
                      <a:ext cx="3348833" cy="3131022"/>
                    </a:xfrm>
                    <a:prstGeom prst="rect">
                      <a:avLst/>
                    </a:prstGeom>
                  </pic:spPr>
                </pic:pic>
              </a:graphicData>
            </a:graphic>
            <wp14:sizeRelH relativeFrom="margin">
              <wp14:pctWidth>0</wp14:pctWidth>
            </wp14:sizeRelH>
            <wp14:sizeRelV relativeFrom="margin">
              <wp14:pctHeight>0</wp14:pctHeight>
            </wp14:sizeRelV>
          </wp:anchor>
        </w:drawing>
      </w:r>
    </w:p>
    <w:p w14:paraId="639BE30E" w14:textId="6DA9CD93" w:rsidR="001956E6" w:rsidRDefault="001956E6" w:rsidP="00CF0B0F">
      <w:pPr>
        <w:spacing w:afterLines="26" w:after="62" w:line="276" w:lineRule="auto"/>
        <w:jc w:val="both"/>
        <w:rPr>
          <w:rFonts w:ascii="Times New Roman" w:hAnsi="Times New Roman" w:cs="Times New Roman"/>
          <w:b/>
          <w:bCs/>
          <w:sz w:val="24"/>
          <w:szCs w:val="24"/>
          <w:lang w:val="en-US"/>
        </w:rPr>
      </w:pPr>
    </w:p>
    <w:p w14:paraId="55BF1EA2" w14:textId="1AAA4756" w:rsidR="001956E6" w:rsidRDefault="001956E6" w:rsidP="00CF0B0F">
      <w:pPr>
        <w:spacing w:afterLines="26" w:after="62" w:line="276" w:lineRule="auto"/>
        <w:jc w:val="both"/>
        <w:rPr>
          <w:rFonts w:ascii="Times New Roman" w:hAnsi="Times New Roman" w:cs="Times New Roman"/>
          <w:b/>
          <w:bCs/>
          <w:sz w:val="24"/>
          <w:szCs w:val="24"/>
          <w:lang w:val="en-US"/>
        </w:rPr>
      </w:pPr>
    </w:p>
    <w:p w14:paraId="48D20363" w14:textId="378AA969" w:rsidR="001956E6" w:rsidRDefault="001956E6" w:rsidP="00CF0B0F">
      <w:pPr>
        <w:spacing w:afterLines="26" w:after="62" w:line="276" w:lineRule="auto"/>
        <w:jc w:val="both"/>
        <w:rPr>
          <w:rFonts w:ascii="Times New Roman" w:hAnsi="Times New Roman" w:cs="Times New Roman"/>
          <w:b/>
          <w:bCs/>
          <w:sz w:val="24"/>
          <w:szCs w:val="24"/>
          <w:lang w:val="en-US"/>
        </w:rPr>
      </w:pPr>
    </w:p>
    <w:p w14:paraId="0563E91E" w14:textId="4B4925F7" w:rsidR="001956E6" w:rsidRDefault="001956E6" w:rsidP="00CF0B0F">
      <w:pPr>
        <w:spacing w:afterLines="26" w:after="62" w:line="276" w:lineRule="auto"/>
        <w:jc w:val="both"/>
        <w:rPr>
          <w:rFonts w:ascii="Times New Roman" w:hAnsi="Times New Roman" w:cs="Times New Roman"/>
          <w:b/>
          <w:bCs/>
          <w:sz w:val="24"/>
          <w:szCs w:val="24"/>
          <w:lang w:val="en-US"/>
        </w:rPr>
      </w:pPr>
    </w:p>
    <w:p w14:paraId="52125CFF"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344DDB63" w14:textId="106160E4" w:rsidR="001956E6" w:rsidRDefault="001956E6" w:rsidP="00CF0B0F">
      <w:pPr>
        <w:spacing w:afterLines="26" w:after="62" w:line="276" w:lineRule="auto"/>
        <w:jc w:val="both"/>
        <w:rPr>
          <w:rFonts w:ascii="Times New Roman" w:hAnsi="Times New Roman" w:cs="Times New Roman"/>
          <w:b/>
          <w:bCs/>
          <w:sz w:val="24"/>
          <w:szCs w:val="24"/>
          <w:lang w:val="en-US"/>
        </w:rPr>
      </w:pPr>
    </w:p>
    <w:p w14:paraId="020CAA9D"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23F43848" w14:textId="16A0B4FD" w:rsidR="001956E6" w:rsidRDefault="001956E6" w:rsidP="00CF0B0F">
      <w:pPr>
        <w:spacing w:afterLines="26" w:after="62" w:line="276" w:lineRule="auto"/>
        <w:jc w:val="both"/>
        <w:rPr>
          <w:rFonts w:ascii="Times New Roman" w:hAnsi="Times New Roman" w:cs="Times New Roman"/>
          <w:b/>
          <w:bCs/>
          <w:sz w:val="24"/>
          <w:szCs w:val="24"/>
          <w:lang w:val="en-US"/>
        </w:rPr>
      </w:pPr>
    </w:p>
    <w:p w14:paraId="2A5E195A" w14:textId="77777777" w:rsidR="001956E6" w:rsidRDefault="001956E6" w:rsidP="00CF0B0F">
      <w:pPr>
        <w:spacing w:afterLines="26" w:after="62" w:line="276" w:lineRule="auto"/>
        <w:jc w:val="both"/>
        <w:rPr>
          <w:rFonts w:ascii="Times New Roman" w:hAnsi="Times New Roman" w:cs="Times New Roman"/>
          <w:b/>
          <w:bCs/>
          <w:sz w:val="24"/>
          <w:szCs w:val="24"/>
          <w:lang w:val="en-US"/>
        </w:rPr>
      </w:pPr>
    </w:p>
    <w:p w14:paraId="2B92EC5B" w14:textId="4D1F7B36" w:rsidR="001956E6" w:rsidRDefault="001956E6" w:rsidP="00CF0B0F">
      <w:pPr>
        <w:spacing w:afterLines="26" w:after="62" w:line="276" w:lineRule="auto"/>
        <w:jc w:val="both"/>
        <w:rPr>
          <w:rFonts w:ascii="Times New Roman" w:hAnsi="Times New Roman" w:cs="Times New Roman"/>
          <w:b/>
          <w:bCs/>
          <w:sz w:val="24"/>
          <w:szCs w:val="24"/>
          <w:lang w:val="en-US"/>
        </w:rPr>
      </w:pPr>
    </w:p>
    <w:p w14:paraId="79CF5428" w14:textId="77777777" w:rsidR="00A609FE" w:rsidRDefault="00A609FE" w:rsidP="00CF0B0F">
      <w:pPr>
        <w:spacing w:afterLines="26" w:after="62" w:line="276" w:lineRule="auto"/>
        <w:jc w:val="both"/>
        <w:rPr>
          <w:rFonts w:ascii="Times New Roman" w:hAnsi="Times New Roman" w:cs="Times New Roman"/>
          <w:b/>
          <w:bCs/>
          <w:sz w:val="24"/>
          <w:szCs w:val="24"/>
          <w:lang w:val="en-US"/>
        </w:rPr>
      </w:pPr>
    </w:p>
    <w:p w14:paraId="2F61D652" w14:textId="415AABA5" w:rsidR="001956E6" w:rsidRDefault="001956E6" w:rsidP="00CF0B0F">
      <w:pPr>
        <w:spacing w:afterLines="26" w:after="62" w:line="276" w:lineRule="auto"/>
        <w:jc w:val="both"/>
        <w:rPr>
          <w:rFonts w:ascii="Times New Roman" w:hAnsi="Times New Roman" w:cs="Times New Roman"/>
          <w:b/>
          <w:bCs/>
          <w:sz w:val="24"/>
          <w:szCs w:val="24"/>
          <w:lang w:val="en-US"/>
        </w:rPr>
      </w:pPr>
    </w:p>
    <w:p w14:paraId="54B150BF" w14:textId="77777777" w:rsidR="00F34013" w:rsidRDefault="00F34013" w:rsidP="00F34013">
      <w:pPr>
        <w:pStyle w:val="ListParagraph"/>
        <w:spacing w:afterLines="26" w:after="62" w:line="276" w:lineRule="auto"/>
        <w:ind w:left="2232" w:firstLine="648"/>
        <w:rPr>
          <w:rFonts w:ascii="Times New Roman" w:hAnsi="Times New Roman" w:cs="Times New Roman"/>
          <w:color w:val="4472C4" w:themeColor="accent1"/>
          <w:sz w:val="24"/>
          <w:szCs w:val="24"/>
          <w:lang w:val="en-US"/>
        </w:rPr>
      </w:pPr>
    </w:p>
    <w:p w14:paraId="5A2B6DD6" w14:textId="10DAADB6" w:rsidR="00F34013" w:rsidRDefault="00F34013" w:rsidP="00F34013">
      <w:pPr>
        <w:pStyle w:val="ListParagraph"/>
        <w:spacing w:afterLines="26" w:after="62" w:line="276" w:lineRule="auto"/>
        <w:ind w:left="2232" w:firstLine="648"/>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Figure 1</w:t>
      </w:r>
      <w:r w:rsidR="00163BA4">
        <w:rPr>
          <w:rFonts w:ascii="Times New Roman" w:hAnsi="Times New Roman" w:cs="Times New Roman"/>
          <w:color w:val="4472C4" w:themeColor="accent1"/>
          <w:sz w:val="24"/>
          <w:szCs w:val="24"/>
          <w:lang w:val="en-US"/>
        </w:rPr>
        <w:t>8</w:t>
      </w:r>
      <w:r>
        <w:rPr>
          <w:rFonts w:ascii="Times New Roman" w:hAnsi="Times New Roman" w:cs="Times New Roman"/>
          <w:color w:val="4472C4" w:themeColor="accent1"/>
          <w:sz w:val="24"/>
          <w:szCs w:val="24"/>
          <w:lang w:val="en-US"/>
        </w:rPr>
        <w:t xml:space="preserve">: </w:t>
      </w:r>
      <w:r>
        <w:rPr>
          <w:rFonts w:ascii="Times New Roman" w:hAnsi="Times New Roman" w:cs="Times New Roman"/>
          <w:sz w:val="24"/>
          <w:szCs w:val="24"/>
          <w:lang w:val="en-US"/>
        </w:rPr>
        <w:t>Showing the training results</w:t>
      </w:r>
    </w:p>
    <w:p w14:paraId="231A745A" w14:textId="77777777" w:rsidR="00A609FE" w:rsidRDefault="00A609FE" w:rsidP="00F34013">
      <w:pPr>
        <w:pStyle w:val="ListParagraph"/>
        <w:spacing w:afterLines="26" w:after="62" w:line="276" w:lineRule="auto"/>
        <w:ind w:left="2232" w:firstLine="648"/>
        <w:rPr>
          <w:rFonts w:ascii="Times New Roman" w:hAnsi="Times New Roman" w:cs="Times New Roman"/>
          <w:sz w:val="24"/>
          <w:szCs w:val="24"/>
          <w:lang w:val="en-US"/>
        </w:rPr>
      </w:pPr>
    </w:p>
    <w:p w14:paraId="54594863" w14:textId="61A4001A" w:rsidR="00433DAC" w:rsidRPr="00401A3A" w:rsidRDefault="00401A3A" w:rsidP="00CF0B0F">
      <w:pPr>
        <w:pStyle w:val="ListParagraph"/>
        <w:numPr>
          <w:ilvl w:val="1"/>
          <w:numId w:val="10"/>
        </w:numPr>
        <w:spacing w:afterLines="26" w:after="62" w:line="276"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VALUATION MATRICES</w:t>
      </w:r>
    </w:p>
    <w:p w14:paraId="2FB4C099" w14:textId="77777777" w:rsidR="00433DAC" w:rsidRPr="00403B37" w:rsidRDefault="00433DAC" w:rsidP="00CF0B0F">
      <w:pPr>
        <w:spacing w:afterLines="26" w:after="62" w:line="276" w:lineRule="auto"/>
        <w:ind w:left="792"/>
        <w:jc w:val="both"/>
        <w:rPr>
          <w:rFonts w:ascii="Times New Roman" w:hAnsi="Times New Roman" w:cs="Times New Roman"/>
          <w:b/>
          <w:bCs/>
          <w:sz w:val="24"/>
          <w:szCs w:val="24"/>
          <w:lang w:val="en-US"/>
        </w:rPr>
      </w:pPr>
      <w:r w:rsidRPr="00403B37">
        <w:rPr>
          <w:rFonts w:ascii="Times New Roman" w:hAnsi="Times New Roman" w:cs="Times New Roman"/>
          <w:b/>
          <w:bCs/>
          <w:sz w:val="24"/>
          <w:szCs w:val="24"/>
          <w:lang w:val="en-US"/>
        </w:rPr>
        <w:t>Precision, Recall, F1 Score, and Support</w:t>
      </w:r>
    </w:p>
    <w:p w14:paraId="27E3A279" w14:textId="3E6C9A9F" w:rsidR="00433DAC" w:rsidRPr="00433DAC" w:rsidRDefault="00433DAC" w:rsidP="00CF0B0F">
      <w:pPr>
        <w:spacing w:afterLines="26" w:after="62" w:line="276" w:lineRule="auto"/>
        <w:ind w:left="792"/>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 xml:space="preserve">These are common metrics used in the evaluation of classification models in machine learning and statistics. </w:t>
      </w:r>
    </w:p>
    <w:p w14:paraId="62DCBFEA" w14:textId="77777777" w:rsidR="00433DAC" w:rsidRPr="00B7528C" w:rsidRDefault="00433DAC" w:rsidP="00CF0B0F">
      <w:pPr>
        <w:pStyle w:val="ListParagraph"/>
        <w:numPr>
          <w:ilvl w:val="0"/>
          <w:numId w:val="41"/>
        </w:numPr>
        <w:spacing w:afterLines="26" w:after="62" w:line="276" w:lineRule="auto"/>
        <w:jc w:val="both"/>
        <w:rPr>
          <w:rFonts w:ascii="Times New Roman" w:hAnsi="Times New Roman" w:cs="Times New Roman"/>
          <w:sz w:val="24"/>
          <w:szCs w:val="24"/>
          <w:lang w:val="en-US"/>
        </w:rPr>
      </w:pPr>
      <w:r w:rsidRPr="00B7528C">
        <w:rPr>
          <w:rFonts w:ascii="Times New Roman" w:hAnsi="Times New Roman" w:cs="Times New Roman"/>
          <w:b/>
          <w:bCs/>
          <w:sz w:val="24"/>
          <w:szCs w:val="24"/>
          <w:lang w:val="en-US"/>
        </w:rPr>
        <w:t>Precision</w:t>
      </w:r>
      <w:r w:rsidRPr="00B7528C">
        <w:rPr>
          <w:rFonts w:ascii="Times New Roman" w:hAnsi="Times New Roman" w:cs="Times New Roman"/>
          <w:sz w:val="24"/>
          <w:szCs w:val="24"/>
          <w:lang w:val="en-US"/>
        </w:rPr>
        <w:t xml:space="preserve"> is the ratio of correctly predicted positive observations to the total predicted positives. It answers the question: What proportion of positive identifications was actually correct?</w:t>
      </w:r>
    </w:p>
    <w:p w14:paraId="03F444AC" w14:textId="1FFA9B6B" w:rsidR="00433DAC" w:rsidRPr="00433DAC" w:rsidRDefault="00F4295A" w:rsidP="00CF0B0F">
      <w:pPr>
        <w:spacing w:afterLines="26" w:after="62" w:line="276"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33DAC" w:rsidRPr="00433DAC">
        <w:rPr>
          <w:rFonts w:ascii="Times New Roman" w:hAnsi="Times New Roman" w:cs="Times New Roman"/>
          <w:sz w:val="24"/>
          <w:szCs w:val="24"/>
          <w:lang w:val="en-US"/>
        </w:rPr>
        <w:t>Precision=True Positives (TP)</w:t>
      </w:r>
      <w:r w:rsidR="00CC50A5">
        <w:rPr>
          <w:rFonts w:ascii="Times New Roman" w:hAnsi="Times New Roman" w:cs="Times New Roman"/>
          <w:sz w:val="24"/>
          <w:szCs w:val="24"/>
          <w:lang w:val="en-US"/>
        </w:rPr>
        <w:t xml:space="preserve"> </w:t>
      </w:r>
      <w:r w:rsidR="00513224">
        <w:rPr>
          <w:rFonts w:ascii="Times New Roman" w:hAnsi="Times New Roman" w:cs="Times New Roman"/>
          <w:sz w:val="24"/>
          <w:szCs w:val="24"/>
          <w:lang w:val="en-US"/>
        </w:rPr>
        <w:t>/ ((</w:t>
      </w:r>
      <w:r w:rsidR="0043412E" w:rsidRPr="00403B37">
        <w:rPr>
          <w:rFonts w:ascii="Times New Roman" w:hAnsi="Times New Roman" w:cs="Times New Roman"/>
          <w:sz w:val="24"/>
          <w:szCs w:val="24"/>
          <w:lang w:val="en-US"/>
        </w:rPr>
        <w:t>True</w:t>
      </w:r>
      <w:r w:rsidR="00403B37" w:rsidRPr="00433DAC">
        <w:rPr>
          <w:rFonts w:ascii="Times New Roman" w:hAnsi="Times New Roman" w:cs="Times New Roman"/>
          <w:sz w:val="24"/>
          <w:szCs w:val="24"/>
          <w:lang w:val="en-US"/>
        </w:rPr>
        <w:t xml:space="preserve"> Positives (TP)</w:t>
      </w:r>
      <w:r w:rsidR="00403B37">
        <w:rPr>
          <w:rFonts w:ascii="Times New Roman" w:hAnsi="Times New Roman" w:cs="Times New Roman"/>
          <w:sz w:val="24"/>
          <w:szCs w:val="24"/>
          <w:lang w:val="en-US"/>
        </w:rPr>
        <w:t xml:space="preserve"> </w:t>
      </w:r>
      <w:r w:rsidR="00403B37" w:rsidRPr="00433DAC">
        <w:rPr>
          <w:rFonts w:ascii="Times New Roman" w:hAnsi="Times New Roman" w:cs="Times New Roman"/>
          <w:sz w:val="24"/>
          <w:szCs w:val="24"/>
          <w:lang w:val="en-US"/>
        </w:rPr>
        <w:t>+</w:t>
      </w:r>
      <w:r w:rsidR="00403B37">
        <w:rPr>
          <w:rFonts w:ascii="Times New Roman" w:hAnsi="Times New Roman" w:cs="Times New Roman"/>
          <w:sz w:val="24"/>
          <w:szCs w:val="24"/>
          <w:lang w:val="en-US"/>
        </w:rPr>
        <w:t xml:space="preserve"> </w:t>
      </w:r>
      <w:r w:rsidR="00403B37" w:rsidRPr="00433DAC">
        <w:rPr>
          <w:rFonts w:ascii="Times New Roman" w:hAnsi="Times New Roman" w:cs="Times New Roman"/>
          <w:sz w:val="24"/>
          <w:szCs w:val="24"/>
          <w:lang w:val="en-US"/>
        </w:rPr>
        <w:t>False Positives (FP)</w:t>
      </w:r>
      <w:r w:rsidR="00403B37">
        <w:rPr>
          <w:rFonts w:ascii="Times New Roman" w:hAnsi="Times New Roman" w:cs="Times New Roman"/>
          <w:sz w:val="24"/>
          <w:szCs w:val="24"/>
          <w:lang w:val="en-US"/>
        </w:rPr>
        <w:t>)</w:t>
      </w:r>
    </w:p>
    <w:p w14:paraId="58CA92DF" w14:textId="17EE58B2"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High precision indicates that an algorithm returned substantially more relevant results than irrelevant ones.</w:t>
      </w:r>
      <w:r w:rsidR="00C750F1">
        <w:rPr>
          <w:rFonts w:ascii="Times New Roman" w:hAnsi="Times New Roman" w:cs="Times New Roman"/>
          <w:sz w:val="24"/>
          <w:szCs w:val="24"/>
          <w:lang w:val="en-US"/>
        </w:rPr>
        <w:t xml:space="preserve"> </w:t>
      </w:r>
      <w:r w:rsidR="00C750F1" w:rsidRPr="00433DAC">
        <w:rPr>
          <w:rFonts w:ascii="Times New Roman" w:hAnsi="Times New Roman" w:cs="Times New Roman"/>
          <w:sz w:val="24"/>
          <w:szCs w:val="24"/>
          <w:lang w:val="en-US"/>
        </w:rPr>
        <w:t>Precision evaluates the exactness of the model (how many selected items are relevant).</w:t>
      </w:r>
    </w:p>
    <w:p w14:paraId="6E716CBF" w14:textId="79FF60C9" w:rsidR="00433DAC" w:rsidRPr="00B7528C" w:rsidRDefault="00433DAC" w:rsidP="00CF0B0F">
      <w:pPr>
        <w:pStyle w:val="ListParagraph"/>
        <w:numPr>
          <w:ilvl w:val="0"/>
          <w:numId w:val="40"/>
        </w:numPr>
        <w:spacing w:afterLines="26" w:after="62" w:line="276" w:lineRule="auto"/>
        <w:jc w:val="both"/>
        <w:rPr>
          <w:rFonts w:ascii="Times New Roman" w:hAnsi="Times New Roman" w:cs="Times New Roman"/>
          <w:sz w:val="24"/>
          <w:szCs w:val="24"/>
          <w:lang w:val="en-US"/>
        </w:rPr>
      </w:pPr>
      <w:r w:rsidRPr="00B7528C">
        <w:rPr>
          <w:rFonts w:ascii="Times New Roman" w:hAnsi="Times New Roman" w:cs="Times New Roman"/>
          <w:b/>
          <w:bCs/>
          <w:sz w:val="24"/>
          <w:szCs w:val="24"/>
          <w:lang w:val="en-US"/>
        </w:rPr>
        <w:t>Recall (Sensitivity)</w:t>
      </w:r>
    </w:p>
    <w:p w14:paraId="2A67727D" w14:textId="5530F21C"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Recall is the ratio of correctly predicted positive observations to all the observations in the actual class. It answers the question: What proportion of actual positives was identified correctly?</w:t>
      </w:r>
    </w:p>
    <w:p w14:paraId="72F67318" w14:textId="522E2307"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Recall</w:t>
      </w:r>
      <w:r w:rsidR="00D211A4">
        <w:rPr>
          <w:rFonts w:ascii="Times New Roman" w:hAnsi="Times New Roman" w:cs="Times New Roman"/>
          <w:sz w:val="24"/>
          <w:szCs w:val="24"/>
          <w:lang w:val="en-US"/>
        </w:rPr>
        <w:t xml:space="preserve"> </w:t>
      </w:r>
      <w:r w:rsidRPr="00433DAC">
        <w:rPr>
          <w:rFonts w:ascii="Times New Roman" w:hAnsi="Times New Roman" w:cs="Times New Roman"/>
          <w:sz w:val="24"/>
          <w:szCs w:val="24"/>
          <w:lang w:val="en-US"/>
        </w:rPr>
        <w:t>=</w:t>
      </w:r>
      <w:r w:rsidR="00D211A4">
        <w:rPr>
          <w:rFonts w:ascii="Times New Roman" w:hAnsi="Times New Roman" w:cs="Times New Roman"/>
          <w:sz w:val="24"/>
          <w:szCs w:val="24"/>
          <w:lang w:val="en-US"/>
        </w:rPr>
        <w:t xml:space="preserve"> </w:t>
      </w:r>
      <w:r w:rsidRPr="00433DAC">
        <w:rPr>
          <w:rFonts w:ascii="Times New Roman" w:hAnsi="Times New Roman" w:cs="Times New Roman"/>
          <w:sz w:val="24"/>
          <w:szCs w:val="24"/>
          <w:lang w:val="en-US"/>
        </w:rPr>
        <w:t>True Positives (TP)</w:t>
      </w:r>
      <w:r w:rsidR="00D211A4">
        <w:rPr>
          <w:rFonts w:ascii="Times New Roman" w:hAnsi="Times New Roman" w:cs="Times New Roman"/>
          <w:sz w:val="24"/>
          <w:szCs w:val="24"/>
          <w:lang w:val="en-US"/>
        </w:rPr>
        <w:t xml:space="preserve"> / (</w:t>
      </w:r>
      <w:r w:rsidRPr="00433DAC">
        <w:rPr>
          <w:rFonts w:ascii="Times New Roman" w:hAnsi="Times New Roman" w:cs="Times New Roman"/>
          <w:sz w:val="24"/>
          <w:szCs w:val="24"/>
          <w:lang w:val="en-US"/>
        </w:rPr>
        <w:t>True Positives (TP)</w:t>
      </w:r>
      <w:r w:rsidR="00D211A4">
        <w:rPr>
          <w:rFonts w:ascii="Times New Roman" w:hAnsi="Times New Roman" w:cs="Times New Roman"/>
          <w:sz w:val="24"/>
          <w:szCs w:val="24"/>
          <w:lang w:val="en-US"/>
        </w:rPr>
        <w:t xml:space="preserve"> </w:t>
      </w:r>
      <w:r w:rsidRPr="00433DAC">
        <w:rPr>
          <w:rFonts w:ascii="Times New Roman" w:hAnsi="Times New Roman" w:cs="Times New Roman"/>
          <w:sz w:val="24"/>
          <w:szCs w:val="24"/>
          <w:lang w:val="en-US"/>
        </w:rPr>
        <w:t>+</w:t>
      </w:r>
      <w:r w:rsidR="00D211A4">
        <w:rPr>
          <w:rFonts w:ascii="Times New Roman" w:hAnsi="Times New Roman" w:cs="Times New Roman"/>
          <w:sz w:val="24"/>
          <w:szCs w:val="24"/>
          <w:lang w:val="en-US"/>
        </w:rPr>
        <w:t xml:space="preserve"> </w:t>
      </w:r>
      <w:r w:rsidRPr="00433DAC">
        <w:rPr>
          <w:rFonts w:ascii="Times New Roman" w:hAnsi="Times New Roman" w:cs="Times New Roman"/>
          <w:sz w:val="24"/>
          <w:szCs w:val="24"/>
          <w:lang w:val="en-US"/>
        </w:rPr>
        <w:t>False Negatives (FN)</w:t>
      </w:r>
      <w:r w:rsidR="00D211A4">
        <w:rPr>
          <w:rFonts w:ascii="Times New Roman" w:hAnsi="Times New Roman" w:cs="Times New Roman"/>
          <w:sz w:val="24"/>
          <w:szCs w:val="24"/>
          <w:lang w:val="en-US"/>
        </w:rPr>
        <w:t>)</w:t>
      </w:r>
    </w:p>
    <w:p w14:paraId="6803EB84" w14:textId="125E07BB"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High recall indicates that an algorithm returned most of the relevant results.</w:t>
      </w:r>
      <w:r w:rsidR="00C750F1">
        <w:rPr>
          <w:rFonts w:ascii="Times New Roman" w:hAnsi="Times New Roman" w:cs="Times New Roman"/>
          <w:sz w:val="24"/>
          <w:szCs w:val="24"/>
          <w:lang w:val="en-US"/>
        </w:rPr>
        <w:t xml:space="preserve"> </w:t>
      </w:r>
      <w:r w:rsidR="00C750F1" w:rsidRPr="00433DAC">
        <w:rPr>
          <w:rFonts w:ascii="Times New Roman" w:hAnsi="Times New Roman" w:cs="Times New Roman"/>
          <w:sz w:val="24"/>
          <w:szCs w:val="24"/>
          <w:lang w:val="en-US"/>
        </w:rPr>
        <w:t>Recall evaluates the completeness of the model (how many relevant items are selected).</w:t>
      </w:r>
    </w:p>
    <w:p w14:paraId="796F0416" w14:textId="6395F5C0" w:rsidR="00433DAC" w:rsidRPr="00B7528C" w:rsidRDefault="00433DAC" w:rsidP="00CF0B0F">
      <w:pPr>
        <w:pStyle w:val="ListParagraph"/>
        <w:numPr>
          <w:ilvl w:val="0"/>
          <w:numId w:val="39"/>
        </w:numPr>
        <w:spacing w:afterLines="26" w:after="62" w:line="276" w:lineRule="auto"/>
        <w:jc w:val="both"/>
        <w:rPr>
          <w:rFonts w:ascii="Times New Roman" w:hAnsi="Times New Roman" w:cs="Times New Roman"/>
          <w:b/>
          <w:bCs/>
          <w:sz w:val="24"/>
          <w:szCs w:val="24"/>
          <w:lang w:val="en-US"/>
        </w:rPr>
      </w:pPr>
      <w:r w:rsidRPr="00B7528C">
        <w:rPr>
          <w:rFonts w:ascii="Times New Roman" w:hAnsi="Times New Roman" w:cs="Times New Roman"/>
          <w:b/>
          <w:bCs/>
          <w:sz w:val="24"/>
          <w:szCs w:val="24"/>
          <w:lang w:val="en-US"/>
        </w:rPr>
        <w:t>F1 Score</w:t>
      </w:r>
    </w:p>
    <w:p w14:paraId="24213E9A" w14:textId="7511F307"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The F1 Score is the weighted average of Precision and Recall. It considers both the precision and the recall of the test to compute the score. The F1 Score is especially useful when you need a balance between Precision and Recall, and when there is an uneven class distribution.</w:t>
      </w:r>
    </w:p>
    <w:p w14:paraId="43DB798D" w14:textId="6CCEB9A2"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F1 Score</w:t>
      </w:r>
      <w:r w:rsidR="007749CC">
        <w:rPr>
          <w:rFonts w:ascii="Times New Roman" w:hAnsi="Times New Roman" w:cs="Times New Roman"/>
          <w:sz w:val="24"/>
          <w:szCs w:val="24"/>
          <w:lang w:val="en-US"/>
        </w:rPr>
        <w:t xml:space="preserve"> </w:t>
      </w:r>
      <w:r w:rsidRPr="00433DAC">
        <w:rPr>
          <w:rFonts w:ascii="Times New Roman" w:hAnsi="Times New Roman" w:cs="Times New Roman"/>
          <w:sz w:val="24"/>
          <w:szCs w:val="24"/>
          <w:lang w:val="en-US"/>
        </w:rPr>
        <w:t>=</w:t>
      </w:r>
      <w:r w:rsidR="007749CC">
        <w:rPr>
          <w:rFonts w:ascii="Times New Roman" w:hAnsi="Times New Roman" w:cs="Times New Roman"/>
          <w:sz w:val="24"/>
          <w:szCs w:val="24"/>
          <w:lang w:val="en-US"/>
        </w:rPr>
        <w:t xml:space="preserve"> 2*((Precision * Recall)/(Precision + Recall))</w:t>
      </w:r>
      <w:r w:rsidRPr="00433DAC">
        <w:rPr>
          <w:rFonts w:ascii="Times New Roman" w:hAnsi="Times New Roman" w:cs="Times New Roman"/>
          <w:sz w:val="24"/>
          <w:szCs w:val="24"/>
          <w:lang w:val="en-US"/>
        </w:rPr>
        <w:t>​</w:t>
      </w:r>
    </w:p>
    <w:p w14:paraId="17E8EC25" w14:textId="59C5BFDB"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The F1 Score ranges from 0 to 1, with 1 being the best possible score indicating perfect precision and recall.</w:t>
      </w:r>
      <w:r w:rsidR="00C750F1">
        <w:rPr>
          <w:rFonts w:ascii="Times New Roman" w:hAnsi="Times New Roman" w:cs="Times New Roman"/>
          <w:sz w:val="24"/>
          <w:szCs w:val="24"/>
          <w:lang w:val="en-US"/>
        </w:rPr>
        <w:t xml:space="preserve"> </w:t>
      </w:r>
      <w:r w:rsidR="00C750F1" w:rsidRPr="00433DAC">
        <w:rPr>
          <w:rFonts w:ascii="Times New Roman" w:hAnsi="Times New Roman" w:cs="Times New Roman"/>
          <w:sz w:val="24"/>
          <w:szCs w:val="24"/>
          <w:lang w:val="en-US"/>
        </w:rPr>
        <w:t>F1 Score provides a single metric that balances both precision and recall.</w:t>
      </w:r>
    </w:p>
    <w:p w14:paraId="5DB7F55F" w14:textId="613C30B5" w:rsidR="00433DAC" w:rsidRPr="00B7528C" w:rsidRDefault="00433DAC" w:rsidP="00CF0B0F">
      <w:pPr>
        <w:pStyle w:val="ListParagraph"/>
        <w:numPr>
          <w:ilvl w:val="0"/>
          <w:numId w:val="38"/>
        </w:numPr>
        <w:spacing w:afterLines="26" w:after="62" w:line="276" w:lineRule="auto"/>
        <w:jc w:val="both"/>
        <w:rPr>
          <w:rFonts w:ascii="Times New Roman" w:hAnsi="Times New Roman" w:cs="Times New Roman"/>
          <w:b/>
          <w:bCs/>
          <w:sz w:val="24"/>
          <w:szCs w:val="24"/>
          <w:lang w:val="en-US"/>
        </w:rPr>
      </w:pPr>
      <w:r w:rsidRPr="00B7528C">
        <w:rPr>
          <w:rFonts w:ascii="Times New Roman" w:hAnsi="Times New Roman" w:cs="Times New Roman"/>
          <w:b/>
          <w:bCs/>
          <w:sz w:val="24"/>
          <w:szCs w:val="24"/>
          <w:lang w:val="en-US"/>
        </w:rPr>
        <w:t>Support</w:t>
      </w:r>
    </w:p>
    <w:p w14:paraId="19E1541F" w14:textId="2DCD518C" w:rsidR="00433DAC" w:rsidRPr="00433DAC" w:rsidRDefault="00433DAC" w:rsidP="00CF0B0F">
      <w:pPr>
        <w:spacing w:afterLines="26" w:after="62" w:line="276" w:lineRule="auto"/>
        <w:ind w:left="144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Support is the number of actual occurrences of the class in the dataset. It gives context to the metric scores by indicating how many instances of each class were present in the dataset.</w:t>
      </w:r>
      <w:r w:rsidR="00C750F1">
        <w:rPr>
          <w:rFonts w:ascii="Times New Roman" w:hAnsi="Times New Roman" w:cs="Times New Roman"/>
          <w:sz w:val="24"/>
          <w:szCs w:val="24"/>
          <w:lang w:val="en-US"/>
        </w:rPr>
        <w:t xml:space="preserve"> </w:t>
      </w:r>
      <w:r w:rsidR="00C750F1" w:rsidRPr="00433DAC">
        <w:rPr>
          <w:rFonts w:ascii="Times New Roman" w:hAnsi="Times New Roman" w:cs="Times New Roman"/>
          <w:sz w:val="24"/>
          <w:szCs w:val="24"/>
          <w:lang w:val="en-US"/>
        </w:rPr>
        <w:t>Support helps understand the distribution of the dataset across different classes.</w:t>
      </w:r>
    </w:p>
    <w:p w14:paraId="6EFC8E68" w14:textId="16D40666" w:rsidR="00433DAC" w:rsidRPr="00433DAC" w:rsidRDefault="00433DAC" w:rsidP="00CF0B0F">
      <w:pPr>
        <w:spacing w:afterLines="26" w:after="62" w:line="276" w:lineRule="auto"/>
        <w:ind w:left="720"/>
        <w:jc w:val="both"/>
        <w:rPr>
          <w:rFonts w:ascii="Times New Roman" w:hAnsi="Times New Roman" w:cs="Times New Roman"/>
          <w:sz w:val="24"/>
          <w:szCs w:val="24"/>
          <w:lang w:val="en-US"/>
        </w:rPr>
      </w:pPr>
      <w:r w:rsidRPr="00433DAC">
        <w:rPr>
          <w:rFonts w:ascii="Times New Roman" w:hAnsi="Times New Roman" w:cs="Times New Roman"/>
          <w:sz w:val="24"/>
          <w:szCs w:val="24"/>
          <w:lang w:val="en-US"/>
        </w:rPr>
        <w:t>These metrics are crucial for understanding the performance of classification models, especially when dealing with imbalanced datasets.</w:t>
      </w:r>
    </w:p>
    <w:p w14:paraId="61D4E346" w14:textId="77777777" w:rsidR="001A018D" w:rsidRDefault="001A018D" w:rsidP="00CF0B0F">
      <w:pPr>
        <w:pStyle w:val="ListParagraph"/>
        <w:spacing w:afterLines="26" w:after="62" w:line="276" w:lineRule="auto"/>
        <w:ind w:left="792"/>
        <w:jc w:val="both"/>
        <w:rPr>
          <w:rFonts w:ascii="Times New Roman" w:hAnsi="Times New Roman" w:cs="Times New Roman"/>
          <w:b/>
          <w:bCs/>
          <w:sz w:val="24"/>
          <w:szCs w:val="24"/>
          <w:lang w:val="en-US"/>
        </w:rPr>
      </w:pPr>
    </w:p>
    <w:p w14:paraId="6CE9269F" w14:textId="77777777" w:rsidR="005C2587" w:rsidRDefault="005C2587" w:rsidP="00CF0B0F">
      <w:pPr>
        <w:pStyle w:val="ListParagraph"/>
        <w:spacing w:afterLines="26" w:after="62" w:line="276" w:lineRule="auto"/>
        <w:ind w:left="792"/>
        <w:jc w:val="both"/>
        <w:rPr>
          <w:rFonts w:ascii="Times New Roman" w:hAnsi="Times New Roman" w:cs="Times New Roman"/>
          <w:b/>
          <w:bCs/>
          <w:sz w:val="24"/>
          <w:szCs w:val="24"/>
          <w:lang w:val="en-US"/>
        </w:rPr>
      </w:pPr>
    </w:p>
    <w:p w14:paraId="6B4F45EE" w14:textId="77777777" w:rsidR="005C2587" w:rsidRDefault="005C2587" w:rsidP="00CF0B0F">
      <w:pPr>
        <w:pStyle w:val="ListParagraph"/>
        <w:spacing w:afterLines="26" w:after="62" w:line="276" w:lineRule="auto"/>
        <w:ind w:left="792"/>
        <w:jc w:val="both"/>
        <w:rPr>
          <w:rFonts w:ascii="Times New Roman" w:hAnsi="Times New Roman" w:cs="Times New Roman"/>
          <w:b/>
          <w:bCs/>
          <w:sz w:val="24"/>
          <w:szCs w:val="24"/>
          <w:lang w:val="en-US"/>
        </w:rPr>
      </w:pPr>
    </w:p>
    <w:p w14:paraId="72B20EF4" w14:textId="77777777" w:rsidR="005C2587" w:rsidRDefault="005C2587" w:rsidP="00CF0B0F">
      <w:pPr>
        <w:pStyle w:val="ListParagraph"/>
        <w:spacing w:afterLines="26" w:after="62" w:line="276" w:lineRule="auto"/>
        <w:ind w:left="792"/>
        <w:jc w:val="both"/>
        <w:rPr>
          <w:rFonts w:ascii="Times New Roman" w:hAnsi="Times New Roman" w:cs="Times New Roman"/>
          <w:b/>
          <w:bCs/>
          <w:sz w:val="24"/>
          <w:szCs w:val="24"/>
          <w:lang w:val="en-US"/>
        </w:rPr>
      </w:pPr>
    </w:p>
    <w:p w14:paraId="4ADFA7BB" w14:textId="77777777" w:rsidR="005C2587" w:rsidRDefault="005C2587" w:rsidP="00CF0B0F">
      <w:pPr>
        <w:pStyle w:val="ListParagraph"/>
        <w:spacing w:afterLines="26" w:after="62" w:line="276" w:lineRule="auto"/>
        <w:ind w:left="792"/>
        <w:jc w:val="both"/>
        <w:rPr>
          <w:rFonts w:ascii="Times New Roman" w:hAnsi="Times New Roman" w:cs="Times New Roman"/>
          <w:b/>
          <w:bCs/>
          <w:sz w:val="24"/>
          <w:szCs w:val="24"/>
          <w:lang w:val="en-US"/>
        </w:rPr>
      </w:pPr>
    </w:p>
    <w:p w14:paraId="1061E3C3" w14:textId="77777777" w:rsidR="00F83C45" w:rsidRDefault="00F83C45" w:rsidP="00F83C45">
      <w:pPr>
        <w:pStyle w:val="ListParagraph"/>
        <w:spacing w:afterLines="26" w:after="62" w:line="276" w:lineRule="auto"/>
        <w:ind w:left="792"/>
        <w:jc w:val="center"/>
        <w:rPr>
          <w:rFonts w:ascii="Times New Roman" w:hAnsi="Times New Roman" w:cs="Times New Roman"/>
          <w:sz w:val="24"/>
          <w:szCs w:val="24"/>
          <w:lang w:val="en-US"/>
        </w:rPr>
      </w:pPr>
      <w:r>
        <w:rPr>
          <w:rFonts w:ascii="Times New Roman" w:hAnsi="Times New Roman" w:cs="Times New Roman"/>
          <w:color w:val="4472C4" w:themeColor="accent1"/>
          <w:sz w:val="24"/>
          <w:szCs w:val="24"/>
          <w:lang w:val="en-US"/>
        </w:rPr>
        <w:t xml:space="preserve">Table 2: </w:t>
      </w:r>
      <w:r>
        <w:rPr>
          <w:rFonts w:ascii="Times New Roman" w:hAnsi="Times New Roman" w:cs="Times New Roman"/>
          <w:sz w:val="24"/>
          <w:szCs w:val="24"/>
          <w:lang w:val="en-US"/>
        </w:rPr>
        <w:t xml:space="preserve">Evaluation matrix </w:t>
      </w:r>
    </w:p>
    <w:p w14:paraId="4274A81B" w14:textId="77777777" w:rsidR="00F83C45" w:rsidRDefault="00F83C45" w:rsidP="00CF0B0F">
      <w:pPr>
        <w:pStyle w:val="ListParagraph"/>
        <w:spacing w:afterLines="26" w:after="62" w:line="276" w:lineRule="auto"/>
        <w:ind w:left="792"/>
        <w:jc w:val="both"/>
        <w:rPr>
          <w:rFonts w:ascii="Times New Roman" w:hAnsi="Times New Roman" w:cs="Times New Roman"/>
          <w:b/>
          <w:bCs/>
          <w:sz w:val="24"/>
          <w:szCs w:val="24"/>
          <w:lang w:val="en-US"/>
        </w:rPr>
      </w:pPr>
    </w:p>
    <w:tbl>
      <w:tblPr>
        <w:tblStyle w:val="TableGrid"/>
        <w:tblW w:w="0" w:type="auto"/>
        <w:tblInd w:w="792" w:type="dxa"/>
        <w:tblLook w:val="04A0" w:firstRow="1" w:lastRow="0" w:firstColumn="1" w:lastColumn="0" w:noHBand="0" w:noVBand="1"/>
      </w:tblPr>
      <w:tblGrid>
        <w:gridCol w:w="1683"/>
        <w:gridCol w:w="1676"/>
        <w:gridCol w:w="1615"/>
        <w:gridCol w:w="1594"/>
        <w:gridCol w:w="1656"/>
      </w:tblGrid>
      <w:tr w:rsidR="0017147A" w14:paraId="68741F3B" w14:textId="77777777" w:rsidTr="0017147A">
        <w:tc>
          <w:tcPr>
            <w:tcW w:w="1803" w:type="dxa"/>
          </w:tcPr>
          <w:p w14:paraId="2A5A3984" w14:textId="77777777" w:rsidR="0017147A" w:rsidRDefault="0017147A" w:rsidP="00CF0B0F">
            <w:pPr>
              <w:pStyle w:val="ListParagraph"/>
              <w:spacing w:afterLines="26" w:after="62" w:line="276" w:lineRule="auto"/>
              <w:ind w:left="0"/>
              <w:jc w:val="both"/>
              <w:rPr>
                <w:b/>
                <w:bCs/>
                <w:sz w:val="24"/>
                <w:szCs w:val="24"/>
              </w:rPr>
            </w:pPr>
          </w:p>
        </w:tc>
        <w:tc>
          <w:tcPr>
            <w:tcW w:w="1803" w:type="dxa"/>
          </w:tcPr>
          <w:p w14:paraId="625D3D2A" w14:textId="59532174" w:rsidR="0017147A" w:rsidRDefault="0017147A" w:rsidP="00CF0B0F">
            <w:pPr>
              <w:pStyle w:val="ListParagraph"/>
              <w:spacing w:afterLines="26" w:after="62" w:line="276" w:lineRule="auto"/>
              <w:ind w:left="0"/>
              <w:jc w:val="both"/>
              <w:rPr>
                <w:b/>
                <w:bCs/>
                <w:sz w:val="24"/>
                <w:szCs w:val="24"/>
              </w:rPr>
            </w:pPr>
            <w:r>
              <w:rPr>
                <w:b/>
                <w:bCs/>
                <w:sz w:val="24"/>
                <w:szCs w:val="24"/>
              </w:rPr>
              <w:t>Precision</w:t>
            </w:r>
          </w:p>
        </w:tc>
        <w:tc>
          <w:tcPr>
            <w:tcW w:w="1803" w:type="dxa"/>
          </w:tcPr>
          <w:p w14:paraId="2E0067A6" w14:textId="2F9848E2" w:rsidR="0017147A" w:rsidRDefault="0017147A" w:rsidP="00CF0B0F">
            <w:pPr>
              <w:pStyle w:val="ListParagraph"/>
              <w:spacing w:afterLines="26" w:after="62" w:line="276" w:lineRule="auto"/>
              <w:ind w:left="0"/>
              <w:jc w:val="both"/>
              <w:rPr>
                <w:b/>
                <w:bCs/>
                <w:sz w:val="24"/>
                <w:szCs w:val="24"/>
              </w:rPr>
            </w:pPr>
            <w:r>
              <w:rPr>
                <w:b/>
                <w:bCs/>
                <w:sz w:val="24"/>
                <w:szCs w:val="24"/>
              </w:rPr>
              <w:t>Recall</w:t>
            </w:r>
          </w:p>
        </w:tc>
        <w:tc>
          <w:tcPr>
            <w:tcW w:w="1803" w:type="dxa"/>
          </w:tcPr>
          <w:p w14:paraId="60951AA7" w14:textId="65C0D4B5" w:rsidR="0017147A" w:rsidRDefault="0017147A" w:rsidP="00CF0B0F">
            <w:pPr>
              <w:pStyle w:val="ListParagraph"/>
              <w:spacing w:afterLines="26" w:after="62" w:line="276" w:lineRule="auto"/>
              <w:ind w:left="0"/>
              <w:jc w:val="both"/>
              <w:rPr>
                <w:b/>
                <w:bCs/>
                <w:sz w:val="24"/>
                <w:szCs w:val="24"/>
              </w:rPr>
            </w:pPr>
            <w:r>
              <w:rPr>
                <w:b/>
                <w:bCs/>
                <w:sz w:val="24"/>
                <w:szCs w:val="24"/>
              </w:rPr>
              <w:t>F1-score</w:t>
            </w:r>
          </w:p>
        </w:tc>
        <w:tc>
          <w:tcPr>
            <w:tcW w:w="1804" w:type="dxa"/>
          </w:tcPr>
          <w:p w14:paraId="532C6038" w14:textId="41A73F1B" w:rsidR="0017147A" w:rsidRDefault="0017147A" w:rsidP="00CF0B0F">
            <w:pPr>
              <w:pStyle w:val="ListParagraph"/>
              <w:spacing w:afterLines="26" w:after="62" w:line="276" w:lineRule="auto"/>
              <w:ind w:left="0"/>
              <w:jc w:val="both"/>
              <w:rPr>
                <w:b/>
                <w:bCs/>
                <w:sz w:val="24"/>
                <w:szCs w:val="24"/>
              </w:rPr>
            </w:pPr>
            <w:r>
              <w:rPr>
                <w:b/>
                <w:bCs/>
                <w:sz w:val="24"/>
                <w:szCs w:val="24"/>
              </w:rPr>
              <w:t>Support</w:t>
            </w:r>
          </w:p>
        </w:tc>
      </w:tr>
      <w:tr w:rsidR="0017147A" w14:paraId="153DAD00" w14:textId="77777777" w:rsidTr="0017147A">
        <w:tc>
          <w:tcPr>
            <w:tcW w:w="1803" w:type="dxa"/>
          </w:tcPr>
          <w:p w14:paraId="49DF00EF" w14:textId="4B0AA744" w:rsidR="0017147A" w:rsidRDefault="0017147A" w:rsidP="00CF0B0F">
            <w:pPr>
              <w:pStyle w:val="ListParagraph"/>
              <w:spacing w:afterLines="26" w:after="62" w:line="276" w:lineRule="auto"/>
              <w:ind w:left="0"/>
              <w:jc w:val="both"/>
              <w:rPr>
                <w:b/>
                <w:bCs/>
                <w:sz w:val="24"/>
                <w:szCs w:val="24"/>
              </w:rPr>
            </w:pPr>
            <w:r>
              <w:rPr>
                <w:b/>
                <w:bCs/>
                <w:sz w:val="24"/>
                <w:szCs w:val="24"/>
              </w:rPr>
              <w:t>Cough</w:t>
            </w:r>
          </w:p>
        </w:tc>
        <w:tc>
          <w:tcPr>
            <w:tcW w:w="1803" w:type="dxa"/>
          </w:tcPr>
          <w:p w14:paraId="0B33BD40" w14:textId="27903F40" w:rsidR="0017147A" w:rsidRDefault="00342D05" w:rsidP="00CF0B0F">
            <w:pPr>
              <w:pStyle w:val="ListParagraph"/>
              <w:spacing w:afterLines="26" w:after="62" w:line="276" w:lineRule="auto"/>
              <w:ind w:left="0"/>
              <w:jc w:val="both"/>
              <w:rPr>
                <w:b/>
                <w:bCs/>
                <w:sz w:val="24"/>
                <w:szCs w:val="24"/>
              </w:rPr>
            </w:pPr>
            <w:r>
              <w:rPr>
                <w:b/>
                <w:bCs/>
                <w:sz w:val="24"/>
                <w:szCs w:val="24"/>
              </w:rPr>
              <w:t>0.98</w:t>
            </w:r>
          </w:p>
        </w:tc>
        <w:tc>
          <w:tcPr>
            <w:tcW w:w="1803" w:type="dxa"/>
          </w:tcPr>
          <w:p w14:paraId="5AEFED5B" w14:textId="621C4FF0" w:rsidR="0017147A" w:rsidRDefault="00342D05" w:rsidP="00CF0B0F">
            <w:pPr>
              <w:pStyle w:val="ListParagraph"/>
              <w:spacing w:afterLines="26" w:after="62" w:line="276" w:lineRule="auto"/>
              <w:ind w:left="0"/>
              <w:jc w:val="both"/>
              <w:rPr>
                <w:b/>
                <w:bCs/>
                <w:sz w:val="24"/>
                <w:szCs w:val="24"/>
              </w:rPr>
            </w:pPr>
            <w:r>
              <w:rPr>
                <w:b/>
                <w:bCs/>
                <w:sz w:val="24"/>
                <w:szCs w:val="24"/>
              </w:rPr>
              <w:t>0.97</w:t>
            </w:r>
          </w:p>
        </w:tc>
        <w:tc>
          <w:tcPr>
            <w:tcW w:w="1803" w:type="dxa"/>
          </w:tcPr>
          <w:p w14:paraId="4171A33C" w14:textId="7D9FE71B" w:rsidR="0017147A" w:rsidRDefault="00342D05" w:rsidP="00CF0B0F">
            <w:pPr>
              <w:pStyle w:val="ListParagraph"/>
              <w:spacing w:afterLines="26" w:after="62" w:line="276" w:lineRule="auto"/>
              <w:ind w:left="0"/>
              <w:jc w:val="both"/>
              <w:rPr>
                <w:b/>
                <w:bCs/>
                <w:sz w:val="24"/>
                <w:szCs w:val="24"/>
              </w:rPr>
            </w:pPr>
            <w:r>
              <w:rPr>
                <w:b/>
                <w:bCs/>
                <w:sz w:val="24"/>
                <w:szCs w:val="24"/>
              </w:rPr>
              <w:t>0.98</w:t>
            </w:r>
          </w:p>
        </w:tc>
        <w:tc>
          <w:tcPr>
            <w:tcW w:w="1804" w:type="dxa"/>
          </w:tcPr>
          <w:p w14:paraId="3F901335" w14:textId="589E0EB0" w:rsidR="0017147A" w:rsidRDefault="00342D05" w:rsidP="00CF0B0F">
            <w:pPr>
              <w:pStyle w:val="ListParagraph"/>
              <w:spacing w:afterLines="26" w:after="62" w:line="276" w:lineRule="auto"/>
              <w:ind w:left="0"/>
              <w:jc w:val="both"/>
              <w:rPr>
                <w:b/>
                <w:bCs/>
                <w:sz w:val="24"/>
                <w:szCs w:val="24"/>
              </w:rPr>
            </w:pPr>
            <w:r>
              <w:rPr>
                <w:b/>
                <w:bCs/>
                <w:sz w:val="24"/>
                <w:szCs w:val="24"/>
              </w:rPr>
              <w:t>549</w:t>
            </w:r>
          </w:p>
        </w:tc>
      </w:tr>
      <w:tr w:rsidR="0017147A" w14:paraId="57CE324A" w14:textId="77777777" w:rsidTr="0017147A">
        <w:tc>
          <w:tcPr>
            <w:tcW w:w="1803" w:type="dxa"/>
          </w:tcPr>
          <w:p w14:paraId="7A229D2E" w14:textId="7900ACCE" w:rsidR="0017147A" w:rsidRDefault="0017147A" w:rsidP="00CF0B0F">
            <w:pPr>
              <w:pStyle w:val="ListParagraph"/>
              <w:spacing w:afterLines="26" w:after="62" w:line="276" w:lineRule="auto"/>
              <w:ind w:left="0"/>
              <w:jc w:val="both"/>
              <w:rPr>
                <w:b/>
                <w:bCs/>
                <w:sz w:val="24"/>
                <w:szCs w:val="24"/>
              </w:rPr>
            </w:pPr>
            <w:r>
              <w:rPr>
                <w:b/>
                <w:bCs/>
                <w:sz w:val="24"/>
                <w:szCs w:val="24"/>
              </w:rPr>
              <w:t>Sneeze</w:t>
            </w:r>
          </w:p>
        </w:tc>
        <w:tc>
          <w:tcPr>
            <w:tcW w:w="1803" w:type="dxa"/>
          </w:tcPr>
          <w:p w14:paraId="1CF4F928" w14:textId="742157E7" w:rsidR="0017147A" w:rsidRDefault="00342D05" w:rsidP="00CF0B0F">
            <w:pPr>
              <w:pStyle w:val="ListParagraph"/>
              <w:spacing w:afterLines="26" w:after="62" w:line="276" w:lineRule="auto"/>
              <w:ind w:left="0"/>
              <w:jc w:val="both"/>
              <w:rPr>
                <w:b/>
                <w:bCs/>
                <w:sz w:val="24"/>
                <w:szCs w:val="24"/>
              </w:rPr>
            </w:pPr>
            <w:r>
              <w:rPr>
                <w:b/>
                <w:bCs/>
                <w:sz w:val="24"/>
                <w:szCs w:val="24"/>
              </w:rPr>
              <w:t>0.90</w:t>
            </w:r>
          </w:p>
        </w:tc>
        <w:tc>
          <w:tcPr>
            <w:tcW w:w="1803" w:type="dxa"/>
          </w:tcPr>
          <w:p w14:paraId="7D07285A" w14:textId="19148FA9" w:rsidR="0017147A" w:rsidRDefault="00342D05" w:rsidP="00CF0B0F">
            <w:pPr>
              <w:pStyle w:val="ListParagraph"/>
              <w:spacing w:afterLines="26" w:after="62" w:line="276" w:lineRule="auto"/>
              <w:ind w:left="0"/>
              <w:jc w:val="both"/>
              <w:rPr>
                <w:b/>
                <w:bCs/>
                <w:sz w:val="24"/>
                <w:szCs w:val="24"/>
              </w:rPr>
            </w:pPr>
            <w:r>
              <w:rPr>
                <w:b/>
                <w:bCs/>
                <w:sz w:val="24"/>
                <w:szCs w:val="24"/>
              </w:rPr>
              <w:t>0.90</w:t>
            </w:r>
          </w:p>
        </w:tc>
        <w:tc>
          <w:tcPr>
            <w:tcW w:w="1803" w:type="dxa"/>
          </w:tcPr>
          <w:p w14:paraId="16A40713" w14:textId="386A5738" w:rsidR="0017147A" w:rsidRDefault="00342D05" w:rsidP="00CF0B0F">
            <w:pPr>
              <w:pStyle w:val="ListParagraph"/>
              <w:spacing w:afterLines="26" w:after="62" w:line="276" w:lineRule="auto"/>
              <w:ind w:left="0"/>
              <w:jc w:val="both"/>
              <w:rPr>
                <w:b/>
                <w:bCs/>
                <w:sz w:val="24"/>
                <w:szCs w:val="24"/>
              </w:rPr>
            </w:pPr>
            <w:r>
              <w:rPr>
                <w:b/>
                <w:bCs/>
                <w:sz w:val="24"/>
                <w:szCs w:val="24"/>
              </w:rPr>
              <w:t>0.90</w:t>
            </w:r>
          </w:p>
        </w:tc>
        <w:tc>
          <w:tcPr>
            <w:tcW w:w="1804" w:type="dxa"/>
          </w:tcPr>
          <w:p w14:paraId="2DB0197A" w14:textId="6D8A3079" w:rsidR="0017147A" w:rsidRDefault="00342D05" w:rsidP="00CF0B0F">
            <w:pPr>
              <w:pStyle w:val="ListParagraph"/>
              <w:spacing w:afterLines="26" w:after="62" w:line="276" w:lineRule="auto"/>
              <w:ind w:left="0"/>
              <w:jc w:val="both"/>
              <w:rPr>
                <w:b/>
                <w:bCs/>
                <w:sz w:val="24"/>
                <w:szCs w:val="24"/>
              </w:rPr>
            </w:pPr>
            <w:r>
              <w:rPr>
                <w:b/>
                <w:bCs/>
                <w:sz w:val="24"/>
                <w:szCs w:val="24"/>
              </w:rPr>
              <w:t>332</w:t>
            </w:r>
          </w:p>
        </w:tc>
      </w:tr>
      <w:tr w:rsidR="0017147A" w14:paraId="4E165B1A" w14:textId="77777777" w:rsidTr="0017147A">
        <w:tc>
          <w:tcPr>
            <w:tcW w:w="1803" w:type="dxa"/>
          </w:tcPr>
          <w:p w14:paraId="1C6C19FA" w14:textId="34801A3D" w:rsidR="0017147A" w:rsidRDefault="0017147A" w:rsidP="00CF0B0F">
            <w:pPr>
              <w:pStyle w:val="ListParagraph"/>
              <w:spacing w:afterLines="26" w:after="62" w:line="276" w:lineRule="auto"/>
              <w:ind w:left="0"/>
              <w:jc w:val="both"/>
              <w:rPr>
                <w:b/>
                <w:bCs/>
                <w:sz w:val="24"/>
                <w:szCs w:val="24"/>
              </w:rPr>
            </w:pPr>
            <w:r>
              <w:rPr>
                <w:b/>
                <w:bCs/>
                <w:sz w:val="24"/>
                <w:szCs w:val="24"/>
              </w:rPr>
              <w:t>Tired</w:t>
            </w:r>
          </w:p>
        </w:tc>
        <w:tc>
          <w:tcPr>
            <w:tcW w:w="1803" w:type="dxa"/>
          </w:tcPr>
          <w:p w14:paraId="7A2D3E2B" w14:textId="7364A528" w:rsidR="0017147A" w:rsidRDefault="00342D05" w:rsidP="00CF0B0F">
            <w:pPr>
              <w:pStyle w:val="ListParagraph"/>
              <w:spacing w:afterLines="26" w:after="62" w:line="276" w:lineRule="auto"/>
              <w:ind w:left="0"/>
              <w:jc w:val="both"/>
              <w:rPr>
                <w:b/>
                <w:bCs/>
                <w:sz w:val="24"/>
                <w:szCs w:val="24"/>
              </w:rPr>
            </w:pPr>
            <w:r>
              <w:rPr>
                <w:b/>
                <w:bCs/>
                <w:sz w:val="24"/>
                <w:szCs w:val="24"/>
              </w:rPr>
              <w:t>0.95</w:t>
            </w:r>
          </w:p>
        </w:tc>
        <w:tc>
          <w:tcPr>
            <w:tcW w:w="1803" w:type="dxa"/>
          </w:tcPr>
          <w:p w14:paraId="34B6FA39" w14:textId="6A746540" w:rsidR="0017147A" w:rsidRDefault="00342D05" w:rsidP="00CF0B0F">
            <w:pPr>
              <w:pStyle w:val="ListParagraph"/>
              <w:spacing w:afterLines="26" w:after="62" w:line="276" w:lineRule="auto"/>
              <w:ind w:left="0"/>
              <w:jc w:val="both"/>
              <w:rPr>
                <w:b/>
                <w:bCs/>
                <w:sz w:val="24"/>
                <w:szCs w:val="24"/>
              </w:rPr>
            </w:pPr>
            <w:r>
              <w:rPr>
                <w:b/>
                <w:bCs/>
                <w:sz w:val="24"/>
                <w:szCs w:val="24"/>
              </w:rPr>
              <w:t>0.95</w:t>
            </w:r>
          </w:p>
        </w:tc>
        <w:tc>
          <w:tcPr>
            <w:tcW w:w="1803" w:type="dxa"/>
          </w:tcPr>
          <w:p w14:paraId="6AAA2742" w14:textId="44F6C35D" w:rsidR="0017147A" w:rsidRDefault="00342D05" w:rsidP="00CF0B0F">
            <w:pPr>
              <w:pStyle w:val="ListParagraph"/>
              <w:spacing w:afterLines="26" w:after="62" w:line="276" w:lineRule="auto"/>
              <w:ind w:left="0"/>
              <w:jc w:val="both"/>
              <w:rPr>
                <w:b/>
                <w:bCs/>
                <w:sz w:val="24"/>
                <w:szCs w:val="24"/>
              </w:rPr>
            </w:pPr>
            <w:r>
              <w:rPr>
                <w:b/>
                <w:bCs/>
                <w:sz w:val="24"/>
                <w:szCs w:val="24"/>
              </w:rPr>
              <w:t>0.95</w:t>
            </w:r>
          </w:p>
        </w:tc>
        <w:tc>
          <w:tcPr>
            <w:tcW w:w="1804" w:type="dxa"/>
          </w:tcPr>
          <w:p w14:paraId="1CB104EB" w14:textId="16AAD407" w:rsidR="0017147A" w:rsidRDefault="00342D05" w:rsidP="00CF0B0F">
            <w:pPr>
              <w:pStyle w:val="ListParagraph"/>
              <w:spacing w:afterLines="26" w:after="62" w:line="276" w:lineRule="auto"/>
              <w:ind w:left="0"/>
              <w:jc w:val="both"/>
              <w:rPr>
                <w:b/>
                <w:bCs/>
                <w:sz w:val="24"/>
                <w:szCs w:val="24"/>
              </w:rPr>
            </w:pPr>
            <w:r>
              <w:rPr>
                <w:b/>
                <w:bCs/>
                <w:sz w:val="24"/>
                <w:szCs w:val="24"/>
              </w:rPr>
              <w:t>637</w:t>
            </w:r>
          </w:p>
        </w:tc>
      </w:tr>
      <w:tr w:rsidR="0017147A" w14:paraId="21C213B7" w14:textId="77777777" w:rsidTr="0017147A">
        <w:tc>
          <w:tcPr>
            <w:tcW w:w="1803" w:type="dxa"/>
          </w:tcPr>
          <w:p w14:paraId="4AB1C2F8" w14:textId="57B9C7AA" w:rsidR="0017147A" w:rsidRDefault="0017147A" w:rsidP="00CF0B0F">
            <w:pPr>
              <w:pStyle w:val="ListParagraph"/>
              <w:spacing w:afterLines="26" w:after="62" w:line="276" w:lineRule="auto"/>
              <w:ind w:left="0"/>
              <w:jc w:val="both"/>
              <w:rPr>
                <w:b/>
                <w:bCs/>
                <w:sz w:val="24"/>
                <w:szCs w:val="24"/>
              </w:rPr>
            </w:pPr>
            <w:r>
              <w:rPr>
                <w:b/>
                <w:bCs/>
                <w:sz w:val="24"/>
                <w:szCs w:val="24"/>
              </w:rPr>
              <w:t>Normal</w:t>
            </w:r>
          </w:p>
        </w:tc>
        <w:tc>
          <w:tcPr>
            <w:tcW w:w="1803" w:type="dxa"/>
          </w:tcPr>
          <w:p w14:paraId="20918BB9" w14:textId="0FDE3437" w:rsidR="0017147A" w:rsidRDefault="00342D05" w:rsidP="00CF0B0F">
            <w:pPr>
              <w:pStyle w:val="ListParagraph"/>
              <w:spacing w:afterLines="26" w:after="62" w:line="276" w:lineRule="auto"/>
              <w:ind w:left="0"/>
              <w:jc w:val="both"/>
              <w:rPr>
                <w:b/>
                <w:bCs/>
                <w:sz w:val="24"/>
                <w:szCs w:val="24"/>
              </w:rPr>
            </w:pPr>
            <w:r>
              <w:rPr>
                <w:b/>
                <w:bCs/>
                <w:sz w:val="24"/>
                <w:szCs w:val="24"/>
              </w:rPr>
              <w:t>0.99</w:t>
            </w:r>
          </w:p>
        </w:tc>
        <w:tc>
          <w:tcPr>
            <w:tcW w:w="1803" w:type="dxa"/>
          </w:tcPr>
          <w:p w14:paraId="0AA9F3B4" w14:textId="6882FB3F" w:rsidR="0017147A" w:rsidRDefault="00342D05" w:rsidP="00CF0B0F">
            <w:pPr>
              <w:pStyle w:val="ListParagraph"/>
              <w:spacing w:afterLines="26" w:after="62" w:line="276" w:lineRule="auto"/>
              <w:ind w:left="0"/>
              <w:jc w:val="both"/>
              <w:rPr>
                <w:b/>
                <w:bCs/>
                <w:sz w:val="24"/>
                <w:szCs w:val="24"/>
              </w:rPr>
            </w:pPr>
            <w:r>
              <w:rPr>
                <w:b/>
                <w:bCs/>
                <w:sz w:val="24"/>
                <w:szCs w:val="24"/>
              </w:rPr>
              <w:t>0.99</w:t>
            </w:r>
          </w:p>
        </w:tc>
        <w:tc>
          <w:tcPr>
            <w:tcW w:w="1803" w:type="dxa"/>
          </w:tcPr>
          <w:p w14:paraId="34F6FC69" w14:textId="000AF080" w:rsidR="0017147A" w:rsidRDefault="00342D05" w:rsidP="00CF0B0F">
            <w:pPr>
              <w:pStyle w:val="ListParagraph"/>
              <w:spacing w:afterLines="26" w:after="62" w:line="276" w:lineRule="auto"/>
              <w:ind w:left="0"/>
              <w:jc w:val="both"/>
              <w:rPr>
                <w:b/>
                <w:bCs/>
                <w:sz w:val="24"/>
                <w:szCs w:val="24"/>
              </w:rPr>
            </w:pPr>
            <w:r>
              <w:rPr>
                <w:b/>
                <w:bCs/>
                <w:sz w:val="24"/>
                <w:szCs w:val="24"/>
              </w:rPr>
              <w:t>0.99</w:t>
            </w:r>
          </w:p>
        </w:tc>
        <w:tc>
          <w:tcPr>
            <w:tcW w:w="1804" w:type="dxa"/>
          </w:tcPr>
          <w:p w14:paraId="023E0E95" w14:textId="138A62B0" w:rsidR="0017147A" w:rsidRDefault="00342D05" w:rsidP="00CF0B0F">
            <w:pPr>
              <w:pStyle w:val="ListParagraph"/>
              <w:spacing w:afterLines="26" w:after="62" w:line="276" w:lineRule="auto"/>
              <w:ind w:left="0"/>
              <w:jc w:val="both"/>
              <w:rPr>
                <w:b/>
                <w:bCs/>
                <w:sz w:val="24"/>
                <w:szCs w:val="24"/>
              </w:rPr>
            </w:pPr>
            <w:r>
              <w:rPr>
                <w:b/>
                <w:bCs/>
                <w:sz w:val="24"/>
                <w:szCs w:val="24"/>
              </w:rPr>
              <w:t>1408</w:t>
            </w:r>
          </w:p>
        </w:tc>
      </w:tr>
      <w:tr w:rsidR="0017147A" w14:paraId="118C0E47" w14:textId="77777777" w:rsidTr="0017147A">
        <w:tc>
          <w:tcPr>
            <w:tcW w:w="1803" w:type="dxa"/>
          </w:tcPr>
          <w:p w14:paraId="2D7B260E" w14:textId="77777777" w:rsidR="0017147A" w:rsidRDefault="0017147A" w:rsidP="00CF0B0F">
            <w:pPr>
              <w:pStyle w:val="ListParagraph"/>
              <w:spacing w:afterLines="26" w:after="62" w:line="276" w:lineRule="auto"/>
              <w:ind w:left="0"/>
              <w:jc w:val="both"/>
              <w:rPr>
                <w:b/>
                <w:bCs/>
                <w:sz w:val="24"/>
                <w:szCs w:val="24"/>
              </w:rPr>
            </w:pPr>
          </w:p>
        </w:tc>
        <w:tc>
          <w:tcPr>
            <w:tcW w:w="1803" w:type="dxa"/>
          </w:tcPr>
          <w:p w14:paraId="686FB802" w14:textId="77777777" w:rsidR="0017147A" w:rsidRDefault="0017147A" w:rsidP="00CF0B0F">
            <w:pPr>
              <w:pStyle w:val="ListParagraph"/>
              <w:spacing w:afterLines="26" w:after="62" w:line="276" w:lineRule="auto"/>
              <w:ind w:left="0"/>
              <w:jc w:val="both"/>
              <w:rPr>
                <w:b/>
                <w:bCs/>
                <w:sz w:val="24"/>
                <w:szCs w:val="24"/>
              </w:rPr>
            </w:pPr>
          </w:p>
        </w:tc>
        <w:tc>
          <w:tcPr>
            <w:tcW w:w="1803" w:type="dxa"/>
          </w:tcPr>
          <w:p w14:paraId="20F30529" w14:textId="77777777" w:rsidR="0017147A" w:rsidRDefault="0017147A" w:rsidP="00CF0B0F">
            <w:pPr>
              <w:pStyle w:val="ListParagraph"/>
              <w:spacing w:afterLines="26" w:after="62" w:line="276" w:lineRule="auto"/>
              <w:ind w:left="0"/>
              <w:jc w:val="both"/>
              <w:rPr>
                <w:b/>
                <w:bCs/>
                <w:sz w:val="24"/>
                <w:szCs w:val="24"/>
              </w:rPr>
            </w:pPr>
          </w:p>
        </w:tc>
        <w:tc>
          <w:tcPr>
            <w:tcW w:w="1803" w:type="dxa"/>
          </w:tcPr>
          <w:p w14:paraId="2619C6F8" w14:textId="77777777" w:rsidR="0017147A" w:rsidRDefault="0017147A" w:rsidP="00CF0B0F">
            <w:pPr>
              <w:pStyle w:val="ListParagraph"/>
              <w:spacing w:afterLines="26" w:after="62" w:line="276" w:lineRule="auto"/>
              <w:ind w:left="0"/>
              <w:jc w:val="both"/>
              <w:rPr>
                <w:b/>
                <w:bCs/>
                <w:sz w:val="24"/>
                <w:szCs w:val="24"/>
              </w:rPr>
            </w:pPr>
          </w:p>
        </w:tc>
        <w:tc>
          <w:tcPr>
            <w:tcW w:w="1804" w:type="dxa"/>
          </w:tcPr>
          <w:p w14:paraId="45F2E01A" w14:textId="77777777" w:rsidR="0017147A" w:rsidRDefault="0017147A" w:rsidP="00CF0B0F">
            <w:pPr>
              <w:pStyle w:val="ListParagraph"/>
              <w:spacing w:afterLines="26" w:after="62" w:line="276" w:lineRule="auto"/>
              <w:ind w:left="0"/>
              <w:jc w:val="both"/>
              <w:rPr>
                <w:b/>
                <w:bCs/>
                <w:sz w:val="24"/>
                <w:szCs w:val="24"/>
              </w:rPr>
            </w:pPr>
          </w:p>
        </w:tc>
      </w:tr>
      <w:tr w:rsidR="0017147A" w14:paraId="05740351" w14:textId="77777777" w:rsidTr="0017147A">
        <w:tc>
          <w:tcPr>
            <w:tcW w:w="1803" w:type="dxa"/>
          </w:tcPr>
          <w:p w14:paraId="450C828C" w14:textId="510176E6" w:rsidR="0017147A" w:rsidRDefault="0017147A" w:rsidP="00CF0B0F">
            <w:pPr>
              <w:pStyle w:val="ListParagraph"/>
              <w:spacing w:afterLines="26" w:after="62" w:line="276" w:lineRule="auto"/>
              <w:ind w:left="0"/>
              <w:jc w:val="both"/>
              <w:rPr>
                <w:b/>
                <w:bCs/>
                <w:sz w:val="24"/>
                <w:szCs w:val="24"/>
              </w:rPr>
            </w:pPr>
            <w:r>
              <w:rPr>
                <w:b/>
                <w:bCs/>
                <w:sz w:val="24"/>
                <w:szCs w:val="24"/>
              </w:rPr>
              <w:t>Accuracy</w:t>
            </w:r>
          </w:p>
        </w:tc>
        <w:tc>
          <w:tcPr>
            <w:tcW w:w="1803" w:type="dxa"/>
          </w:tcPr>
          <w:p w14:paraId="0BF91D03" w14:textId="12E02FC7" w:rsidR="0017147A" w:rsidRDefault="0017147A" w:rsidP="00CF0B0F">
            <w:pPr>
              <w:pStyle w:val="ListParagraph"/>
              <w:spacing w:afterLines="26" w:after="62" w:line="276" w:lineRule="auto"/>
              <w:ind w:left="0"/>
              <w:jc w:val="both"/>
              <w:rPr>
                <w:b/>
                <w:bCs/>
                <w:sz w:val="24"/>
                <w:szCs w:val="24"/>
              </w:rPr>
            </w:pPr>
          </w:p>
        </w:tc>
        <w:tc>
          <w:tcPr>
            <w:tcW w:w="1803" w:type="dxa"/>
          </w:tcPr>
          <w:p w14:paraId="6EDAC1FF" w14:textId="77777777" w:rsidR="0017147A" w:rsidRDefault="0017147A" w:rsidP="00CF0B0F">
            <w:pPr>
              <w:pStyle w:val="ListParagraph"/>
              <w:spacing w:afterLines="26" w:after="62" w:line="276" w:lineRule="auto"/>
              <w:ind w:left="0"/>
              <w:jc w:val="both"/>
              <w:rPr>
                <w:b/>
                <w:bCs/>
                <w:sz w:val="24"/>
                <w:szCs w:val="24"/>
              </w:rPr>
            </w:pPr>
          </w:p>
        </w:tc>
        <w:tc>
          <w:tcPr>
            <w:tcW w:w="1803" w:type="dxa"/>
          </w:tcPr>
          <w:p w14:paraId="59513F88" w14:textId="460DD2AC" w:rsidR="0017147A" w:rsidRDefault="00056ECB" w:rsidP="00CF0B0F">
            <w:pPr>
              <w:pStyle w:val="ListParagraph"/>
              <w:spacing w:afterLines="26" w:after="62" w:line="276" w:lineRule="auto"/>
              <w:ind w:left="0"/>
              <w:jc w:val="both"/>
              <w:rPr>
                <w:b/>
                <w:bCs/>
                <w:sz w:val="24"/>
                <w:szCs w:val="24"/>
              </w:rPr>
            </w:pPr>
            <w:r>
              <w:rPr>
                <w:b/>
                <w:bCs/>
                <w:sz w:val="24"/>
                <w:szCs w:val="24"/>
              </w:rPr>
              <w:t>0.97</w:t>
            </w:r>
          </w:p>
        </w:tc>
        <w:tc>
          <w:tcPr>
            <w:tcW w:w="1804" w:type="dxa"/>
          </w:tcPr>
          <w:p w14:paraId="1CFF33D4" w14:textId="1A570FB9" w:rsidR="0017147A" w:rsidRDefault="00056ECB" w:rsidP="00CF0B0F">
            <w:pPr>
              <w:pStyle w:val="ListParagraph"/>
              <w:spacing w:afterLines="26" w:after="62" w:line="276" w:lineRule="auto"/>
              <w:ind w:left="0"/>
              <w:jc w:val="both"/>
              <w:rPr>
                <w:b/>
                <w:bCs/>
                <w:sz w:val="24"/>
                <w:szCs w:val="24"/>
              </w:rPr>
            </w:pPr>
            <w:r>
              <w:rPr>
                <w:b/>
                <w:bCs/>
                <w:sz w:val="24"/>
                <w:szCs w:val="24"/>
              </w:rPr>
              <w:t>2926</w:t>
            </w:r>
          </w:p>
        </w:tc>
      </w:tr>
      <w:tr w:rsidR="0017147A" w14:paraId="1D55A36E" w14:textId="77777777" w:rsidTr="0017147A">
        <w:tc>
          <w:tcPr>
            <w:tcW w:w="1803" w:type="dxa"/>
          </w:tcPr>
          <w:p w14:paraId="4EAFEFD9" w14:textId="59FC237E" w:rsidR="0017147A" w:rsidRDefault="0017147A" w:rsidP="00CF0B0F">
            <w:pPr>
              <w:pStyle w:val="ListParagraph"/>
              <w:spacing w:afterLines="26" w:after="62" w:line="276" w:lineRule="auto"/>
              <w:ind w:left="0"/>
              <w:jc w:val="both"/>
              <w:rPr>
                <w:b/>
                <w:bCs/>
                <w:sz w:val="24"/>
                <w:szCs w:val="24"/>
              </w:rPr>
            </w:pPr>
            <w:r>
              <w:rPr>
                <w:b/>
                <w:bCs/>
                <w:sz w:val="24"/>
                <w:szCs w:val="24"/>
              </w:rPr>
              <w:t>Macro avg</w:t>
            </w:r>
          </w:p>
        </w:tc>
        <w:tc>
          <w:tcPr>
            <w:tcW w:w="1803" w:type="dxa"/>
          </w:tcPr>
          <w:p w14:paraId="4E91453A" w14:textId="235D0B9B" w:rsidR="0017147A" w:rsidRDefault="00056ECB" w:rsidP="00CF0B0F">
            <w:pPr>
              <w:pStyle w:val="ListParagraph"/>
              <w:spacing w:afterLines="26" w:after="62" w:line="276" w:lineRule="auto"/>
              <w:ind w:left="0"/>
              <w:jc w:val="both"/>
              <w:rPr>
                <w:b/>
                <w:bCs/>
                <w:sz w:val="24"/>
                <w:szCs w:val="24"/>
              </w:rPr>
            </w:pPr>
            <w:r>
              <w:rPr>
                <w:b/>
                <w:bCs/>
                <w:sz w:val="24"/>
                <w:szCs w:val="24"/>
              </w:rPr>
              <w:t>0.95</w:t>
            </w:r>
          </w:p>
        </w:tc>
        <w:tc>
          <w:tcPr>
            <w:tcW w:w="1803" w:type="dxa"/>
          </w:tcPr>
          <w:p w14:paraId="3619A367" w14:textId="437A5C0F" w:rsidR="0017147A" w:rsidRDefault="00056ECB" w:rsidP="00CF0B0F">
            <w:pPr>
              <w:pStyle w:val="ListParagraph"/>
              <w:spacing w:afterLines="26" w:after="62" w:line="276" w:lineRule="auto"/>
              <w:ind w:left="0"/>
              <w:jc w:val="both"/>
              <w:rPr>
                <w:b/>
                <w:bCs/>
                <w:sz w:val="24"/>
                <w:szCs w:val="24"/>
              </w:rPr>
            </w:pPr>
            <w:r>
              <w:rPr>
                <w:b/>
                <w:bCs/>
                <w:sz w:val="24"/>
                <w:szCs w:val="24"/>
              </w:rPr>
              <w:t>0.95</w:t>
            </w:r>
          </w:p>
        </w:tc>
        <w:tc>
          <w:tcPr>
            <w:tcW w:w="1803" w:type="dxa"/>
          </w:tcPr>
          <w:p w14:paraId="109E7E63" w14:textId="2A7A0121" w:rsidR="0017147A" w:rsidRDefault="00056ECB" w:rsidP="00CF0B0F">
            <w:pPr>
              <w:pStyle w:val="ListParagraph"/>
              <w:spacing w:afterLines="26" w:after="62" w:line="276" w:lineRule="auto"/>
              <w:ind w:left="0"/>
              <w:jc w:val="both"/>
              <w:rPr>
                <w:b/>
                <w:bCs/>
                <w:sz w:val="24"/>
                <w:szCs w:val="24"/>
              </w:rPr>
            </w:pPr>
            <w:r>
              <w:rPr>
                <w:b/>
                <w:bCs/>
                <w:sz w:val="24"/>
                <w:szCs w:val="24"/>
              </w:rPr>
              <w:t>0.95</w:t>
            </w:r>
          </w:p>
        </w:tc>
        <w:tc>
          <w:tcPr>
            <w:tcW w:w="1804" w:type="dxa"/>
          </w:tcPr>
          <w:p w14:paraId="2B6358E2" w14:textId="54B2050F" w:rsidR="0017147A" w:rsidRDefault="00056ECB" w:rsidP="00CF0B0F">
            <w:pPr>
              <w:pStyle w:val="ListParagraph"/>
              <w:spacing w:afterLines="26" w:after="62" w:line="276" w:lineRule="auto"/>
              <w:ind w:left="0"/>
              <w:jc w:val="both"/>
              <w:rPr>
                <w:b/>
                <w:bCs/>
                <w:sz w:val="24"/>
                <w:szCs w:val="24"/>
              </w:rPr>
            </w:pPr>
            <w:r>
              <w:rPr>
                <w:b/>
                <w:bCs/>
                <w:sz w:val="24"/>
                <w:szCs w:val="24"/>
              </w:rPr>
              <w:t>2926</w:t>
            </w:r>
          </w:p>
        </w:tc>
      </w:tr>
      <w:tr w:rsidR="0017147A" w14:paraId="5FC7F1EC" w14:textId="77777777" w:rsidTr="0017147A">
        <w:tc>
          <w:tcPr>
            <w:tcW w:w="1803" w:type="dxa"/>
          </w:tcPr>
          <w:p w14:paraId="5A504B07" w14:textId="27EAE284" w:rsidR="0017147A" w:rsidRDefault="0017147A" w:rsidP="00CF0B0F">
            <w:pPr>
              <w:pStyle w:val="ListParagraph"/>
              <w:spacing w:afterLines="26" w:after="62" w:line="276" w:lineRule="auto"/>
              <w:ind w:left="0"/>
              <w:jc w:val="both"/>
              <w:rPr>
                <w:b/>
                <w:bCs/>
                <w:sz w:val="24"/>
                <w:szCs w:val="24"/>
              </w:rPr>
            </w:pPr>
            <w:r>
              <w:rPr>
                <w:b/>
                <w:bCs/>
                <w:sz w:val="24"/>
                <w:szCs w:val="24"/>
              </w:rPr>
              <w:t>Weighted Avg</w:t>
            </w:r>
          </w:p>
        </w:tc>
        <w:tc>
          <w:tcPr>
            <w:tcW w:w="1803" w:type="dxa"/>
          </w:tcPr>
          <w:p w14:paraId="555B41DB" w14:textId="298FAD47" w:rsidR="0017147A" w:rsidRDefault="00056ECB" w:rsidP="00CF0B0F">
            <w:pPr>
              <w:pStyle w:val="ListParagraph"/>
              <w:spacing w:afterLines="26" w:after="62" w:line="276" w:lineRule="auto"/>
              <w:ind w:left="0"/>
              <w:jc w:val="both"/>
              <w:rPr>
                <w:b/>
                <w:bCs/>
                <w:sz w:val="24"/>
                <w:szCs w:val="24"/>
              </w:rPr>
            </w:pPr>
            <w:r>
              <w:rPr>
                <w:b/>
                <w:bCs/>
                <w:sz w:val="24"/>
                <w:szCs w:val="24"/>
              </w:rPr>
              <w:t>0.97</w:t>
            </w:r>
          </w:p>
        </w:tc>
        <w:tc>
          <w:tcPr>
            <w:tcW w:w="1803" w:type="dxa"/>
          </w:tcPr>
          <w:p w14:paraId="28FA4122" w14:textId="28E61434" w:rsidR="0017147A" w:rsidRDefault="00056ECB" w:rsidP="00CF0B0F">
            <w:pPr>
              <w:pStyle w:val="ListParagraph"/>
              <w:spacing w:afterLines="26" w:after="62" w:line="276" w:lineRule="auto"/>
              <w:ind w:left="0"/>
              <w:jc w:val="both"/>
              <w:rPr>
                <w:b/>
                <w:bCs/>
                <w:sz w:val="24"/>
                <w:szCs w:val="24"/>
              </w:rPr>
            </w:pPr>
            <w:r>
              <w:rPr>
                <w:b/>
                <w:bCs/>
                <w:sz w:val="24"/>
                <w:szCs w:val="24"/>
              </w:rPr>
              <w:t>0.97</w:t>
            </w:r>
          </w:p>
        </w:tc>
        <w:tc>
          <w:tcPr>
            <w:tcW w:w="1803" w:type="dxa"/>
          </w:tcPr>
          <w:p w14:paraId="23A16F46" w14:textId="162B813F" w:rsidR="0017147A" w:rsidRDefault="00056ECB" w:rsidP="00CF0B0F">
            <w:pPr>
              <w:pStyle w:val="ListParagraph"/>
              <w:spacing w:afterLines="26" w:after="62" w:line="276" w:lineRule="auto"/>
              <w:ind w:left="0"/>
              <w:jc w:val="both"/>
              <w:rPr>
                <w:b/>
                <w:bCs/>
                <w:sz w:val="24"/>
                <w:szCs w:val="24"/>
              </w:rPr>
            </w:pPr>
            <w:r>
              <w:rPr>
                <w:b/>
                <w:bCs/>
                <w:sz w:val="24"/>
                <w:szCs w:val="24"/>
              </w:rPr>
              <w:t>0.97</w:t>
            </w:r>
          </w:p>
        </w:tc>
        <w:tc>
          <w:tcPr>
            <w:tcW w:w="1804" w:type="dxa"/>
          </w:tcPr>
          <w:p w14:paraId="03369392" w14:textId="0E9EA99C" w:rsidR="0017147A" w:rsidRDefault="00056ECB" w:rsidP="00CF0B0F">
            <w:pPr>
              <w:pStyle w:val="ListParagraph"/>
              <w:spacing w:afterLines="26" w:after="62" w:line="276" w:lineRule="auto"/>
              <w:ind w:left="0"/>
              <w:jc w:val="both"/>
              <w:rPr>
                <w:b/>
                <w:bCs/>
                <w:sz w:val="24"/>
                <w:szCs w:val="24"/>
              </w:rPr>
            </w:pPr>
            <w:r>
              <w:rPr>
                <w:b/>
                <w:bCs/>
                <w:sz w:val="24"/>
                <w:szCs w:val="24"/>
              </w:rPr>
              <w:t>2926</w:t>
            </w:r>
          </w:p>
        </w:tc>
      </w:tr>
    </w:tbl>
    <w:p w14:paraId="446F4543" w14:textId="77777777" w:rsidR="001A018D" w:rsidRDefault="001A018D" w:rsidP="00CF0B0F">
      <w:pPr>
        <w:pStyle w:val="ListParagraph"/>
        <w:spacing w:afterLines="26" w:after="62" w:line="276" w:lineRule="auto"/>
        <w:ind w:left="792"/>
        <w:jc w:val="both"/>
        <w:rPr>
          <w:rFonts w:ascii="Times New Roman" w:hAnsi="Times New Roman" w:cs="Times New Roman"/>
          <w:b/>
          <w:bCs/>
          <w:sz w:val="24"/>
          <w:szCs w:val="24"/>
          <w:lang w:val="en-US"/>
        </w:rPr>
      </w:pPr>
    </w:p>
    <w:p w14:paraId="338AE2E5" w14:textId="77777777" w:rsidR="001A018D" w:rsidRDefault="001A018D" w:rsidP="00CF0B0F">
      <w:pPr>
        <w:pStyle w:val="ListParagraph"/>
        <w:spacing w:afterLines="26" w:after="62" w:line="276" w:lineRule="auto"/>
        <w:ind w:left="792"/>
        <w:jc w:val="both"/>
        <w:rPr>
          <w:rFonts w:ascii="Times New Roman" w:hAnsi="Times New Roman" w:cs="Times New Roman"/>
          <w:b/>
          <w:bCs/>
          <w:sz w:val="24"/>
          <w:szCs w:val="24"/>
          <w:lang w:val="en-US"/>
        </w:rPr>
      </w:pPr>
    </w:p>
    <w:p w14:paraId="17E2F353" w14:textId="77777777" w:rsidR="001A018D" w:rsidRDefault="001A018D" w:rsidP="00CF0B0F">
      <w:pPr>
        <w:pStyle w:val="ListParagraph"/>
        <w:spacing w:afterLines="26" w:after="62" w:line="276" w:lineRule="auto"/>
        <w:ind w:left="792"/>
        <w:jc w:val="both"/>
        <w:rPr>
          <w:rFonts w:ascii="Times New Roman" w:hAnsi="Times New Roman" w:cs="Times New Roman"/>
          <w:b/>
          <w:bCs/>
          <w:sz w:val="24"/>
          <w:szCs w:val="24"/>
          <w:lang w:val="en-US"/>
        </w:rPr>
      </w:pPr>
    </w:p>
    <w:p w14:paraId="43AB74D4" w14:textId="77777777" w:rsidR="005A383D" w:rsidRDefault="005A383D" w:rsidP="00CF0B0F">
      <w:pPr>
        <w:pStyle w:val="ListParagraph"/>
        <w:spacing w:afterLines="26" w:after="62" w:line="276" w:lineRule="auto"/>
        <w:ind w:left="792"/>
        <w:jc w:val="both"/>
        <w:rPr>
          <w:rFonts w:ascii="Times New Roman" w:hAnsi="Times New Roman" w:cs="Times New Roman"/>
          <w:b/>
          <w:bCs/>
          <w:sz w:val="24"/>
          <w:szCs w:val="24"/>
          <w:lang w:val="en-US"/>
        </w:rPr>
      </w:pPr>
    </w:p>
    <w:p w14:paraId="5C1EDCF8" w14:textId="77777777" w:rsidR="005A383D" w:rsidRDefault="005A383D" w:rsidP="00CF0B0F">
      <w:pPr>
        <w:pStyle w:val="ListParagraph"/>
        <w:spacing w:afterLines="26" w:after="62" w:line="276" w:lineRule="auto"/>
        <w:ind w:left="792"/>
        <w:jc w:val="both"/>
        <w:rPr>
          <w:rFonts w:ascii="Times New Roman" w:hAnsi="Times New Roman" w:cs="Times New Roman"/>
          <w:b/>
          <w:bCs/>
          <w:sz w:val="24"/>
          <w:szCs w:val="24"/>
          <w:lang w:val="en-US"/>
        </w:rPr>
      </w:pPr>
    </w:p>
    <w:p w14:paraId="2DE6C249" w14:textId="77777777" w:rsidR="005A383D" w:rsidRDefault="005A383D" w:rsidP="00CF0B0F">
      <w:pPr>
        <w:pStyle w:val="ListParagraph"/>
        <w:spacing w:afterLines="26" w:after="62" w:line="276" w:lineRule="auto"/>
        <w:ind w:left="792"/>
        <w:jc w:val="both"/>
        <w:rPr>
          <w:rFonts w:ascii="Times New Roman" w:hAnsi="Times New Roman" w:cs="Times New Roman"/>
          <w:b/>
          <w:bCs/>
          <w:sz w:val="24"/>
          <w:szCs w:val="24"/>
          <w:lang w:val="en-US"/>
        </w:rPr>
      </w:pPr>
    </w:p>
    <w:p w14:paraId="5063CCFF"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1259269B"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60A0B21C"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BAFDF48"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19782489"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77734046"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0D6C1373"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6749ADAC"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63C4243"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37BF4276"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348AC8F8"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571F24FD"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5EFD9CB"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A4396CB"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0421CC17"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3DFA9F8A"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2632654"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65CDE704"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3A61A7FC"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092DFF58"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39327715"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3A49ADE" w14:textId="77777777" w:rsidR="00393384" w:rsidRDefault="00393384" w:rsidP="00CF0B0F">
      <w:pPr>
        <w:pStyle w:val="ListParagraph"/>
        <w:spacing w:afterLines="26" w:after="62" w:line="276" w:lineRule="auto"/>
        <w:ind w:left="792"/>
        <w:jc w:val="both"/>
        <w:rPr>
          <w:rFonts w:ascii="Times New Roman" w:hAnsi="Times New Roman" w:cs="Times New Roman"/>
          <w:b/>
          <w:bCs/>
          <w:sz w:val="24"/>
          <w:szCs w:val="24"/>
          <w:lang w:val="en-US"/>
        </w:rPr>
      </w:pPr>
    </w:p>
    <w:p w14:paraId="4E0FC61F" w14:textId="77777777" w:rsidR="001A018D" w:rsidRPr="0028750D" w:rsidRDefault="001A018D" w:rsidP="0028750D">
      <w:pPr>
        <w:spacing w:afterLines="26" w:after="62" w:line="276" w:lineRule="auto"/>
        <w:jc w:val="both"/>
        <w:rPr>
          <w:rFonts w:ascii="Times New Roman" w:hAnsi="Times New Roman" w:cs="Times New Roman"/>
          <w:b/>
          <w:bCs/>
          <w:sz w:val="24"/>
          <w:szCs w:val="24"/>
          <w:lang w:val="en-US"/>
        </w:rPr>
      </w:pPr>
    </w:p>
    <w:p w14:paraId="7CF49015" w14:textId="2C9CB5BD" w:rsidR="009A13FD" w:rsidRPr="002465CF" w:rsidRDefault="009A13FD" w:rsidP="00870737">
      <w:pPr>
        <w:spacing w:afterLines="26" w:after="62" w:line="276" w:lineRule="auto"/>
        <w:ind w:left="360"/>
        <w:jc w:val="center"/>
        <w:rPr>
          <w:rFonts w:ascii="Times New Roman" w:hAnsi="Times New Roman" w:cs="Times New Roman"/>
          <w:b/>
          <w:bCs/>
          <w:sz w:val="28"/>
          <w:lang w:val="en-US"/>
        </w:rPr>
      </w:pPr>
      <w:r w:rsidRPr="002465CF">
        <w:rPr>
          <w:rFonts w:ascii="Times New Roman" w:hAnsi="Times New Roman" w:cs="Times New Roman"/>
          <w:b/>
          <w:bCs/>
          <w:sz w:val="28"/>
          <w:lang w:val="en-US"/>
        </w:rPr>
        <w:lastRenderedPageBreak/>
        <w:t>CHAPTER 6</w:t>
      </w:r>
    </w:p>
    <w:p w14:paraId="1349454E" w14:textId="6075FEE7" w:rsidR="009A13FD" w:rsidRPr="002465CF" w:rsidRDefault="009A13FD" w:rsidP="00870737">
      <w:pPr>
        <w:spacing w:afterLines="26" w:after="62" w:line="276" w:lineRule="auto"/>
        <w:ind w:left="360"/>
        <w:jc w:val="center"/>
        <w:rPr>
          <w:rFonts w:ascii="Times New Roman" w:hAnsi="Times New Roman" w:cs="Times New Roman"/>
          <w:b/>
          <w:bCs/>
          <w:sz w:val="28"/>
          <w:lang w:val="en-US"/>
        </w:rPr>
      </w:pPr>
      <w:r w:rsidRPr="002465CF">
        <w:rPr>
          <w:rFonts w:ascii="Times New Roman" w:hAnsi="Times New Roman" w:cs="Times New Roman"/>
          <w:b/>
          <w:bCs/>
          <w:sz w:val="28"/>
          <w:lang w:val="en-US"/>
        </w:rPr>
        <w:t>CONCLUSION AND FUTURE SCOPE</w:t>
      </w:r>
    </w:p>
    <w:p w14:paraId="2CDCAC20" w14:textId="4D90AB3B" w:rsidR="001202FF" w:rsidRDefault="001202FF" w:rsidP="00CF0B0F">
      <w:pPr>
        <w:pStyle w:val="ListParagraph"/>
        <w:numPr>
          <w:ilvl w:val="1"/>
          <w:numId w:val="11"/>
        </w:numPr>
        <w:spacing w:afterLines="26" w:after="62" w:line="276" w:lineRule="auto"/>
        <w:ind w:left="1152"/>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CONCLUSION</w:t>
      </w:r>
    </w:p>
    <w:p w14:paraId="033E8564" w14:textId="77777777"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It is critical to develop a real-time health prediction system that prioritizes physical health assessment, especially as new diseases continue to emerge and health problems continue to increase. The proposed system leverages various data on human physiology and behavior and aims to produce accurate health predictions with a particular focus on physical health.</w:t>
      </w:r>
    </w:p>
    <w:p w14:paraId="108FFDBC" w14:textId="1A902423"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The most sophisticated element of the system is its ability to read body language and data from wearable devices such as smartwatches to determine a person's physical condition. These devices can track vital signs, activity levels, sleep patterns, and other important indicators that can help determine a person's overall health.</w:t>
      </w:r>
    </w:p>
    <w:p w14:paraId="1DE8661B" w14:textId="75844A58"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AI-powered predictive models can also be used to personalize health assessments to suit each patient's specific characteristics and circumstances. Through continuous monitoring and analysis, the system can adjust and improve its forecasts over time, ensuring accuracy and reliability.</w:t>
      </w:r>
    </w:p>
    <w:p w14:paraId="17B1DCD8" w14:textId="2A26EB95"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This technology can also be helpful in disease surveillance and population health management. Anonymized data from multiple users can be used together to identify outbreaks, identify broader health trends, and guide public health responses.</w:t>
      </w:r>
    </w:p>
    <w:p w14:paraId="4899879F" w14:textId="5EFC0689" w:rsid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In summary, significant progress has been made in proactive health management through the development of a real-time health prediction system that focuses on physical health assessment. The system has the potential to completely transform the way people track and manage their health using artificial intelligence and advanced technology, ultimately improving outcomes and overall well-being.</w:t>
      </w:r>
    </w:p>
    <w:p w14:paraId="60986328" w14:textId="77777777" w:rsidR="00CC2285" w:rsidRPr="00281F53" w:rsidRDefault="00CC2285" w:rsidP="00CF0B0F">
      <w:pPr>
        <w:pStyle w:val="ListParagraph"/>
        <w:spacing w:afterLines="26" w:after="62" w:line="276" w:lineRule="auto"/>
        <w:ind w:left="1152"/>
        <w:jc w:val="both"/>
        <w:rPr>
          <w:rFonts w:ascii="Times New Roman" w:hAnsi="Times New Roman" w:cs="Times New Roman"/>
          <w:sz w:val="24"/>
          <w:szCs w:val="24"/>
          <w:lang w:val="en-US"/>
        </w:rPr>
      </w:pPr>
    </w:p>
    <w:p w14:paraId="68D4ABD4" w14:textId="4EC127F2" w:rsidR="001202FF" w:rsidRDefault="001202FF" w:rsidP="00CF0B0F">
      <w:pPr>
        <w:pStyle w:val="ListParagraph"/>
        <w:numPr>
          <w:ilvl w:val="1"/>
          <w:numId w:val="11"/>
        </w:numPr>
        <w:spacing w:afterLines="26" w:after="62" w:line="276" w:lineRule="auto"/>
        <w:ind w:left="1152"/>
        <w:jc w:val="both"/>
        <w:rPr>
          <w:rFonts w:ascii="Times New Roman" w:hAnsi="Times New Roman" w:cs="Times New Roman"/>
          <w:b/>
          <w:bCs/>
          <w:sz w:val="24"/>
          <w:szCs w:val="24"/>
          <w:lang w:val="en-US"/>
        </w:rPr>
      </w:pPr>
      <w:r w:rsidRPr="002465CF">
        <w:rPr>
          <w:rFonts w:ascii="Times New Roman" w:hAnsi="Times New Roman" w:cs="Times New Roman"/>
          <w:b/>
          <w:bCs/>
          <w:sz w:val="24"/>
          <w:szCs w:val="24"/>
          <w:lang w:val="en-US"/>
        </w:rPr>
        <w:t xml:space="preserve"> FUTURE SCOPE AND WORK SUGGESTIONS</w:t>
      </w:r>
    </w:p>
    <w:p w14:paraId="60E0EFBE" w14:textId="77777777"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Wearable device integration. By integrating data from wearable health monitoring devices such as fitness trackers and smartwatches, real-time physiological data can be obtained for more accurate health predictions. Examples include heart rate variability, sleep habits, physical activity, and other factors.</w:t>
      </w:r>
    </w:p>
    <w:p w14:paraId="305A281D" w14:textId="77777777"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p>
    <w:p w14:paraId="57B3D91D" w14:textId="5A400EE0"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b/>
          <w:bCs/>
          <w:sz w:val="24"/>
          <w:szCs w:val="24"/>
          <w:lang w:val="en-US"/>
        </w:rPr>
        <w:t>Genomic data analysis:</w:t>
      </w:r>
      <w:r w:rsidRPr="00281F53">
        <w:rPr>
          <w:rFonts w:ascii="Times New Roman" w:hAnsi="Times New Roman" w:cs="Times New Roman"/>
          <w:sz w:val="24"/>
          <w:szCs w:val="24"/>
          <w:lang w:val="en-US"/>
        </w:rPr>
        <w:t xml:space="preserve"> Genomic data analysis based on a person's genetic makeup enables personalized health predictions. By incorporating genetic data, prevention and treatment plans can be tailored to provide insights into a person's propensity to develop particular diseases or conditions.</w:t>
      </w:r>
    </w:p>
    <w:p w14:paraId="299D0700" w14:textId="77777777"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b/>
          <w:bCs/>
          <w:sz w:val="24"/>
          <w:szCs w:val="24"/>
          <w:lang w:val="en-US"/>
        </w:rPr>
        <w:t>Environmental factors:</w:t>
      </w:r>
      <w:r w:rsidRPr="00281F53">
        <w:rPr>
          <w:rFonts w:ascii="Times New Roman" w:hAnsi="Times New Roman" w:cs="Times New Roman"/>
          <w:sz w:val="24"/>
          <w:szCs w:val="24"/>
          <w:lang w:val="en-US"/>
        </w:rPr>
        <w:t xml:space="preserve"> By incorporating environmental data such as pollution levels, air quality and geographical location, better knowledge can be gained about variables that influence health status. This will enable predictive models to take into account the impact of the environment on health.</w:t>
      </w:r>
    </w:p>
    <w:p w14:paraId="425ABF3A" w14:textId="6CBBC7A5" w:rsidR="00281F53" w:rsidRPr="00997A1D"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b/>
          <w:bCs/>
          <w:sz w:val="24"/>
          <w:szCs w:val="24"/>
          <w:lang w:val="en-US"/>
        </w:rPr>
        <w:lastRenderedPageBreak/>
        <w:t>Behavioral and lifestyle analysis:</w:t>
      </w:r>
      <w:r w:rsidRPr="00281F53">
        <w:rPr>
          <w:rFonts w:ascii="Times New Roman" w:hAnsi="Times New Roman" w:cs="Times New Roman"/>
          <w:sz w:val="24"/>
          <w:szCs w:val="24"/>
          <w:lang w:val="en-US"/>
        </w:rPr>
        <w:t xml:space="preserve"> More accurately predict health outcomes by considering lifestyle factors such as social interactions, stress levels, and dietary and exercise habits. Integrating behavioral data enables individual coaching and comprehensive health assessments.</w:t>
      </w:r>
      <w:r>
        <w:rPr>
          <w:rFonts w:ascii="Times New Roman" w:hAnsi="Times New Roman" w:cs="Times New Roman"/>
          <w:sz w:val="24"/>
          <w:szCs w:val="24"/>
          <w:lang w:val="en-US"/>
        </w:rPr>
        <w:t xml:space="preserve"> </w:t>
      </w:r>
      <w:r w:rsidRPr="00281F53">
        <w:rPr>
          <w:rFonts w:ascii="Times New Roman" w:hAnsi="Times New Roman" w:cs="Times New Roman"/>
          <w:sz w:val="24"/>
          <w:szCs w:val="24"/>
          <w:lang w:val="en-US"/>
        </w:rPr>
        <w:t>AI and ML are currently being used to develop algorithms for telemedicine and remote monitoring. Developing predictive models is one way to address this problem. This allows health problems to be identified early and treated quickly, reducing the need for doctor visits.</w:t>
      </w:r>
    </w:p>
    <w:p w14:paraId="2E66FA59" w14:textId="77777777"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b/>
          <w:bCs/>
          <w:sz w:val="24"/>
          <w:szCs w:val="24"/>
          <w:lang w:val="en-US"/>
        </w:rPr>
        <w:t>Electronic Health Record (EHR) Integration:</w:t>
      </w:r>
      <w:r w:rsidRPr="00281F53">
        <w:rPr>
          <w:rFonts w:ascii="Times New Roman" w:hAnsi="Times New Roman" w:cs="Times New Roman"/>
          <w:sz w:val="24"/>
          <w:szCs w:val="24"/>
          <w:lang w:val="en-US"/>
        </w:rPr>
        <w:t xml:space="preserve"> Integrate AI-powered health predictive models into EHR systems and leverage historical patient data for predictive analytics. This allows healthcare providers to proactively identify and treat patients who may develop certain diseases in the future.</w:t>
      </w:r>
    </w:p>
    <w:p w14:paraId="4E94EACF" w14:textId="25695BB7" w:rsidR="00281F53" w:rsidRPr="00A74AA8"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Ethical Concerns and Privacy: Considers ethical and privacy considerations related to the collection and use of personal health information. To maintain trust and protect patient privacy, you must implement strict security measures in accordance with regulations such as GDPR and HIPAA.</w:t>
      </w:r>
    </w:p>
    <w:p w14:paraId="4200F02D" w14:textId="77777777"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p>
    <w:p w14:paraId="466396FB" w14:textId="390AB42E" w:rsidR="00281F53" w:rsidRPr="00281F53" w:rsidRDefault="00281F53" w:rsidP="00CF0B0F">
      <w:pPr>
        <w:pStyle w:val="ListParagraph"/>
        <w:spacing w:afterLines="26" w:after="62" w:line="276" w:lineRule="auto"/>
        <w:ind w:left="1152"/>
        <w:jc w:val="both"/>
        <w:rPr>
          <w:rFonts w:ascii="Times New Roman" w:hAnsi="Times New Roman" w:cs="Times New Roman"/>
          <w:sz w:val="24"/>
          <w:szCs w:val="24"/>
          <w:lang w:val="en-US"/>
        </w:rPr>
      </w:pPr>
      <w:r w:rsidRPr="00281F53">
        <w:rPr>
          <w:rFonts w:ascii="Times New Roman" w:hAnsi="Times New Roman" w:cs="Times New Roman"/>
          <w:sz w:val="24"/>
          <w:szCs w:val="24"/>
          <w:lang w:val="en-US"/>
        </w:rPr>
        <w:t>Continuous improvement and further development of the model can be achieved through the use of iterative learning and feedback loops. Predictive models take into account user input, new data sources, and advances in AI technology to keep them accurate and up-to-date.</w:t>
      </w:r>
    </w:p>
    <w:p w14:paraId="57DCE23A"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53308005"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15FBF5B4"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6E35AAEC"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2263B7E8"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3274403D"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656CC15F"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6557F264"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26A4C106"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6FA77A0B"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6D01034C"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1F35E35B"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04F7DFF4"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112DF425"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1E8788AA" w14:textId="77777777" w:rsidR="00CC2285" w:rsidRDefault="00CC2285" w:rsidP="00CF0B0F">
      <w:pPr>
        <w:spacing w:afterLines="26" w:after="62" w:line="276" w:lineRule="auto"/>
        <w:ind w:left="360"/>
        <w:jc w:val="both"/>
        <w:rPr>
          <w:rFonts w:ascii="Times New Roman" w:hAnsi="Times New Roman" w:cs="Times New Roman"/>
          <w:b/>
          <w:bCs/>
          <w:sz w:val="28"/>
          <w:lang w:val="en-US"/>
        </w:rPr>
      </w:pPr>
    </w:p>
    <w:p w14:paraId="5039DCC1" w14:textId="77777777" w:rsidR="00CC2285" w:rsidRDefault="00CC2285" w:rsidP="00983051">
      <w:pPr>
        <w:spacing w:afterLines="26" w:after="62" w:line="276" w:lineRule="auto"/>
        <w:jc w:val="both"/>
        <w:rPr>
          <w:rFonts w:ascii="Times New Roman" w:hAnsi="Times New Roman" w:cs="Times New Roman"/>
          <w:b/>
          <w:bCs/>
          <w:sz w:val="28"/>
          <w:lang w:val="en-US"/>
        </w:rPr>
      </w:pPr>
    </w:p>
    <w:p w14:paraId="09E98086" w14:textId="77777777" w:rsidR="00983051" w:rsidRDefault="00983051" w:rsidP="00983051">
      <w:pPr>
        <w:spacing w:afterLines="26" w:after="62" w:line="276" w:lineRule="auto"/>
        <w:jc w:val="both"/>
        <w:rPr>
          <w:rFonts w:ascii="Times New Roman" w:hAnsi="Times New Roman" w:cs="Times New Roman"/>
          <w:b/>
          <w:bCs/>
          <w:sz w:val="28"/>
          <w:lang w:val="en-US"/>
        </w:rPr>
      </w:pPr>
    </w:p>
    <w:p w14:paraId="0249F130" w14:textId="10F6341C" w:rsidR="009A13FD" w:rsidRPr="002465CF" w:rsidRDefault="009A13FD" w:rsidP="00CF0B0F">
      <w:pPr>
        <w:spacing w:afterLines="26" w:after="62" w:line="276" w:lineRule="auto"/>
        <w:ind w:left="360"/>
        <w:jc w:val="both"/>
        <w:rPr>
          <w:rFonts w:ascii="Times New Roman" w:hAnsi="Times New Roman" w:cs="Times New Roman"/>
          <w:b/>
          <w:bCs/>
          <w:sz w:val="28"/>
          <w:lang w:val="en-US"/>
        </w:rPr>
      </w:pPr>
      <w:r w:rsidRPr="002465CF">
        <w:rPr>
          <w:rFonts w:ascii="Times New Roman" w:hAnsi="Times New Roman" w:cs="Times New Roman"/>
          <w:b/>
          <w:bCs/>
          <w:sz w:val="28"/>
          <w:lang w:val="en-US"/>
        </w:rPr>
        <w:lastRenderedPageBreak/>
        <w:t>REFERENCES</w:t>
      </w:r>
    </w:p>
    <w:p w14:paraId="50199097"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rPr>
        <w:fldChar w:fldCharType="begin"/>
      </w:r>
      <w:r w:rsidRPr="002465CF">
        <w:rPr>
          <w:color w:val="000000"/>
        </w:rPr>
        <w:instrText xml:space="preserve"> ADDIN EN.REFLIST </w:instrText>
      </w:r>
      <w:r w:rsidRPr="002465CF">
        <w:rPr>
          <w:color w:val="000000"/>
        </w:rPr>
        <w:fldChar w:fldCharType="separate"/>
      </w:r>
      <w:r w:rsidRPr="002465CF">
        <w:rPr>
          <w:color w:val="000000"/>
        </w:rPr>
        <w:t>[1]</w:t>
      </w:r>
      <w:r w:rsidRPr="002465CF">
        <w:rPr>
          <w:color w:val="000000"/>
        </w:rPr>
        <w:tab/>
      </w:r>
      <w:r w:rsidRPr="002465CF">
        <w:rPr>
          <w:color w:val="000000"/>
          <w:sz w:val="24"/>
          <w:szCs w:val="24"/>
        </w:rPr>
        <w:t xml:space="preserve"> F. Sultana, A. Sufian, and P. Dutta, "Advancements in image classification using convolutional neural network," in </w:t>
      </w:r>
      <w:r w:rsidRPr="002465CF">
        <w:rPr>
          <w:i/>
          <w:color w:val="000000"/>
          <w:sz w:val="24"/>
          <w:szCs w:val="24"/>
        </w:rPr>
        <w:t>2018 Fourth International Conference on Research in Computational Intelligence and Communication Networks (ICRCICN)</w:t>
      </w:r>
      <w:r w:rsidRPr="002465CF">
        <w:rPr>
          <w:color w:val="000000"/>
          <w:sz w:val="24"/>
          <w:szCs w:val="24"/>
        </w:rPr>
        <w:t xml:space="preserve">, 2018: IEEE, pp. 122-129. </w:t>
      </w:r>
    </w:p>
    <w:p w14:paraId="7FCCBE67" w14:textId="13B77ABB"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2]</w:t>
      </w:r>
      <w:r w:rsidRPr="002465CF">
        <w:rPr>
          <w:color w:val="000000"/>
          <w:sz w:val="24"/>
          <w:szCs w:val="24"/>
        </w:rPr>
        <w:tab/>
        <w:t>L. Alzubaidi</w:t>
      </w:r>
      <w:r w:rsidRPr="002465CF">
        <w:rPr>
          <w:i/>
          <w:color w:val="000000"/>
          <w:sz w:val="24"/>
          <w:szCs w:val="24"/>
        </w:rPr>
        <w:t xml:space="preserve"> et al.</w:t>
      </w:r>
      <w:r w:rsidRPr="002465CF">
        <w:rPr>
          <w:color w:val="000000"/>
          <w:sz w:val="24"/>
          <w:szCs w:val="24"/>
        </w:rPr>
        <w:t xml:space="preserve">, "Review of deep learning: Concepts, CNN architectures, challenges, applications, future directions," </w:t>
      </w:r>
      <w:r w:rsidRPr="002465CF">
        <w:rPr>
          <w:i/>
          <w:color w:val="000000"/>
          <w:sz w:val="24"/>
          <w:szCs w:val="24"/>
        </w:rPr>
        <w:t xml:space="preserve">Journal of big Data, </w:t>
      </w:r>
      <w:r w:rsidRPr="002465CF">
        <w:rPr>
          <w:color w:val="000000"/>
          <w:sz w:val="24"/>
          <w:szCs w:val="24"/>
        </w:rPr>
        <w:t>vol. 8, no. 1, pp. 1-74, 2021.</w:t>
      </w:r>
    </w:p>
    <w:p w14:paraId="6CB1758B"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3]</w:t>
      </w:r>
      <w:r w:rsidRPr="002465CF">
        <w:rPr>
          <w:color w:val="000000"/>
          <w:sz w:val="24"/>
          <w:szCs w:val="24"/>
        </w:rPr>
        <w:tab/>
        <w:t xml:space="preserve">S. Sladojevic, M. Arsenovic, A. Anderla, D. Culibrk, and D. Stefanovic, "Deep neural networks based recognition of plant diseases by leaf image classification," </w:t>
      </w:r>
      <w:r w:rsidRPr="002465CF">
        <w:rPr>
          <w:i/>
          <w:color w:val="000000"/>
          <w:sz w:val="24"/>
          <w:szCs w:val="24"/>
        </w:rPr>
        <w:t xml:space="preserve">Computational intelligence and neuroscience, </w:t>
      </w:r>
      <w:r w:rsidRPr="002465CF">
        <w:rPr>
          <w:color w:val="000000"/>
          <w:sz w:val="24"/>
          <w:szCs w:val="24"/>
        </w:rPr>
        <w:t>vol. 2016, 2016.</w:t>
      </w:r>
    </w:p>
    <w:p w14:paraId="6EF746B6"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4]</w:t>
      </w:r>
      <w:r w:rsidRPr="002465CF">
        <w:rPr>
          <w:color w:val="000000"/>
          <w:sz w:val="24"/>
          <w:szCs w:val="24"/>
        </w:rPr>
        <w:tab/>
        <w:t>H.-C. Shin</w:t>
      </w:r>
      <w:r w:rsidRPr="002465CF">
        <w:rPr>
          <w:i/>
          <w:color w:val="000000"/>
          <w:sz w:val="24"/>
          <w:szCs w:val="24"/>
        </w:rPr>
        <w:t xml:space="preserve"> et al.</w:t>
      </w:r>
      <w:r w:rsidRPr="002465CF">
        <w:rPr>
          <w:color w:val="000000"/>
          <w:sz w:val="24"/>
          <w:szCs w:val="24"/>
        </w:rPr>
        <w:t xml:space="preserve">, "Deep convolutional neural networks for computer-aided detection: CNN architectures, dataset characteristics and transfer learning," </w:t>
      </w:r>
      <w:r w:rsidRPr="002465CF">
        <w:rPr>
          <w:i/>
          <w:color w:val="000000"/>
          <w:sz w:val="24"/>
          <w:szCs w:val="24"/>
        </w:rPr>
        <w:t xml:space="preserve">IEEE transactions on medical imaging, </w:t>
      </w:r>
      <w:r w:rsidRPr="002465CF">
        <w:rPr>
          <w:color w:val="000000"/>
          <w:sz w:val="24"/>
          <w:szCs w:val="24"/>
        </w:rPr>
        <w:t>vol. 35, no. 5, pp. 1285-1298, 2016.</w:t>
      </w:r>
    </w:p>
    <w:p w14:paraId="1F609FA4"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5]</w:t>
      </w:r>
      <w:r w:rsidRPr="002465CF">
        <w:rPr>
          <w:color w:val="000000"/>
          <w:sz w:val="24"/>
          <w:szCs w:val="24"/>
        </w:rPr>
        <w:tab/>
        <w:t xml:space="preserve">K. Denecke and Y. Deng, "Sentiment analysis in medical settings: New opportunities and challenges," </w:t>
      </w:r>
      <w:r w:rsidRPr="002465CF">
        <w:rPr>
          <w:i/>
          <w:color w:val="000000"/>
          <w:sz w:val="24"/>
          <w:szCs w:val="24"/>
        </w:rPr>
        <w:t xml:space="preserve">Artificial intelligence in medicine, </w:t>
      </w:r>
      <w:r w:rsidRPr="002465CF">
        <w:rPr>
          <w:color w:val="000000"/>
          <w:sz w:val="24"/>
          <w:szCs w:val="24"/>
        </w:rPr>
        <w:t>vol. 64, no. 1, pp. 17-27, 2015.</w:t>
      </w:r>
    </w:p>
    <w:p w14:paraId="58D9233B"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6]</w:t>
      </w:r>
      <w:r w:rsidRPr="002465CF">
        <w:rPr>
          <w:color w:val="000000"/>
          <w:sz w:val="24"/>
          <w:szCs w:val="24"/>
        </w:rPr>
        <w:tab/>
        <w:t xml:space="preserve">Ł. Kidziński, B. Yang, J. L. Hicks, A. Rajagopal, S. L. Delp, and M. H. Schwartz, "Deep neural networks enable quantitative movement analysis using single-camera videos," </w:t>
      </w:r>
      <w:r w:rsidRPr="002465CF">
        <w:rPr>
          <w:i/>
          <w:color w:val="000000"/>
          <w:sz w:val="24"/>
          <w:szCs w:val="24"/>
        </w:rPr>
        <w:t xml:space="preserve">Nature communications, </w:t>
      </w:r>
      <w:r w:rsidRPr="002465CF">
        <w:rPr>
          <w:color w:val="000000"/>
          <w:sz w:val="24"/>
          <w:szCs w:val="24"/>
        </w:rPr>
        <w:t>vol. 11, no. 1, pp. 1-10, 2020.</w:t>
      </w:r>
    </w:p>
    <w:p w14:paraId="1D29614F"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7]</w:t>
      </w:r>
      <w:r w:rsidRPr="002465CF">
        <w:rPr>
          <w:color w:val="000000"/>
          <w:sz w:val="24"/>
          <w:szCs w:val="24"/>
        </w:rPr>
        <w:tab/>
        <w:t xml:space="preserve"> A. Demidovskij</w:t>
      </w:r>
      <w:r w:rsidRPr="002465CF">
        <w:rPr>
          <w:i/>
          <w:color w:val="000000"/>
          <w:sz w:val="24"/>
          <w:szCs w:val="24"/>
        </w:rPr>
        <w:t xml:space="preserve"> et al.</w:t>
      </w:r>
      <w:r w:rsidRPr="002465CF">
        <w:rPr>
          <w:color w:val="000000"/>
          <w:sz w:val="24"/>
          <w:szCs w:val="24"/>
        </w:rPr>
        <w:t xml:space="preserve">, "OpenVINO deep learning workbench: Towards analytical platform for neural networks inference optimization," in </w:t>
      </w:r>
      <w:r w:rsidRPr="002465CF">
        <w:rPr>
          <w:i/>
          <w:color w:val="000000"/>
          <w:sz w:val="24"/>
          <w:szCs w:val="24"/>
        </w:rPr>
        <w:t>Journal of physics: Conference series</w:t>
      </w:r>
      <w:r w:rsidRPr="002465CF">
        <w:rPr>
          <w:color w:val="000000"/>
          <w:sz w:val="24"/>
          <w:szCs w:val="24"/>
        </w:rPr>
        <w:t xml:space="preserve">, 2021, vol. 1828, no. 1: IOP Publishing, p. 01 2012. </w:t>
      </w:r>
    </w:p>
    <w:p w14:paraId="5786C321" w14:textId="70F40082"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8]</w:t>
      </w:r>
      <w:r w:rsidRPr="002465CF">
        <w:rPr>
          <w:color w:val="000000"/>
          <w:sz w:val="24"/>
          <w:szCs w:val="24"/>
        </w:rPr>
        <w:tab/>
        <w:t xml:space="preserve">A. Hassouneh, A. Mutawa, and M. Murugappan, "Development of a real-time emotion recognition system using facial expressions and EEG based on machine learning and deep neural network methods," </w:t>
      </w:r>
      <w:r w:rsidRPr="002465CF">
        <w:rPr>
          <w:i/>
          <w:color w:val="000000"/>
          <w:sz w:val="24"/>
          <w:szCs w:val="24"/>
        </w:rPr>
        <w:t xml:space="preserve">Informatics in Medicine Unlocked, </w:t>
      </w:r>
      <w:r w:rsidRPr="002465CF">
        <w:rPr>
          <w:color w:val="000000"/>
          <w:sz w:val="24"/>
          <w:szCs w:val="24"/>
        </w:rPr>
        <w:t>vol. 20, p. 100372, 2020.</w:t>
      </w:r>
    </w:p>
    <w:p w14:paraId="67F8A200"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9]</w:t>
      </w:r>
      <w:r w:rsidRPr="002465CF">
        <w:rPr>
          <w:color w:val="000000"/>
          <w:sz w:val="24"/>
          <w:szCs w:val="24"/>
        </w:rPr>
        <w:tab/>
        <w:t>K. Patel</w:t>
      </w:r>
      <w:r w:rsidRPr="002465CF">
        <w:rPr>
          <w:i/>
          <w:color w:val="000000"/>
          <w:sz w:val="24"/>
          <w:szCs w:val="24"/>
        </w:rPr>
        <w:t xml:space="preserve"> et al.</w:t>
      </w:r>
      <w:r w:rsidRPr="002465CF">
        <w:rPr>
          <w:color w:val="000000"/>
          <w:sz w:val="24"/>
          <w:szCs w:val="24"/>
        </w:rPr>
        <w:t xml:space="preserve">, "Facial sentiment analysis using AI techniques: state-of-the-art, taxonomies, and challenges," </w:t>
      </w:r>
      <w:r w:rsidRPr="002465CF">
        <w:rPr>
          <w:i/>
          <w:color w:val="000000"/>
          <w:sz w:val="24"/>
          <w:szCs w:val="24"/>
        </w:rPr>
        <w:t xml:space="preserve">IEEE Access, </w:t>
      </w:r>
      <w:r w:rsidRPr="002465CF">
        <w:rPr>
          <w:color w:val="000000"/>
          <w:sz w:val="24"/>
          <w:szCs w:val="24"/>
        </w:rPr>
        <w:t>vol. 8, pp. 90495-90519, 2020.</w:t>
      </w:r>
    </w:p>
    <w:p w14:paraId="486BD21C" w14:textId="0609561A"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10]</w:t>
      </w:r>
      <w:r w:rsidRPr="002465CF">
        <w:rPr>
          <w:color w:val="000000"/>
          <w:sz w:val="24"/>
          <w:szCs w:val="24"/>
        </w:rPr>
        <w:tab/>
        <w:t xml:space="preserve">F. Ahmed, A. H. Bari, and M. L. Gavrilova, "Emotion recognition from body movement," </w:t>
      </w:r>
      <w:r w:rsidRPr="002465CF">
        <w:rPr>
          <w:i/>
          <w:color w:val="000000"/>
          <w:sz w:val="24"/>
          <w:szCs w:val="24"/>
        </w:rPr>
        <w:t xml:space="preserve">IEEE Access, </w:t>
      </w:r>
      <w:r w:rsidRPr="002465CF">
        <w:rPr>
          <w:color w:val="000000"/>
          <w:sz w:val="24"/>
          <w:szCs w:val="24"/>
        </w:rPr>
        <w:t>vol. 8, pp. 11761-11781, 2019.</w:t>
      </w:r>
    </w:p>
    <w:p w14:paraId="6B685C87" w14:textId="77777777"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11]</w:t>
      </w:r>
      <w:r w:rsidRPr="002465CF">
        <w:rPr>
          <w:color w:val="000000"/>
          <w:sz w:val="24"/>
          <w:szCs w:val="24"/>
        </w:rPr>
        <w:tab/>
        <w:t xml:space="preserve">W. Rawat and Z. Wang, "Deep convolutional neural networks for image classification: A comprehensive review," </w:t>
      </w:r>
      <w:r w:rsidRPr="002465CF">
        <w:rPr>
          <w:i/>
          <w:color w:val="000000"/>
          <w:sz w:val="24"/>
          <w:szCs w:val="24"/>
        </w:rPr>
        <w:t xml:space="preserve">Neural computation, </w:t>
      </w:r>
      <w:r w:rsidRPr="002465CF">
        <w:rPr>
          <w:color w:val="000000"/>
          <w:sz w:val="24"/>
          <w:szCs w:val="24"/>
        </w:rPr>
        <w:t>vol. 29, no. 9, pp. 2352-2449, 2017.</w:t>
      </w:r>
    </w:p>
    <w:p w14:paraId="1DB29783" w14:textId="07D9F332"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12]</w:t>
      </w:r>
      <w:r w:rsidRPr="002465CF">
        <w:rPr>
          <w:color w:val="000000"/>
          <w:sz w:val="24"/>
          <w:szCs w:val="24"/>
        </w:rPr>
        <w:tab/>
        <w:t>M. Awais</w:t>
      </w:r>
      <w:r w:rsidRPr="002465CF">
        <w:rPr>
          <w:i/>
          <w:color w:val="000000"/>
          <w:sz w:val="24"/>
          <w:szCs w:val="24"/>
        </w:rPr>
        <w:t xml:space="preserve"> et al.</w:t>
      </w:r>
      <w:r w:rsidRPr="002465CF">
        <w:rPr>
          <w:color w:val="000000"/>
          <w:sz w:val="24"/>
          <w:szCs w:val="24"/>
        </w:rPr>
        <w:t xml:space="preserve">, "LSTM-based emotion detection using physiological signals: IoT framework for healthcare and distance learning in COVID-19," </w:t>
      </w:r>
      <w:r w:rsidRPr="002465CF">
        <w:rPr>
          <w:i/>
          <w:color w:val="000000"/>
          <w:sz w:val="24"/>
          <w:szCs w:val="24"/>
        </w:rPr>
        <w:t xml:space="preserve">IEEE Internet of Things Journal, </w:t>
      </w:r>
      <w:r w:rsidRPr="002465CF">
        <w:rPr>
          <w:color w:val="000000"/>
          <w:sz w:val="24"/>
          <w:szCs w:val="24"/>
        </w:rPr>
        <w:t>vol. 8, no. 23, pp. 16863-16871, 2020.</w:t>
      </w:r>
    </w:p>
    <w:p w14:paraId="676B48CA" w14:textId="2F39BDAD" w:rsidR="004375B5" w:rsidRPr="002465CF"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13]</w:t>
      </w:r>
      <w:r w:rsidRPr="002465CF">
        <w:rPr>
          <w:color w:val="000000"/>
          <w:sz w:val="24"/>
          <w:szCs w:val="24"/>
        </w:rPr>
        <w:tab/>
        <w:t xml:space="preserve"> A. Radaideh, F. Dweiri, and M. Obaidat, "A novel approach to predict the real time sentimental analysis by naive bayes &amp; rnn algorithm during the covid pandemic in uae," in </w:t>
      </w:r>
      <w:r w:rsidRPr="002465CF">
        <w:rPr>
          <w:i/>
          <w:color w:val="000000"/>
          <w:sz w:val="24"/>
          <w:szCs w:val="24"/>
        </w:rPr>
        <w:t xml:space="preserve">2020 International Conference on Communications, Computing, </w:t>
      </w:r>
      <w:r w:rsidRPr="002465CF">
        <w:rPr>
          <w:i/>
          <w:color w:val="000000"/>
          <w:sz w:val="24"/>
          <w:szCs w:val="24"/>
        </w:rPr>
        <w:lastRenderedPageBreak/>
        <w:t>Cybersecurity, and Informatics (CCCI)</w:t>
      </w:r>
      <w:r w:rsidRPr="002465CF">
        <w:rPr>
          <w:color w:val="000000"/>
          <w:sz w:val="24"/>
          <w:szCs w:val="24"/>
        </w:rPr>
        <w:t xml:space="preserve">, 2020: IEEE, pp. 1-5. </w:t>
      </w:r>
    </w:p>
    <w:p w14:paraId="19D4632C" w14:textId="77777777" w:rsidR="004375B5" w:rsidRDefault="004375B5" w:rsidP="00CF0B0F">
      <w:pPr>
        <w:pStyle w:val="EndNoteBibliography"/>
        <w:spacing w:afterLines="26" w:after="62" w:line="276" w:lineRule="auto"/>
        <w:ind w:left="1080" w:hanging="720"/>
        <w:jc w:val="both"/>
        <w:rPr>
          <w:color w:val="000000"/>
          <w:sz w:val="24"/>
          <w:szCs w:val="24"/>
        </w:rPr>
      </w:pPr>
      <w:r w:rsidRPr="002465CF">
        <w:rPr>
          <w:color w:val="000000"/>
          <w:sz w:val="24"/>
          <w:szCs w:val="24"/>
        </w:rPr>
        <w:t>[14]</w:t>
      </w:r>
      <w:r w:rsidRPr="002465CF">
        <w:rPr>
          <w:color w:val="000000"/>
          <w:sz w:val="24"/>
          <w:szCs w:val="24"/>
        </w:rPr>
        <w:tab/>
        <w:t xml:space="preserve"> B. Bhavitha, A. P. Rodrigues, and N. N. Chiplunkar, "Comparative study of machine learning techniques in sentimental analysis," in </w:t>
      </w:r>
      <w:r w:rsidRPr="002465CF">
        <w:rPr>
          <w:i/>
          <w:color w:val="000000"/>
          <w:sz w:val="24"/>
          <w:szCs w:val="24"/>
        </w:rPr>
        <w:t>2017 International conference on inventive communication and computational technologies (ICICCT)</w:t>
      </w:r>
      <w:r w:rsidRPr="002465CF">
        <w:rPr>
          <w:color w:val="000000"/>
          <w:sz w:val="24"/>
          <w:szCs w:val="24"/>
        </w:rPr>
        <w:t xml:space="preserve">, 2017: IEEE, pp. 216-221. </w:t>
      </w:r>
    </w:p>
    <w:p w14:paraId="104515C6" w14:textId="534C03D4" w:rsidR="004257C0" w:rsidRDefault="00375628" w:rsidP="00CF0B0F">
      <w:pPr>
        <w:pStyle w:val="EndNoteBibliography"/>
        <w:spacing w:afterLines="26" w:after="62" w:line="276" w:lineRule="auto"/>
        <w:ind w:left="1080" w:hanging="720"/>
        <w:jc w:val="both"/>
        <w:rPr>
          <w:color w:val="000000"/>
          <w:sz w:val="24"/>
          <w:szCs w:val="24"/>
        </w:rPr>
      </w:pPr>
      <w:r>
        <w:rPr>
          <w:color w:val="000000"/>
          <w:sz w:val="24"/>
          <w:szCs w:val="24"/>
        </w:rPr>
        <w:t xml:space="preserve">[15] </w:t>
      </w:r>
      <w:r w:rsidR="004257C0" w:rsidRPr="004257C0">
        <w:rPr>
          <w:color w:val="000000"/>
          <w:sz w:val="24"/>
          <w:szCs w:val="24"/>
        </w:rPr>
        <w:t>https://in.images.search.yahoo.com/search/images;_ylt=Awrx_e0BJUZmZccMetu9HAx.;_ylu=c2VjA3NlYXJjaARzbGsDYnV0dG9u;_ylc=X1MDMjExNDcyMzAwNQRfcgMyBGZyA21jYWZlZQRmcjIDcDpzLHY6aSxtOnNiLXRvcARncHJpZAMxS2ZMaF9NbFNNMllSU1J0b3lSZWxBBG5fcnNsdAMwBG5fc3VnZwMxMARvcmlnaW4DaW4uaW1hZ2VzLnNlYXJjaC55YWhvby5jb20EcG9zAzAEcHFzdHIDBHBxc3RybAMwBHFzdHJsAzExBHF1ZXJ5A21vYmlsZSUyMG5ldCUyMAR0X3N0bXADMTcxNTg3MzA1Mg--?p=mobile+net+&amp;fr=mcafee&amp;fr2=p%3As%2Cv%3Ai%2Cm%3Asb-</w:t>
      </w:r>
      <w:r w:rsidR="00D94F47">
        <w:rPr>
          <w:color w:val="000000"/>
          <w:sz w:val="24"/>
          <w:szCs w:val="24"/>
        </w:rPr>
        <w:t>d</w:t>
      </w:r>
      <w:r w:rsidR="004257C0" w:rsidRPr="004257C0">
        <w:rPr>
          <w:color w:val="000000"/>
          <w:sz w:val="24"/>
          <w:szCs w:val="24"/>
        </w:rPr>
        <w:t>top&amp;ei=UTF-8&amp;x=wrt&amp;type=E210IN826G0#id=5&amp;iurl=https%3A%2F%2Fwikidocs.net%2Fimages%2Fpage%2F164799%2FMobile_Fig_01.png&amp;action=click</w:t>
      </w:r>
    </w:p>
    <w:p w14:paraId="740E10A3" w14:textId="2CF3297C" w:rsidR="000D28AD" w:rsidRDefault="000D28AD" w:rsidP="00CF0B0F">
      <w:pPr>
        <w:pStyle w:val="EndNoteBibliography"/>
        <w:spacing w:afterLines="26" w:after="62" w:line="276" w:lineRule="auto"/>
        <w:ind w:left="1080" w:hanging="720"/>
        <w:jc w:val="both"/>
        <w:rPr>
          <w:color w:val="000000"/>
          <w:sz w:val="24"/>
          <w:szCs w:val="24"/>
        </w:rPr>
      </w:pPr>
      <w:r>
        <w:rPr>
          <w:color w:val="000000"/>
          <w:sz w:val="24"/>
          <w:szCs w:val="24"/>
        </w:rPr>
        <w:t>[16]</w:t>
      </w:r>
      <w:r>
        <w:rPr>
          <w:color w:val="000000"/>
          <w:sz w:val="24"/>
          <w:szCs w:val="24"/>
        </w:rPr>
        <w:tab/>
      </w:r>
      <w:r w:rsidRPr="000D28AD">
        <w:rPr>
          <w:color w:val="000000"/>
          <w:sz w:val="24"/>
          <w:szCs w:val="24"/>
        </w:rPr>
        <w:t>https://media.istockphoto.com/id/1272117163/photo/sick-man-on-train-cough-and-make-other-people-feel-worry-about-virus-spreading.jpg?s=612x612&amp;w=0&amp;k=20&amp;c=rVvpCsjTbYCqX461UGLjP92I3RL9W9n1gRoA7DhYx8k=</w:t>
      </w:r>
    </w:p>
    <w:p w14:paraId="6880BE73" w14:textId="38DB4127" w:rsidR="00A777AE" w:rsidRPr="002465CF" w:rsidRDefault="00A777AE" w:rsidP="00CF0B0F">
      <w:pPr>
        <w:pStyle w:val="EndNoteBibliography"/>
        <w:spacing w:afterLines="26" w:after="62" w:line="276" w:lineRule="auto"/>
        <w:ind w:left="1080" w:hanging="720"/>
        <w:jc w:val="both"/>
        <w:rPr>
          <w:color w:val="000000"/>
          <w:sz w:val="24"/>
          <w:szCs w:val="24"/>
        </w:rPr>
      </w:pPr>
      <w:r>
        <w:rPr>
          <w:color w:val="000000"/>
          <w:sz w:val="24"/>
          <w:szCs w:val="24"/>
        </w:rPr>
        <w:t xml:space="preserve">[17]  </w:t>
      </w:r>
      <w:r w:rsidRPr="00A777AE">
        <w:rPr>
          <w:color w:val="000000"/>
          <w:sz w:val="24"/>
          <w:szCs w:val="24"/>
        </w:rPr>
        <w:t>https://media.istockphoto.com/id/1297166259/photo/senior-man-coughing-into-elbow-while-commuting-by-bus.jpg?s=612x612&amp;w=0&amp;k=20&amp;c=kLLmV50MgSzpC_NYwjUPVTYw8IdhiAX2DHC56a7B0PE=</w:t>
      </w:r>
    </w:p>
    <w:p w14:paraId="6C81F179" w14:textId="2FBEDEE6" w:rsidR="004375B5" w:rsidRPr="00805767" w:rsidRDefault="004375B5" w:rsidP="00CF0B0F">
      <w:pPr>
        <w:spacing w:afterLines="26" w:after="62" w:line="276" w:lineRule="auto"/>
        <w:ind w:left="360"/>
        <w:jc w:val="both"/>
        <w:rPr>
          <w:rFonts w:ascii="Times New Roman" w:hAnsi="Times New Roman" w:cs="Times New Roman"/>
          <w:color w:val="000000"/>
        </w:rPr>
      </w:pPr>
      <w:r w:rsidRPr="002465CF">
        <w:rPr>
          <w:rFonts w:ascii="Times New Roman" w:hAnsi="Times New Roman" w:cs="Times New Roman"/>
          <w:color w:val="000000"/>
        </w:rPr>
        <w:fldChar w:fldCharType="end"/>
      </w:r>
      <w:r w:rsidR="00C470CE">
        <w:rPr>
          <w:rFonts w:ascii="Times New Roman" w:hAnsi="Times New Roman" w:cs="Times New Roman"/>
          <w:color w:val="000000"/>
        </w:rPr>
        <w:t xml:space="preserve">[18]      </w:t>
      </w:r>
      <w:r w:rsidR="00C470CE" w:rsidRPr="00C470CE">
        <w:rPr>
          <w:rFonts w:ascii="Times New Roman" w:hAnsi="Times New Roman" w:cs="Times New Roman"/>
          <w:color w:val="000000"/>
          <w:sz w:val="24"/>
          <w:szCs w:val="24"/>
        </w:rPr>
        <w:t>https://www.geeksforgeeks.org/openpose-human-pose-estimation-method/</w:t>
      </w:r>
    </w:p>
    <w:p w14:paraId="2EDC1E34" w14:textId="77777777" w:rsidR="003B42E9" w:rsidRDefault="003B42E9" w:rsidP="00CF0B0F">
      <w:pPr>
        <w:spacing w:afterLines="26" w:after="62" w:line="276" w:lineRule="auto"/>
        <w:jc w:val="both"/>
        <w:rPr>
          <w:rFonts w:ascii="Times New Roman" w:hAnsi="Times New Roman" w:cs="Times New Roman"/>
          <w:b/>
          <w:bCs/>
          <w:sz w:val="28"/>
          <w:lang w:val="en-US"/>
        </w:rPr>
      </w:pPr>
    </w:p>
    <w:p w14:paraId="31057917" w14:textId="77777777" w:rsidR="003B42E9" w:rsidRDefault="003B42E9" w:rsidP="00CF0B0F">
      <w:pPr>
        <w:spacing w:afterLines="26" w:after="62" w:line="276" w:lineRule="auto"/>
        <w:jc w:val="both"/>
        <w:rPr>
          <w:rFonts w:ascii="Times New Roman" w:hAnsi="Times New Roman" w:cs="Times New Roman"/>
          <w:b/>
          <w:bCs/>
          <w:sz w:val="28"/>
          <w:lang w:val="en-US"/>
        </w:rPr>
      </w:pPr>
    </w:p>
    <w:p w14:paraId="275F4A11" w14:textId="77777777" w:rsidR="003B42E9" w:rsidRDefault="003B42E9" w:rsidP="00CF0B0F">
      <w:pPr>
        <w:spacing w:afterLines="26" w:after="62" w:line="276" w:lineRule="auto"/>
        <w:jc w:val="both"/>
        <w:rPr>
          <w:rFonts w:ascii="Times New Roman" w:hAnsi="Times New Roman" w:cs="Times New Roman"/>
          <w:b/>
          <w:bCs/>
          <w:sz w:val="28"/>
          <w:lang w:val="en-US"/>
        </w:rPr>
      </w:pPr>
    </w:p>
    <w:p w14:paraId="2E03C3C1" w14:textId="77777777" w:rsidR="003B42E9" w:rsidRDefault="003B42E9" w:rsidP="00CF0B0F">
      <w:pPr>
        <w:spacing w:afterLines="26" w:after="62" w:line="276" w:lineRule="auto"/>
        <w:jc w:val="both"/>
        <w:rPr>
          <w:rFonts w:ascii="Times New Roman" w:hAnsi="Times New Roman" w:cs="Times New Roman"/>
          <w:b/>
          <w:bCs/>
          <w:sz w:val="28"/>
          <w:lang w:val="en-US"/>
        </w:rPr>
      </w:pPr>
    </w:p>
    <w:p w14:paraId="0DF4F771"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747C4BE2"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1D0656B9"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1F26F5C5"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40C5B001"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7C679BE0"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351ED6B8" w14:textId="77777777" w:rsidR="003B42E9" w:rsidRDefault="003B42E9" w:rsidP="00D97DA5">
      <w:pPr>
        <w:spacing w:afterLines="26" w:after="62" w:line="276" w:lineRule="auto"/>
        <w:jc w:val="center"/>
        <w:rPr>
          <w:rFonts w:ascii="Times New Roman" w:hAnsi="Times New Roman" w:cs="Times New Roman"/>
          <w:b/>
          <w:bCs/>
          <w:sz w:val="28"/>
          <w:lang w:val="en-US"/>
        </w:rPr>
      </w:pPr>
    </w:p>
    <w:p w14:paraId="1B4BF62C" w14:textId="77777777" w:rsidR="003B42E9" w:rsidRDefault="003B42E9" w:rsidP="00D97DA5">
      <w:pPr>
        <w:spacing w:afterLines="26" w:after="62" w:line="276" w:lineRule="auto"/>
        <w:jc w:val="center"/>
        <w:rPr>
          <w:rFonts w:ascii="Times New Roman" w:hAnsi="Times New Roman" w:cs="Times New Roman"/>
          <w:b/>
          <w:bCs/>
          <w:sz w:val="28"/>
          <w:lang w:val="en-US"/>
        </w:rPr>
      </w:pPr>
    </w:p>
    <w:sectPr w:rsidR="003B42E9">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359E35" w14:textId="77777777" w:rsidR="00102D98" w:rsidRDefault="00102D98" w:rsidP="00DE2290">
      <w:pPr>
        <w:spacing w:after="0" w:line="240" w:lineRule="auto"/>
      </w:pPr>
      <w:r>
        <w:separator/>
      </w:r>
    </w:p>
  </w:endnote>
  <w:endnote w:type="continuationSeparator" w:id="0">
    <w:p w14:paraId="24039CF4" w14:textId="77777777" w:rsidR="00102D98" w:rsidRDefault="00102D98" w:rsidP="00DE2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6419208"/>
      <w:docPartObj>
        <w:docPartGallery w:val="Page Numbers (Bottom of Page)"/>
        <w:docPartUnique/>
      </w:docPartObj>
    </w:sdtPr>
    <w:sdtEndPr>
      <w:rPr>
        <w:noProof/>
      </w:rPr>
    </w:sdtEndPr>
    <w:sdtContent>
      <w:p w14:paraId="701CF847" w14:textId="79764F09" w:rsidR="00DE2290" w:rsidRDefault="00DE22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3488D5" w14:textId="77777777" w:rsidR="00DE2290" w:rsidRDefault="00DE2290">
    <w:pPr>
      <w:pStyle w:val="Footer"/>
    </w:pPr>
  </w:p>
  <w:p w14:paraId="09E148DE" w14:textId="77777777" w:rsidR="00F22736" w:rsidRDefault="00F2273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C4970D" w14:textId="77777777" w:rsidR="00102D98" w:rsidRDefault="00102D98" w:rsidP="00DE2290">
      <w:pPr>
        <w:spacing w:after="0" w:line="240" w:lineRule="auto"/>
      </w:pPr>
      <w:r>
        <w:separator/>
      </w:r>
    </w:p>
  </w:footnote>
  <w:footnote w:type="continuationSeparator" w:id="0">
    <w:p w14:paraId="6CE17FF8" w14:textId="77777777" w:rsidR="00102D98" w:rsidRDefault="00102D98" w:rsidP="00DE22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143D2"/>
    <w:multiLevelType w:val="hybridMultilevel"/>
    <w:tmpl w:val="FF46C772"/>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1" w15:restartNumberingAfterBreak="0">
    <w:nsid w:val="043D54C5"/>
    <w:multiLevelType w:val="hybridMultilevel"/>
    <w:tmpl w:val="8542A39A"/>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2" w15:restartNumberingAfterBreak="0">
    <w:nsid w:val="055D6FCF"/>
    <w:multiLevelType w:val="multilevel"/>
    <w:tmpl w:val="020A92EA"/>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A97437"/>
    <w:multiLevelType w:val="hybridMultilevel"/>
    <w:tmpl w:val="51B84F50"/>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4" w15:restartNumberingAfterBreak="0">
    <w:nsid w:val="0C6A69F8"/>
    <w:multiLevelType w:val="hybridMultilevel"/>
    <w:tmpl w:val="1FB6D326"/>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5" w15:restartNumberingAfterBreak="0">
    <w:nsid w:val="0E2434DB"/>
    <w:multiLevelType w:val="hybridMultilevel"/>
    <w:tmpl w:val="0916EB4E"/>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6" w15:restartNumberingAfterBreak="0">
    <w:nsid w:val="0E7254F8"/>
    <w:multiLevelType w:val="multilevel"/>
    <w:tmpl w:val="631A338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0D5609E"/>
    <w:multiLevelType w:val="hybridMultilevel"/>
    <w:tmpl w:val="B21081D8"/>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8" w15:restartNumberingAfterBreak="0">
    <w:nsid w:val="13A83791"/>
    <w:multiLevelType w:val="hybridMultilevel"/>
    <w:tmpl w:val="D32E18AE"/>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9" w15:restartNumberingAfterBreak="0">
    <w:nsid w:val="13D460EA"/>
    <w:multiLevelType w:val="hybridMultilevel"/>
    <w:tmpl w:val="5D144D0A"/>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10" w15:restartNumberingAfterBreak="0">
    <w:nsid w:val="16A027D2"/>
    <w:multiLevelType w:val="multilevel"/>
    <w:tmpl w:val="48AC862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9DF3C53"/>
    <w:multiLevelType w:val="multilevel"/>
    <w:tmpl w:val="C0D6878E"/>
    <w:lvl w:ilvl="0">
      <w:start w:val="3"/>
      <w:numFmt w:val="decimal"/>
      <w:lvlText w:val="%1"/>
      <w:lvlJc w:val="left"/>
      <w:pPr>
        <w:ind w:left="360" w:hanging="360"/>
      </w:pPr>
      <w:rPr>
        <w:rFonts w:hint="default"/>
      </w:rPr>
    </w:lvl>
    <w:lvl w:ilvl="1">
      <w:start w:val="1"/>
      <w:numFmt w:val="decimal"/>
      <w:lvlRestart w:val="0"/>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9F6124"/>
    <w:multiLevelType w:val="hybridMultilevel"/>
    <w:tmpl w:val="D5B2A5E6"/>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13" w15:restartNumberingAfterBreak="0">
    <w:nsid w:val="1BED165A"/>
    <w:multiLevelType w:val="multilevel"/>
    <w:tmpl w:val="74181B7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D0E5903"/>
    <w:multiLevelType w:val="hybridMultilevel"/>
    <w:tmpl w:val="1A6AB250"/>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5" w15:restartNumberingAfterBreak="0">
    <w:nsid w:val="207D1D7F"/>
    <w:multiLevelType w:val="hybridMultilevel"/>
    <w:tmpl w:val="9946B470"/>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6" w15:restartNumberingAfterBreak="0">
    <w:nsid w:val="22042192"/>
    <w:multiLevelType w:val="hybridMultilevel"/>
    <w:tmpl w:val="14A8C436"/>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7" w15:restartNumberingAfterBreak="0">
    <w:nsid w:val="24C25D8E"/>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6861422"/>
    <w:multiLevelType w:val="hybridMultilevel"/>
    <w:tmpl w:val="207214CA"/>
    <w:lvl w:ilvl="0" w:tplc="4009000F">
      <w:start w:val="1"/>
      <w:numFmt w:val="decimal"/>
      <w:lvlText w:val="%1."/>
      <w:lvlJc w:val="left"/>
      <w:pPr>
        <w:ind w:left="1944" w:hanging="360"/>
      </w:pPr>
    </w:lvl>
    <w:lvl w:ilvl="1" w:tplc="40090019">
      <w:start w:val="1"/>
      <w:numFmt w:val="lowerLetter"/>
      <w:lvlText w:val="%2."/>
      <w:lvlJc w:val="left"/>
      <w:pPr>
        <w:ind w:left="2664" w:hanging="360"/>
      </w:pPr>
    </w:lvl>
    <w:lvl w:ilvl="2" w:tplc="4009001B" w:tentative="1">
      <w:start w:val="1"/>
      <w:numFmt w:val="lowerRoman"/>
      <w:lvlText w:val="%3."/>
      <w:lvlJc w:val="right"/>
      <w:pPr>
        <w:ind w:left="3384" w:hanging="180"/>
      </w:pPr>
    </w:lvl>
    <w:lvl w:ilvl="3" w:tplc="4009000F" w:tentative="1">
      <w:start w:val="1"/>
      <w:numFmt w:val="decimal"/>
      <w:lvlText w:val="%4."/>
      <w:lvlJc w:val="left"/>
      <w:pPr>
        <w:ind w:left="4104" w:hanging="360"/>
      </w:pPr>
    </w:lvl>
    <w:lvl w:ilvl="4" w:tplc="40090019" w:tentative="1">
      <w:start w:val="1"/>
      <w:numFmt w:val="lowerLetter"/>
      <w:lvlText w:val="%5."/>
      <w:lvlJc w:val="left"/>
      <w:pPr>
        <w:ind w:left="4824" w:hanging="360"/>
      </w:pPr>
    </w:lvl>
    <w:lvl w:ilvl="5" w:tplc="4009001B" w:tentative="1">
      <w:start w:val="1"/>
      <w:numFmt w:val="lowerRoman"/>
      <w:lvlText w:val="%6."/>
      <w:lvlJc w:val="right"/>
      <w:pPr>
        <w:ind w:left="5544" w:hanging="180"/>
      </w:pPr>
    </w:lvl>
    <w:lvl w:ilvl="6" w:tplc="4009000F" w:tentative="1">
      <w:start w:val="1"/>
      <w:numFmt w:val="decimal"/>
      <w:lvlText w:val="%7."/>
      <w:lvlJc w:val="left"/>
      <w:pPr>
        <w:ind w:left="6264" w:hanging="360"/>
      </w:pPr>
    </w:lvl>
    <w:lvl w:ilvl="7" w:tplc="40090019" w:tentative="1">
      <w:start w:val="1"/>
      <w:numFmt w:val="lowerLetter"/>
      <w:lvlText w:val="%8."/>
      <w:lvlJc w:val="left"/>
      <w:pPr>
        <w:ind w:left="6984" w:hanging="360"/>
      </w:pPr>
    </w:lvl>
    <w:lvl w:ilvl="8" w:tplc="4009001B" w:tentative="1">
      <w:start w:val="1"/>
      <w:numFmt w:val="lowerRoman"/>
      <w:lvlText w:val="%9."/>
      <w:lvlJc w:val="right"/>
      <w:pPr>
        <w:ind w:left="7704" w:hanging="180"/>
      </w:pPr>
    </w:lvl>
  </w:abstractNum>
  <w:abstractNum w:abstractNumId="19" w15:restartNumberingAfterBreak="0">
    <w:nsid w:val="2737122F"/>
    <w:multiLevelType w:val="hybridMultilevel"/>
    <w:tmpl w:val="81B8DBF0"/>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20" w15:restartNumberingAfterBreak="0">
    <w:nsid w:val="285E6209"/>
    <w:multiLevelType w:val="hybridMultilevel"/>
    <w:tmpl w:val="7C8458C4"/>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21" w15:restartNumberingAfterBreak="0">
    <w:nsid w:val="2C737C9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CC1226C"/>
    <w:multiLevelType w:val="hybridMultilevel"/>
    <w:tmpl w:val="9C4C9766"/>
    <w:lvl w:ilvl="0" w:tplc="40090001">
      <w:start w:val="1"/>
      <w:numFmt w:val="bullet"/>
      <w:lvlText w:val=""/>
      <w:lvlJc w:val="left"/>
      <w:pPr>
        <w:ind w:left="1512" w:hanging="360"/>
      </w:pPr>
      <w:rPr>
        <w:rFonts w:ascii="Symbol" w:hAnsi="Symbol" w:hint="default"/>
      </w:rPr>
    </w:lvl>
    <w:lvl w:ilvl="1" w:tplc="40090003">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23" w15:restartNumberingAfterBreak="0">
    <w:nsid w:val="2D0F6540"/>
    <w:multiLevelType w:val="hybridMultilevel"/>
    <w:tmpl w:val="9D9E5F80"/>
    <w:lvl w:ilvl="0" w:tplc="4009000F">
      <w:start w:val="1"/>
      <w:numFmt w:val="decimal"/>
      <w:lvlText w:val="%1."/>
      <w:lvlJc w:val="left"/>
      <w:pPr>
        <w:ind w:left="1944" w:hanging="360"/>
      </w:pPr>
      <w:rPr>
        <w:rFonts w:hint="default"/>
      </w:rPr>
    </w:lvl>
    <w:lvl w:ilvl="1" w:tplc="FFFFFFFF">
      <w:start w:val="1"/>
      <w:numFmt w:val="bullet"/>
      <w:lvlText w:val="o"/>
      <w:lvlJc w:val="left"/>
      <w:pPr>
        <w:ind w:left="2664" w:hanging="360"/>
      </w:pPr>
      <w:rPr>
        <w:rFonts w:ascii="Courier New" w:hAnsi="Courier New" w:cs="Courier New" w:hint="default"/>
      </w:rPr>
    </w:lvl>
    <w:lvl w:ilvl="2" w:tplc="FFFFFFFF" w:tentative="1">
      <w:start w:val="1"/>
      <w:numFmt w:val="bullet"/>
      <w:lvlText w:val=""/>
      <w:lvlJc w:val="left"/>
      <w:pPr>
        <w:ind w:left="3384" w:hanging="360"/>
      </w:pPr>
      <w:rPr>
        <w:rFonts w:ascii="Wingdings" w:hAnsi="Wingdings" w:hint="default"/>
      </w:rPr>
    </w:lvl>
    <w:lvl w:ilvl="3" w:tplc="FFFFFFFF" w:tentative="1">
      <w:start w:val="1"/>
      <w:numFmt w:val="bullet"/>
      <w:lvlText w:val=""/>
      <w:lvlJc w:val="left"/>
      <w:pPr>
        <w:ind w:left="4104" w:hanging="360"/>
      </w:pPr>
      <w:rPr>
        <w:rFonts w:ascii="Symbol" w:hAnsi="Symbol" w:hint="default"/>
      </w:rPr>
    </w:lvl>
    <w:lvl w:ilvl="4" w:tplc="FFFFFFFF" w:tentative="1">
      <w:start w:val="1"/>
      <w:numFmt w:val="bullet"/>
      <w:lvlText w:val="o"/>
      <w:lvlJc w:val="left"/>
      <w:pPr>
        <w:ind w:left="4824" w:hanging="360"/>
      </w:pPr>
      <w:rPr>
        <w:rFonts w:ascii="Courier New" w:hAnsi="Courier New" w:cs="Courier New" w:hint="default"/>
      </w:rPr>
    </w:lvl>
    <w:lvl w:ilvl="5" w:tplc="FFFFFFFF" w:tentative="1">
      <w:start w:val="1"/>
      <w:numFmt w:val="bullet"/>
      <w:lvlText w:val=""/>
      <w:lvlJc w:val="left"/>
      <w:pPr>
        <w:ind w:left="5544" w:hanging="360"/>
      </w:pPr>
      <w:rPr>
        <w:rFonts w:ascii="Wingdings" w:hAnsi="Wingdings" w:hint="default"/>
      </w:rPr>
    </w:lvl>
    <w:lvl w:ilvl="6" w:tplc="FFFFFFFF" w:tentative="1">
      <w:start w:val="1"/>
      <w:numFmt w:val="bullet"/>
      <w:lvlText w:val=""/>
      <w:lvlJc w:val="left"/>
      <w:pPr>
        <w:ind w:left="6264" w:hanging="360"/>
      </w:pPr>
      <w:rPr>
        <w:rFonts w:ascii="Symbol" w:hAnsi="Symbol" w:hint="default"/>
      </w:rPr>
    </w:lvl>
    <w:lvl w:ilvl="7" w:tplc="FFFFFFFF" w:tentative="1">
      <w:start w:val="1"/>
      <w:numFmt w:val="bullet"/>
      <w:lvlText w:val="o"/>
      <w:lvlJc w:val="left"/>
      <w:pPr>
        <w:ind w:left="6984" w:hanging="360"/>
      </w:pPr>
      <w:rPr>
        <w:rFonts w:ascii="Courier New" w:hAnsi="Courier New" w:cs="Courier New" w:hint="default"/>
      </w:rPr>
    </w:lvl>
    <w:lvl w:ilvl="8" w:tplc="FFFFFFFF" w:tentative="1">
      <w:start w:val="1"/>
      <w:numFmt w:val="bullet"/>
      <w:lvlText w:val=""/>
      <w:lvlJc w:val="left"/>
      <w:pPr>
        <w:ind w:left="7704" w:hanging="360"/>
      </w:pPr>
      <w:rPr>
        <w:rFonts w:ascii="Wingdings" w:hAnsi="Wingdings" w:hint="default"/>
      </w:rPr>
    </w:lvl>
  </w:abstractNum>
  <w:abstractNum w:abstractNumId="24" w15:restartNumberingAfterBreak="0">
    <w:nsid w:val="2DD328D1"/>
    <w:multiLevelType w:val="hybridMultilevel"/>
    <w:tmpl w:val="363C17E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25" w15:restartNumberingAfterBreak="0">
    <w:nsid w:val="37475E57"/>
    <w:multiLevelType w:val="multilevel"/>
    <w:tmpl w:val="C0D6878E"/>
    <w:lvl w:ilvl="0">
      <w:start w:val="3"/>
      <w:numFmt w:val="decimal"/>
      <w:lvlText w:val="%1"/>
      <w:lvlJc w:val="left"/>
      <w:pPr>
        <w:ind w:left="360" w:hanging="360"/>
      </w:pPr>
      <w:rPr>
        <w:rFonts w:hint="default"/>
      </w:rPr>
    </w:lvl>
    <w:lvl w:ilvl="1">
      <w:start w:val="1"/>
      <w:numFmt w:val="decimal"/>
      <w:lvlRestart w:val="0"/>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DA073D5"/>
    <w:multiLevelType w:val="hybridMultilevel"/>
    <w:tmpl w:val="284C4120"/>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2C67378"/>
    <w:multiLevelType w:val="hybridMultilevel"/>
    <w:tmpl w:val="0DA49774"/>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28" w15:restartNumberingAfterBreak="0">
    <w:nsid w:val="43780FE3"/>
    <w:multiLevelType w:val="hybridMultilevel"/>
    <w:tmpl w:val="9F66A170"/>
    <w:lvl w:ilvl="0" w:tplc="E1947750">
      <w:start w:val="1"/>
      <w:numFmt w:val="lowerRoman"/>
      <w:lvlText w:val="%1."/>
      <w:lvlJc w:val="left"/>
      <w:pPr>
        <w:ind w:left="1490" w:hanging="720"/>
      </w:pPr>
      <w:rPr>
        <w:rFonts w:hint="default"/>
      </w:rPr>
    </w:lvl>
    <w:lvl w:ilvl="1" w:tplc="04090019" w:tentative="1">
      <w:start w:val="1"/>
      <w:numFmt w:val="lowerLetter"/>
      <w:lvlText w:val="%2."/>
      <w:lvlJc w:val="left"/>
      <w:pPr>
        <w:ind w:left="1850" w:hanging="360"/>
      </w:pPr>
    </w:lvl>
    <w:lvl w:ilvl="2" w:tplc="0409001B" w:tentative="1">
      <w:start w:val="1"/>
      <w:numFmt w:val="lowerRoman"/>
      <w:lvlText w:val="%3."/>
      <w:lvlJc w:val="right"/>
      <w:pPr>
        <w:ind w:left="2570" w:hanging="180"/>
      </w:pPr>
    </w:lvl>
    <w:lvl w:ilvl="3" w:tplc="0409000F" w:tentative="1">
      <w:start w:val="1"/>
      <w:numFmt w:val="decimal"/>
      <w:lvlText w:val="%4."/>
      <w:lvlJc w:val="left"/>
      <w:pPr>
        <w:ind w:left="3290" w:hanging="360"/>
      </w:pPr>
    </w:lvl>
    <w:lvl w:ilvl="4" w:tplc="04090019" w:tentative="1">
      <w:start w:val="1"/>
      <w:numFmt w:val="lowerLetter"/>
      <w:lvlText w:val="%5."/>
      <w:lvlJc w:val="left"/>
      <w:pPr>
        <w:ind w:left="4010" w:hanging="360"/>
      </w:pPr>
    </w:lvl>
    <w:lvl w:ilvl="5" w:tplc="0409001B" w:tentative="1">
      <w:start w:val="1"/>
      <w:numFmt w:val="lowerRoman"/>
      <w:lvlText w:val="%6."/>
      <w:lvlJc w:val="right"/>
      <w:pPr>
        <w:ind w:left="4730" w:hanging="180"/>
      </w:pPr>
    </w:lvl>
    <w:lvl w:ilvl="6" w:tplc="0409000F" w:tentative="1">
      <w:start w:val="1"/>
      <w:numFmt w:val="decimal"/>
      <w:lvlText w:val="%7."/>
      <w:lvlJc w:val="left"/>
      <w:pPr>
        <w:ind w:left="5450" w:hanging="360"/>
      </w:pPr>
    </w:lvl>
    <w:lvl w:ilvl="7" w:tplc="04090019" w:tentative="1">
      <w:start w:val="1"/>
      <w:numFmt w:val="lowerLetter"/>
      <w:lvlText w:val="%8."/>
      <w:lvlJc w:val="left"/>
      <w:pPr>
        <w:ind w:left="6170" w:hanging="360"/>
      </w:pPr>
    </w:lvl>
    <w:lvl w:ilvl="8" w:tplc="0409001B" w:tentative="1">
      <w:start w:val="1"/>
      <w:numFmt w:val="lowerRoman"/>
      <w:lvlText w:val="%9."/>
      <w:lvlJc w:val="right"/>
      <w:pPr>
        <w:ind w:left="6890" w:hanging="180"/>
      </w:pPr>
    </w:lvl>
  </w:abstractNum>
  <w:abstractNum w:abstractNumId="29" w15:restartNumberingAfterBreak="0">
    <w:nsid w:val="480D6975"/>
    <w:multiLevelType w:val="hybridMultilevel"/>
    <w:tmpl w:val="0F5EF90E"/>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30" w15:restartNumberingAfterBreak="0">
    <w:nsid w:val="4F6233BF"/>
    <w:multiLevelType w:val="multilevel"/>
    <w:tmpl w:val="136C526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823701C"/>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CCF3665"/>
    <w:multiLevelType w:val="hybridMultilevel"/>
    <w:tmpl w:val="E45A0A5E"/>
    <w:lvl w:ilvl="0" w:tplc="40090001">
      <w:start w:val="1"/>
      <w:numFmt w:val="bullet"/>
      <w:lvlText w:val=""/>
      <w:lvlJc w:val="left"/>
      <w:pPr>
        <w:ind w:left="1944" w:hanging="360"/>
      </w:pPr>
      <w:rPr>
        <w:rFonts w:ascii="Symbol" w:hAnsi="Symbol" w:hint="default"/>
      </w:rPr>
    </w:lvl>
    <w:lvl w:ilvl="1" w:tplc="40090003">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33" w15:restartNumberingAfterBreak="0">
    <w:nsid w:val="5F2C620C"/>
    <w:multiLevelType w:val="hybridMultilevel"/>
    <w:tmpl w:val="5A02509E"/>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34" w15:restartNumberingAfterBreak="0">
    <w:nsid w:val="63173CA9"/>
    <w:multiLevelType w:val="hybridMultilevel"/>
    <w:tmpl w:val="A4F03BE8"/>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35" w15:restartNumberingAfterBreak="0">
    <w:nsid w:val="66854F73"/>
    <w:multiLevelType w:val="hybridMultilevel"/>
    <w:tmpl w:val="606C63BA"/>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36" w15:restartNumberingAfterBreak="0">
    <w:nsid w:val="67004563"/>
    <w:multiLevelType w:val="hybridMultilevel"/>
    <w:tmpl w:val="D4984ED8"/>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37" w15:restartNumberingAfterBreak="0">
    <w:nsid w:val="68670531"/>
    <w:multiLevelType w:val="hybridMultilevel"/>
    <w:tmpl w:val="9BDE0224"/>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38" w15:restartNumberingAfterBreak="0">
    <w:nsid w:val="6B26587F"/>
    <w:multiLevelType w:val="hybridMultilevel"/>
    <w:tmpl w:val="7AE87E0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39" w15:restartNumberingAfterBreak="0">
    <w:nsid w:val="6DFB764F"/>
    <w:multiLevelType w:val="hybridMultilevel"/>
    <w:tmpl w:val="03A07C18"/>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40" w15:restartNumberingAfterBreak="0">
    <w:nsid w:val="6E4E72BA"/>
    <w:multiLevelType w:val="hybridMultilevel"/>
    <w:tmpl w:val="AEAA64A8"/>
    <w:lvl w:ilvl="0" w:tplc="F41ED87C">
      <w:start w:val="1"/>
      <w:numFmt w:val="lowerRoman"/>
      <w:lvlText w:val="%1."/>
      <w:lvlJc w:val="left"/>
      <w:pPr>
        <w:ind w:left="2360" w:hanging="720"/>
      </w:pPr>
      <w:rPr>
        <w:rFonts w:hint="default"/>
      </w:rPr>
    </w:lvl>
    <w:lvl w:ilvl="1" w:tplc="04090019" w:tentative="1">
      <w:start w:val="1"/>
      <w:numFmt w:val="lowerLetter"/>
      <w:lvlText w:val="%2."/>
      <w:lvlJc w:val="left"/>
      <w:pPr>
        <w:ind w:left="2720" w:hanging="360"/>
      </w:pPr>
    </w:lvl>
    <w:lvl w:ilvl="2" w:tplc="0409001B" w:tentative="1">
      <w:start w:val="1"/>
      <w:numFmt w:val="lowerRoman"/>
      <w:lvlText w:val="%3."/>
      <w:lvlJc w:val="right"/>
      <w:pPr>
        <w:ind w:left="3440" w:hanging="180"/>
      </w:pPr>
    </w:lvl>
    <w:lvl w:ilvl="3" w:tplc="0409000F" w:tentative="1">
      <w:start w:val="1"/>
      <w:numFmt w:val="decimal"/>
      <w:lvlText w:val="%4."/>
      <w:lvlJc w:val="left"/>
      <w:pPr>
        <w:ind w:left="4160" w:hanging="360"/>
      </w:pPr>
    </w:lvl>
    <w:lvl w:ilvl="4" w:tplc="04090019" w:tentative="1">
      <w:start w:val="1"/>
      <w:numFmt w:val="lowerLetter"/>
      <w:lvlText w:val="%5."/>
      <w:lvlJc w:val="left"/>
      <w:pPr>
        <w:ind w:left="4880" w:hanging="360"/>
      </w:pPr>
    </w:lvl>
    <w:lvl w:ilvl="5" w:tplc="0409001B" w:tentative="1">
      <w:start w:val="1"/>
      <w:numFmt w:val="lowerRoman"/>
      <w:lvlText w:val="%6."/>
      <w:lvlJc w:val="right"/>
      <w:pPr>
        <w:ind w:left="5600" w:hanging="180"/>
      </w:pPr>
    </w:lvl>
    <w:lvl w:ilvl="6" w:tplc="0409000F" w:tentative="1">
      <w:start w:val="1"/>
      <w:numFmt w:val="decimal"/>
      <w:lvlText w:val="%7."/>
      <w:lvlJc w:val="left"/>
      <w:pPr>
        <w:ind w:left="6320" w:hanging="360"/>
      </w:pPr>
    </w:lvl>
    <w:lvl w:ilvl="7" w:tplc="04090019" w:tentative="1">
      <w:start w:val="1"/>
      <w:numFmt w:val="lowerLetter"/>
      <w:lvlText w:val="%8."/>
      <w:lvlJc w:val="left"/>
      <w:pPr>
        <w:ind w:left="7040" w:hanging="360"/>
      </w:pPr>
    </w:lvl>
    <w:lvl w:ilvl="8" w:tplc="0409001B" w:tentative="1">
      <w:start w:val="1"/>
      <w:numFmt w:val="lowerRoman"/>
      <w:lvlText w:val="%9."/>
      <w:lvlJc w:val="right"/>
      <w:pPr>
        <w:ind w:left="7760" w:hanging="180"/>
      </w:pPr>
    </w:lvl>
  </w:abstractNum>
  <w:abstractNum w:abstractNumId="41" w15:restartNumberingAfterBreak="0">
    <w:nsid w:val="6EE35636"/>
    <w:multiLevelType w:val="hybridMultilevel"/>
    <w:tmpl w:val="315C0FEC"/>
    <w:lvl w:ilvl="0" w:tplc="40090001">
      <w:start w:val="1"/>
      <w:numFmt w:val="bullet"/>
      <w:lvlText w:val=""/>
      <w:lvlJc w:val="left"/>
      <w:pPr>
        <w:ind w:left="1512" w:hanging="360"/>
      </w:pPr>
      <w:rPr>
        <w:rFonts w:ascii="Symbol" w:hAnsi="Symbol" w:hint="default"/>
      </w:rPr>
    </w:lvl>
    <w:lvl w:ilvl="1" w:tplc="40090003" w:tentative="1">
      <w:start w:val="1"/>
      <w:numFmt w:val="bullet"/>
      <w:lvlText w:val="o"/>
      <w:lvlJc w:val="left"/>
      <w:pPr>
        <w:ind w:left="2232" w:hanging="360"/>
      </w:pPr>
      <w:rPr>
        <w:rFonts w:ascii="Courier New" w:hAnsi="Courier New" w:cs="Courier New" w:hint="default"/>
      </w:rPr>
    </w:lvl>
    <w:lvl w:ilvl="2" w:tplc="40090005" w:tentative="1">
      <w:start w:val="1"/>
      <w:numFmt w:val="bullet"/>
      <w:lvlText w:val=""/>
      <w:lvlJc w:val="left"/>
      <w:pPr>
        <w:ind w:left="2952" w:hanging="360"/>
      </w:pPr>
      <w:rPr>
        <w:rFonts w:ascii="Wingdings" w:hAnsi="Wingdings" w:hint="default"/>
      </w:rPr>
    </w:lvl>
    <w:lvl w:ilvl="3" w:tplc="40090001" w:tentative="1">
      <w:start w:val="1"/>
      <w:numFmt w:val="bullet"/>
      <w:lvlText w:val=""/>
      <w:lvlJc w:val="left"/>
      <w:pPr>
        <w:ind w:left="3672" w:hanging="360"/>
      </w:pPr>
      <w:rPr>
        <w:rFonts w:ascii="Symbol" w:hAnsi="Symbol" w:hint="default"/>
      </w:rPr>
    </w:lvl>
    <w:lvl w:ilvl="4" w:tplc="40090003" w:tentative="1">
      <w:start w:val="1"/>
      <w:numFmt w:val="bullet"/>
      <w:lvlText w:val="o"/>
      <w:lvlJc w:val="left"/>
      <w:pPr>
        <w:ind w:left="4392" w:hanging="360"/>
      </w:pPr>
      <w:rPr>
        <w:rFonts w:ascii="Courier New" w:hAnsi="Courier New" w:cs="Courier New" w:hint="default"/>
      </w:rPr>
    </w:lvl>
    <w:lvl w:ilvl="5" w:tplc="40090005" w:tentative="1">
      <w:start w:val="1"/>
      <w:numFmt w:val="bullet"/>
      <w:lvlText w:val=""/>
      <w:lvlJc w:val="left"/>
      <w:pPr>
        <w:ind w:left="5112" w:hanging="360"/>
      </w:pPr>
      <w:rPr>
        <w:rFonts w:ascii="Wingdings" w:hAnsi="Wingdings" w:hint="default"/>
      </w:rPr>
    </w:lvl>
    <w:lvl w:ilvl="6" w:tplc="40090001" w:tentative="1">
      <w:start w:val="1"/>
      <w:numFmt w:val="bullet"/>
      <w:lvlText w:val=""/>
      <w:lvlJc w:val="left"/>
      <w:pPr>
        <w:ind w:left="5832" w:hanging="360"/>
      </w:pPr>
      <w:rPr>
        <w:rFonts w:ascii="Symbol" w:hAnsi="Symbol" w:hint="default"/>
      </w:rPr>
    </w:lvl>
    <w:lvl w:ilvl="7" w:tplc="40090003" w:tentative="1">
      <w:start w:val="1"/>
      <w:numFmt w:val="bullet"/>
      <w:lvlText w:val="o"/>
      <w:lvlJc w:val="left"/>
      <w:pPr>
        <w:ind w:left="6552" w:hanging="360"/>
      </w:pPr>
      <w:rPr>
        <w:rFonts w:ascii="Courier New" w:hAnsi="Courier New" w:cs="Courier New" w:hint="default"/>
      </w:rPr>
    </w:lvl>
    <w:lvl w:ilvl="8" w:tplc="40090005" w:tentative="1">
      <w:start w:val="1"/>
      <w:numFmt w:val="bullet"/>
      <w:lvlText w:val=""/>
      <w:lvlJc w:val="left"/>
      <w:pPr>
        <w:ind w:left="7272" w:hanging="360"/>
      </w:pPr>
      <w:rPr>
        <w:rFonts w:ascii="Wingdings" w:hAnsi="Wingdings" w:hint="default"/>
      </w:rPr>
    </w:lvl>
  </w:abstractNum>
  <w:abstractNum w:abstractNumId="42" w15:restartNumberingAfterBreak="0">
    <w:nsid w:val="74425DF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491201A"/>
    <w:multiLevelType w:val="hybridMultilevel"/>
    <w:tmpl w:val="7AF6C6B2"/>
    <w:lvl w:ilvl="0" w:tplc="C2745196">
      <w:start w:val="1"/>
      <w:numFmt w:val="lowerRoman"/>
      <w:lvlText w:val="%1."/>
      <w:lvlJc w:val="left"/>
      <w:pPr>
        <w:ind w:left="1562" w:hanging="720"/>
      </w:pPr>
      <w:rPr>
        <w:rFonts w:hint="default"/>
      </w:rPr>
    </w:lvl>
    <w:lvl w:ilvl="1" w:tplc="04090019" w:tentative="1">
      <w:start w:val="1"/>
      <w:numFmt w:val="lowerLetter"/>
      <w:lvlText w:val="%2."/>
      <w:lvlJc w:val="left"/>
      <w:pPr>
        <w:ind w:left="1922" w:hanging="360"/>
      </w:pPr>
    </w:lvl>
    <w:lvl w:ilvl="2" w:tplc="0409001B" w:tentative="1">
      <w:start w:val="1"/>
      <w:numFmt w:val="lowerRoman"/>
      <w:lvlText w:val="%3."/>
      <w:lvlJc w:val="right"/>
      <w:pPr>
        <w:ind w:left="2642" w:hanging="180"/>
      </w:pPr>
    </w:lvl>
    <w:lvl w:ilvl="3" w:tplc="0409000F" w:tentative="1">
      <w:start w:val="1"/>
      <w:numFmt w:val="decimal"/>
      <w:lvlText w:val="%4."/>
      <w:lvlJc w:val="left"/>
      <w:pPr>
        <w:ind w:left="3362" w:hanging="360"/>
      </w:pPr>
    </w:lvl>
    <w:lvl w:ilvl="4" w:tplc="04090019" w:tentative="1">
      <w:start w:val="1"/>
      <w:numFmt w:val="lowerLetter"/>
      <w:lvlText w:val="%5."/>
      <w:lvlJc w:val="left"/>
      <w:pPr>
        <w:ind w:left="4082" w:hanging="360"/>
      </w:pPr>
    </w:lvl>
    <w:lvl w:ilvl="5" w:tplc="0409001B" w:tentative="1">
      <w:start w:val="1"/>
      <w:numFmt w:val="lowerRoman"/>
      <w:lvlText w:val="%6."/>
      <w:lvlJc w:val="right"/>
      <w:pPr>
        <w:ind w:left="4802" w:hanging="180"/>
      </w:pPr>
    </w:lvl>
    <w:lvl w:ilvl="6" w:tplc="0409000F" w:tentative="1">
      <w:start w:val="1"/>
      <w:numFmt w:val="decimal"/>
      <w:lvlText w:val="%7."/>
      <w:lvlJc w:val="left"/>
      <w:pPr>
        <w:ind w:left="5522" w:hanging="360"/>
      </w:pPr>
    </w:lvl>
    <w:lvl w:ilvl="7" w:tplc="04090019" w:tentative="1">
      <w:start w:val="1"/>
      <w:numFmt w:val="lowerLetter"/>
      <w:lvlText w:val="%8."/>
      <w:lvlJc w:val="left"/>
      <w:pPr>
        <w:ind w:left="6242" w:hanging="360"/>
      </w:pPr>
    </w:lvl>
    <w:lvl w:ilvl="8" w:tplc="0409001B" w:tentative="1">
      <w:start w:val="1"/>
      <w:numFmt w:val="lowerRoman"/>
      <w:lvlText w:val="%9."/>
      <w:lvlJc w:val="right"/>
      <w:pPr>
        <w:ind w:left="6962" w:hanging="180"/>
      </w:pPr>
    </w:lvl>
  </w:abstractNum>
  <w:num w:numId="1" w16cid:durableId="1147628869">
    <w:abstractNumId w:val="21"/>
  </w:num>
  <w:num w:numId="2" w16cid:durableId="590696656">
    <w:abstractNumId w:val="42"/>
  </w:num>
  <w:num w:numId="3" w16cid:durableId="2066876281">
    <w:abstractNumId w:val="17"/>
  </w:num>
  <w:num w:numId="4" w16cid:durableId="447162090">
    <w:abstractNumId w:val="13"/>
  </w:num>
  <w:num w:numId="5" w16cid:durableId="741103189">
    <w:abstractNumId w:val="31"/>
  </w:num>
  <w:num w:numId="6" w16cid:durableId="1951744689">
    <w:abstractNumId w:val="25"/>
  </w:num>
  <w:num w:numId="7" w16cid:durableId="21904238">
    <w:abstractNumId w:val="11"/>
  </w:num>
  <w:num w:numId="8" w16cid:durableId="51782860">
    <w:abstractNumId w:val="6"/>
  </w:num>
  <w:num w:numId="9" w16cid:durableId="1945114588">
    <w:abstractNumId w:val="30"/>
  </w:num>
  <w:num w:numId="10" w16cid:durableId="1249267628">
    <w:abstractNumId w:val="10"/>
  </w:num>
  <w:num w:numId="11" w16cid:durableId="847408008">
    <w:abstractNumId w:val="2"/>
  </w:num>
  <w:num w:numId="12" w16cid:durableId="1500925761">
    <w:abstractNumId w:val="26"/>
  </w:num>
  <w:num w:numId="13" w16cid:durableId="1869832418">
    <w:abstractNumId w:val="5"/>
  </w:num>
  <w:num w:numId="14" w16cid:durableId="1770927741">
    <w:abstractNumId w:val="20"/>
  </w:num>
  <w:num w:numId="15" w16cid:durableId="1492210767">
    <w:abstractNumId w:val="22"/>
  </w:num>
  <w:num w:numId="16" w16cid:durableId="255291846">
    <w:abstractNumId w:val="1"/>
  </w:num>
  <w:num w:numId="17" w16cid:durableId="1373338519">
    <w:abstractNumId w:val="8"/>
  </w:num>
  <w:num w:numId="18" w16cid:durableId="259653766">
    <w:abstractNumId w:val="23"/>
  </w:num>
  <w:num w:numId="19" w16cid:durableId="1438983858">
    <w:abstractNumId w:val="18"/>
  </w:num>
  <w:num w:numId="20" w16cid:durableId="2027318479">
    <w:abstractNumId w:val="14"/>
  </w:num>
  <w:num w:numId="21" w16cid:durableId="362561587">
    <w:abstractNumId w:val="15"/>
  </w:num>
  <w:num w:numId="22" w16cid:durableId="255749590">
    <w:abstractNumId w:val="36"/>
  </w:num>
  <w:num w:numId="23" w16cid:durableId="2063746992">
    <w:abstractNumId w:val="35"/>
  </w:num>
  <w:num w:numId="24" w16cid:durableId="500395838">
    <w:abstractNumId w:val="38"/>
  </w:num>
  <w:num w:numId="25" w16cid:durableId="1104425383">
    <w:abstractNumId w:val="4"/>
  </w:num>
  <w:num w:numId="26" w16cid:durableId="955021629">
    <w:abstractNumId w:val="33"/>
  </w:num>
  <w:num w:numId="27" w16cid:durableId="2072191189">
    <w:abstractNumId w:val="29"/>
  </w:num>
  <w:num w:numId="28" w16cid:durableId="425880063">
    <w:abstractNumId w:val="19"/>
  </w:num>
  <w:num w:numId="29" w16cid:durableId="1850558128">
    <w:abstractNumId w:val="16"/>
  </w:num>
  <w:num w:numId="30" w16cid:durableId="1108700466">
    <w:abstractNumId w:val="41"/>
  </w:num>
  <w:num w:numId="31" w16cid:durableId="332496881">
    <w:abstractNumId w:val="7"/>
  </w:num>
  <w:num w:numId="32" w16cid:durableId="2016228375">
    <w:abstractNumId w:val="12"/>
  </w:num>
  <w:num w:numId="33" w16cid:durableId="323969848">
    <w:abstractNumId w:val="24"/>
  </w:num>
  <w:num w:numId="34" w16cid:durableId="151681932">
    <w:abstractNumId w:val="0"/>
  </w:num>
  <w:num w:numId="35" w16cid:durableId="979194628">
    <w:abstractNumId w:val="3"/>
  </w:num>
  <w:num w:numId="36" w16cid:durableId="1513035863">
    <w:abstractNumId w:val="37"/>
  </w:num>
  <w:num w:numId="37" w16cid:durableId="37242543">
    <w:abstractNumId w:val="32"/>
  </w:num>
  <w:num w:numId="38" w16cid:durableId="665327352">
    <w:abstractNumId w:val="39"/>
  </w:num>
  <w:num w:numId="39" w16cid:durableId="2129928446">
    <w:abstractNumId w:val="34"/>
  </w:num>
  <w:num w:numId="40" w16cid:durableId="731542497">
    <w:abstractNumId w:val="27"/>
  </w:num>
  <w:num w:numId="41" w16cid:durableId="1980646217">
    <w:abstractNumId w:val="9"/>
  </w:num>
  <w:num w:numId="42" w16cid:durableId="1852720131">
    <w:abstractNumId w:val="43"/>
  </w:num>
  <w:num w:numId="43" w16cid:durableId="1119110388">
    <w:abstractNumId w:val="40"/>
  </w:num>
  <w:num w:numId="44" w16cid:durableId="31819038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5"/>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E13"/>
    <w:rsid w:val="00004009"/>
    <w:rsid w:val="000046AE"/>
    <w:rsid w:val="000148BE"/>
    <w:rsid w:val="00016001"/>
    <w:rsid w:val="0002250C"/>
    <w:rsid w:val="00026CCD"/>
    <w:rsid w:val="00036C0A"/>
    <w:rsid w:val="00037173"/>
    <w:rsid w:val="0004705C"/>
    <w:rsid w:val="00054DB0"/>
    <w:rsid w:val="00056B4F"/>
    <w:rsid w:val="00056ECB"/>
    <w:rsid w:val="00057973"/>
    <w:rsid w:val="000626A1"/>
    <w:rsid w:val="00070255"/>
    <w:rsid w:val="000737E2"/>
    <w:rsid w:val="0007796A"/>
    <w:rsid w:val="00087B23"/>
    <w:rsid w:val="00092A35"/>
    <w:rsid w:val="000B7629"/>
    <w:rsid w:val="000C0413"/>
    <w:rsid w:val="000C2996"/>
    <w:rsid w:val="000C6E88"/>
    <w:rsid w:val="000C76A0"/>
    <w:rsid w:val="000D28AD"/>
    <w:rsid w:val="000E1BD7"/>
    <w:rsid w:val="000F7A5A"/>
    <w:rsid w:val="00102D98"/>
    <w:rsid w:val="00106F1C"/>
    <w:rsid w:val="00110A3F"/>
    <w:rsid w:val="001202FF"/>
    <w:rsid w:val="00134CA9"/>
    <w:rsid w:val="00135575"/>
    <w:rsid w:val="00147F04"/>
    <w:rsid w:val="00151F17"/>
    <w:rsid w:val="00161055"/>
    <w:rsid w:val="001617DD"/>
    <w:rsid w:val="00163737"/>
    <w:rsid w:val="00163BA4"/>
    <w:rsid w:val="0017147A"/>
    <w:rsid w:val="0017195F"/>
    <w:rsid w:val="001734BE"/>
    <w:rsid w:val="001752F5"/>
    <w:rsid w:val="001843B1"/>
    <w:rsid w:val="001866D0"/>
    <w:rsid w:val="00192FD3"/>
    <w:rsid w:val="001956E6"/>
    <w:rsid w:val="001A018D"/>
    <w:rsid w:val="001C258A"/>
    <w:rsid w:val="001D1EBF"/>
    <w:rsid w:val="001F2034"/>
    <w:rsid w:val="001F4743"/>
    <w:rsid w:val="0020045D"/>
    <w:rsid w:val="00207A19"/>
    <w:rsid w:val="00233662"/>
    <w:rsid w:val="002424B3"/>
    <w:rsid w:val="002450E5"/>
    <w:rsid w:val="002465CF"/>
    <w:rsid w:val="002505B7"/>
    <w:rsid w:val="00255FD2"/>
    <w:rsid w:val="00264ED3"/>
    <w:rsid w:val="00272BFB"/>
    <w:rsid w:val="002733A3"/>
    <w:rsid w:val="00281F53"/>
    <w:rsid w:val="002871EA"/>
    <w:rsid w:val="0028750D"/>
    <w:rsid w:val="002A4BBF"/>
    <w:rsid w:val="002B0468"/>
    <w:rsid w:val="002B087F"/>
    <w:rsid w:val="002B2BFD"/>
    <w:rsid w:val="002D2772"/>
    <w:rsid w:val="002E2FB7"/>
    <w:rsid w:val="002E6F08"/>
    <w:rsid w:val="002F04BB"/>
    <w:rsid w:val="00302F29"/>
    <w:rsid w:val="00305BC2"/>
    <w:rsid w:val="00306423"/>
    <w:rsid w:val="003101CA"/>
    <w:rsid w:val="00311C3D"/>
    <w:rsid w:val="0031293F"/>
    <w:rsid w:val="003136CE"/>
    <w:rsid w:val="003318FA"/>
    <w:rsid w:val="00331B6C"/>
    <w:rsid w:val="00342D05"/>
    <w:rsid w:val="0035270F"/>
    <w:rsid w:val="0035586A"/>
    <w:rsid w:val="00363306"/>
    <w:rsid w:val="00366A2E"/>
    <w:rsid w:val="00370594"/>
    <w:rsid w:val="00373321"/>
    <w:rsid w:val="00374433"/>
    <w:rsid w:val="00375628"/>
    <w:rsid w:val="00393384"/>
    <w:rsid w:val="003A2577"/>
    <w:rsid w:val="003A4B47"/>
    <w:rsid w:val="003B42E9"/>
    <w:rsid w:val="003B72F3"/>
    <w:rsid w:val="003C04A5"/>
    <w:rsid w:val="003C1A64"/>
    <w:rsid w:val="003D2499"/>
    <w:rsid w:val="003D7558"/>
    <w:rsid w:val="003E1AA2"/>
    <w:rsid w:val="003E2FA6"/>
    <w:rsid w:val="003E72CD"/>
    <w:rsid w:val="00401A3A"/>
    <w:rsid w:val="00403B37"/>
    <w:rsid w:val="00413913"/>
    <w:rsid w:val="00422EC5"/>
    <w:rsid w:val="004257C0"/>
    <w:rsid w:val="00433DAC"/>
    <w:rsid w:val="0043412E"/>
    <w:rsid w:val="004375B5"/>
    <w:rsid w:val="0044035B"/>
    <w:rsid w:val="0044584F"/>
    <w:rsid w:val="00451973"/>
    <w:rsid w:val="00452B0E"/>
    <w:rsid w:val="0045796E"/>
    <w:rsid w:val="00457CD2"/>
    <w:rsid w:val="00465E26"/>
    <w:rsid w:val="0047096F"/>
    <w:rsid w:val="00470D77"/>
    <w:rsid w:val="004752E9"/>
    <w:rsid w:val="00476485"/>
    <w:rsid w:val="004A56A2"/>
    <w:rsid w:val="004B32D5"/>
    <w:rsid w:val="004B5307"/>
    <w:rsid w:val="004B651E"/>
    <w:rsid w:val="004C2AD9"/>
    <w:rsid w:val="004D52D6"/>
    <w:rsid w:val="004D659B"/>
    <w:rsid w:val="005038A2"/>
    <w:rsid w:val="0050495A"/>
    <w:rsid w:val="00513224"/>
    <w:rsid w:val="00516EEA"/>
    <w:rsid w:val="005277EB"/>
    <w:rsid w:val="00534361"/>
    <w:rsid w:val="00535C93"/>
    <w:rsid w:val="00536E1F"/>
    <w:rsid w:val="005476B4"/>
    <w:rsid w:val="00563E94"/>
    <w:rsid w:val="0056564F"/>
    <w:rsid w:val="0057498C"/>
    <w:rsid w:val="00576D57"/>
    <w:rsid w:val="00590AB8"/>
    <w:rsid w:val="005918A9"/>
    <w:rsid w:val="005A1919"/>
    <w:rsid w:val="005A383D"/>
    <w:rsid w:val="005A5EBD"/>
    <w:rsid w:val="005B01F6"/>
    <w:rsid w:val="005B05F5"/>
    <w:rsid w:val="005C2587"/>
    <w:rsid w:val="005C44EA"/>
    <w:rsid w:val="005C7019"/>
    <w:rsid w:val="005D2663"/>
    <w:rsid w:val="005F63EB"/>
    <w:rsid w:val="005F7B29"/>
    <w:rsid w:val="00604F58"/>
    <w:rsid w:val="00605990"/>
    <w:rsid w:val="0061451C"/>
    <w:rsid w:val="006209DE"/>
    <w:rsid w:val="00633C64"/>
    <w:rsid w:val="006400B9"/>
    <w:rsid w:val="0064229D"/>
    <w:rsid w:val="00642627"/>
    <w:rsid w:val="00652AA6"/>
    <w:rsid w:val="00654237"/>
    <w:rsid w:val="0066175F"/>
    <w:rsid w:val="00675069"/>
    <w:rsid w:val="00681FAD"/>
    <w:rsid w:val="006832A8"/>
    <w:rsid w:val="006840D2"/>
    <w:rsid w:val="00685716"/>
    <w:rsid w:val="0069577B"/>
    <w:rsid w:val="006A62DA"/>
    <w:rsid w:val="006B013A"/>
    <w:rsid w:val="006D7506"/>
    <w:rsid w:val="006E4E88"/>
    <w:rsid w:val="006E76C0"/>
    <w:rsid w:val="00700488"/>
    <w:rsid w:val="00700F76"/>
    <w:rsid w:val="00715C37"/>
    <w:rsid w:val="00740A92"/>
    <w:rsid w:val="00747AF1"/>
    <w:rsid w:val="00752CB0"/>
    <w:rsid w:val="007553D0"/>
    <w:rsid w:val="00764B5E"/>
    <w:rsid w:val="007749CC"/>
    <w:rsid w:val="0077517B"/>
    <w:rsid w:val="007756DB"/>
    <w:rsid w:val="00775CB6"/>
    <w:rsid w:val="007762A2"/>
    <w:rsid w:val="007805C7"/>
    <w:rsid w:val="00794DB9"/>
    <w:rsid w:val="007A1F6A"/>
    <w:rsid w:val="007A3D6E"/>
    <w:rsid w:val="007A5BEF"/>
    <w:rsid w:val="007B10F3"/>
    <w:rsid w:val="007B7B0A"/>
    <w:rsid w:val="007C6A5F"/>
    <w:rsid w:val="007D00D8"/>
    <w:rsid w:val="007E7126"/>
    <w:rsid w:val="007E7589"/>
    <w:rsid w:val="007F6CCE"/>
    <w:rsid w:val="00802913"/>
    <w:rsid w:val="00805767"/>
    <w:rsid w:val="008063A3"/>
    <w:rsid w:val="00832DD4"/>
    <w:rsid w:val="00834486"/>
    <w:rsid w:val="00836166"/>
    <w:rsid w:val="0084364A"/>
    <w:rsid w:val="00843C96"/>
    <w:rsid w:val="00853B60"/>
    <w:rsid w:val="008646D1"/>
    <w:rsid w:val="00870737"/>
    <w:rsid w:val="008720BE"/>
    <w:rsid w:val="00877D6B"/>
    <w:rsid w:val="0089323E"/>
    <w:rsid w:val="00894516"/>
    <w:rsid w:val="00896F4A"/>
    <w:rsid w:val="008A4444"/>
    <w:rsid w:val="008B673B"/>
    <w:rsid w:val="008B772D"/>
    <w:rsid w:val="008D5BFA"/>
    <w:rsid w:val="008D7361"/>
    <w:rsid w:val="008E756C"/>
    <w:rsid w:val="008F4244"/>
    <w:rsid w:val="008F5A27"/>
    <w:rsid w:val="009017D8"/>
    <w:rsid w:val="00902B98"/>
    <w:rsid w:val="009077B6"/>
    <w:rsid w:val="0091289B"/>
    <w:rsid w:val="00915D36"/>
    <w:rsid w:val="00917837"/>
    <w:rsid w:val="00917BC3"/>
    <w:rsid w:val="00927D25"/>
    <w:rsid w:val="00933380"/>
    <w:rsid w:val="00941E15"/>
    <w:rsid w:val="00941F30"/>
    <w:rsid w:val="00942E83"/>
    <w:rsid w:val="00952B68"/>
    <w:rsid w:val="009536CD"/>
    <w:rsid w:val="009673B8"/>
    <w:rsid w:val="00970A67"/>
    <w:rsid w:val="00973B71"/>
    <w:rsid w:val="0097759E"/>
    <w:rsid w:val="0098297E"/>
    <w:rsid w:val="00983051"/>
    <w:rsid w:val="00984C61"/>
    <w:rsid w:val="00995995"/>
    <w:rsid w:val="00997A1D"/>
    <w:rsid w:val="009A13FD"/>
    <w:rsid w:val="009A3E04"/>
    <w:rsid w:val="009A6E83"/>
    <w:rsid w:val="009A79F6"/>
    <w:rsid w:val="009B7DD7"/>
    <w:rsid w:val="009C4863"/>
    <w:rsid w:val="009F39E9"/>
    <w:rsid w:val="00A033D2"/>
    <w:rsid w:val="00A47516"/>
    <w:rsid w:val="00A508BD"/>
    <w:rsid w:val="00A609FE"/>
    <w:rsid w:val="00A74AA8"/>
    <w:rsid w:val="00A762C6"/>
    <w:rsid w:val="00A777AE"/>
    <w:rsid w:val="00A83392"/>
    <w:rsid w:val="00A8478D"/>
    <w:rsid w:val="00A962CD"/>
    <w:rsid w:val="00A96305"/>
    <w:rsid w:val="00A969A5"/>
    <w:rsid w:val="00AB096A"/>
    <w:rsid w:val="00AB2393"/>
    <w:rsid w:val="00AC19F3"/>
    <w:rsid w:val="00AC4651"/>
    <w:rsid w:val="00AD1CAC"/>
    <w:rsid w:val="00AD52F1"/>
    <w:rsid w:val="00AD52FB"/>
    <w:rsid w:val="00AD5C41"/>
    <w:rsid w:val="00AE237F"/>
    <w:rsid w:val="00AE3525"/>
    <w:rsid w:val="00B037F7"/>
    <w:rsid w:val="00B0458A"/>
    <w:rsid w:val="00B0498F"/>
    <w:rsid w:val="00B071E5"/>
    <w:rsid w:val="00B132B7"/>
    <w:rsid w:val="00B344A4"/>
    <w:rsid w:val="00B364F7"/>
    <w:rsid w:val="00B37DA8"/>
    <w:rsid w:val="00B419CB"/>
    <w:rsid w:val="00B46FFD"/>
    <w:rsid w:val="00B67563"/>
    <w:rsid w:val="00B7528C"/>
    <w:rsid w:val="00B80D53"/>
    <w:rsid w:val="00B965CF"/>
    <w:rsid w:val="00B96E33"/>
    <w:rsid w:val="00BA0CF3"/>
    <w:rsid w:val="00BA2573"/>
    <w:rsid w:val="00BB5A72"/>
    <w:rsid w:val="00BB6335"/>
    <w:rsid w:val="00BC22BF"/>
    <w:rsid w:val="00BC378C"/>
    <w:rsid w:val="00BC494D"/>
    <w:rsid w:val="00BD27B0"/>
    <w:rsid w:val="00BD5E82"/>
    <w:rsid w:val="00BE1C6B"/>
    <w:rsid w:val="00BE6F03"/>
    <w:rsid w:val="00C0146F"/>
    <w:rsid w:val="00C16EE4"/>
    <w:rsid w:val="00C3027E"/>
    <w:rsid w:val="00C307BB"/>
    <w:rsid w:val="00C319E9"/>
    <w:rsid w:val="00C321CE"/>
    <w:rsid w:val="00C32C49"/>
    <w:rsid w:val="00C33E69"/>
    <w:rsid w:val="00C42A66"/>
    <w:rsid w:val="00C44F9F"/>
    <w:rsid w:val="00C470CE"/>
    <w:rsid w:val="00C52D4C"/>
    <w:rsid w:val="00C56F7E"/>
    <w:rsid w:val="00C60C95"/>
    <w:rsid w:val="00C616B0"/>
    <w:rsid w:val="00C6248B"/>
    <w:rsid w:val="00C750F1"/>
    <w:rsid w:val="00C80AAB"/>
    <w:rsid w:val="00C877F2"/>
    <w:rsid w:val="00C9363A"/>
    <w:rsid w:val="00C9646B"/>
    <w:rsid w:val="00C9686A"/>
    <w:rsid w:val="00CA4929"/>
    <w:rsid w:val="00CB0B4A"/>
    <w:rsid w:val="00CB1A15"/>
    <w:rsid w:val="00CC2285"/>
    <w:rsid w:val="00CC50A5"/>
    <w:rsid w:val="00CC5FC8"/>
    <w:rsid w:val="00CD218C"/>
    <w:rsid w:val="00CE3FA5"/>
    <w:rsid w:val="00CF0B0F"/>
    <w:rsid w:val="00D025AA"/>
    <w:rsid w:val="00D134BE"/>
    <w:rsid w:val="00D13DCF"/>
    <w:rsid w:val="00D14365"/>
    <w:rsid w:val="00D211A4"/>
    <w:rsid w:val="00D568C7"/>
    <w:rsid w:val="00D57011"/>
    <w:rsid w:val="00D618CD"/>
    <w:rsid w:val="00D63610"/>
    <w:rsid w:val="00D63F28"/>
    <w:rsid w:val="00D76B18"/>
    <w:rsid w:val="00D8629B"/>
    <w:rsid w:val="00D86AD3"/>
    <w:rsid w:val="00D90CEF"/>
    <w:rsid w:val="00D94F47"/>
    <w:rsid w:val="00D97DA5"/>
    <w:rsid w:val="00DA281F"/>
    <w:rsid w:val="00DA4E9E"/>
    <w:rsid w:val="00DD3124"/>
    <w:rsid w:val="00DD35FD"/>
    <w:rsid w:val="00DD479C"/>
    <w:rsid w:val="00DD58D7"/>
    <w:rsid w:val="00DE2290"/>
    <w:rsid w:val="00DF2B15"/>
    <w:rsid w:val="00DF6109"/>
    <w:rsid w:val="00E00A49"/>
    <w:rsid w:val="00E06A7F"/>
    <w:rsid w:val="00E2111F"/>
    <w:rsid w:val="00E21AD6"/>
    <w:rsid w:val="00E37F13"/>
    <w:rsid w:val="00E62232"/>
    <w:rsid w:val="00E80D78"/>
    <w:rsid w:val="00E81079"/>
    <w:rsid w:val="00EC3DD5"/>
    <w:rsid w:val="00EC3DDA"/>
    <w:rsid w:val="00EC491C"/>
    <w:rsid w:val="00EC67D2"/>
    <w:rsid w:val="00ED4801"/>
    <w:rsid w:val="00ED5E73"/>
    <w:rsid w:val="00EF6B0A"/>
    <w:rsid w:val="00F01C7E"/>
    <w:rsid w:val="00F20C35"/>
    <w:rsid w:val="00F22736"/>
    <w:rsid w:val="00F34013"/>
    <w:rsid w:val="00F4295A"/>
    <w:rsid w:val="00F43286"/>
    <w:rsid w:val="00F613DB"/>
    <w:rsid w:val="00F63E13"/>
    <w:rsid w:val="00F664CE"/>
    <w:rsid w:val="00F666CE"/>
    <w:rsid w:val="00F7136A"/>
    <w:rsid w:val="00F82C4A"/>
    <w:rsid w:val="00F837CE"/>
    <w:rsid w:val="00F83C45"/>
    <w:rsid w:val="00F86566"/>
    <w:rsid w:val="00F963DD"/>
    <w:rsid w:val="00FA3F4B"/>
    <w:rsid w:val="00FA4D5E"/>
    <w:rsid w:val="00FA5EBD"/>
    <w:rsid w:val="00FB18E9"/>
    <w:rsid w:val="00FC40CC"/>
    <w:rsid w:val="00FC49AB"/>
    <w:rsid w:val="00FD5228"/>
    <w:rsid w:val="00FE6B1D"/>
    <w:rsid w:val="00FE7303"/>
    <w:rsid w:val="00FE7BDB"/>
    <w:rsid w:val="00FF37B5"/>
  </w:rsids>
  <m:mathPr>
    <m:mathFont m:val="Cambria Math"/>
    <m:brkBin m:val="before"/>
    <m:brkBinSub m:val="--"/>
    <m:smallFrac m:val="0"/>
    <m:dispDef/>
    <m:lMargin m:val="0"/>
    <m:rMargin m:val="0"/>
    <m:defJc m:val="centerGroup"/>
    <m:wrapIndent m:val="1440"/>
    <m:intLim m:val="subSup"/>
    <m:naryLim m:val="undOvr"/>
  </m:mathPr>
  <w:themeFontLang w:val="en-IN"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05D29"/>
  <w15:chartTrackingRefBased/>
  <w15:docId w15:val="{26E35431-3FA5-47C5-9183-9468FEDCA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N"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nhideWhenUsed/>
    <w:qFormat/>
    <w:rsid w:val="00B037F7"/>
    <w:pPr>
      <w:keepNext/>
      <w:keepLines/>
      <w:spacing w:before="40" w:after="0" w:line="276" w:lineRule="auto"/>
      <w:outlineLvl w:val="3"/>
    </w:pPr>
    <w:rPr>
      <w:rFonts w:asciiTheme="majorHAnsi" w:eastAsiaTheme="majorEastAsia" w:hAnsiTheme="majorHAnsi" w:cstheme="majorBidi"/>
      <w:i/>
      <w:iCs/>
      <w:color w:val="2F5496" w:themeColor="accent1" w:themeShade="BF"/>
      <w:kern w:val="0"/>
      <w:szCs w:val="22"/>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3E13"/>
    <w:pPr>
      <w:ind w:left="720"/>
      <w:contextualSpacing/>
    </w:pPr>
  </w:style>
  <w:style w:type="paragraph" w:styleId="Header">
    <w:name w:val="header"/>
    <w:basedOn w:val="Normal"/>
    <w:link w:val="HeaderChar"/>
    <w:uiPriority w:val="99"/>
    <w:unhideWhenUsed/>
    <w:rsid w:val="00DE22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290"/>
  </w:style>
  <w:style w:type="paragraph" w:styleId="Footer">
    <w:name w:val="footer"/>
    <w:basedOn w:val="Normal"/>
    <w:link w:val="FooterChar"/>
    <w:uiPriority w:val="99"/>
    <w:unhideWhenUsed/>
    <w:rsid w:val="00DE22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2290"/>
  </w:style>
  <w:style w:type="character" w:customStyle="1" w:styleId="CharChar7">
    <w:name w:val="Char Char7"/>
    <w:basedOn w:val="DefaultParagraphFont"/>
    <w:rsid w:val="007C6A5F"/>
    <w:rPr>
      <w:rFonts w:ascii="Verdana" w:hAnsi="Verdana"/>
      <w:b/>
      <w:bCs/>
      <w:color w:val="000000"/>
      <w:sz w:val="24"/>
      <w:szCs w:val="24"/>
      <w:lang w:val="en-US" w:eastAsia="en-US" w:bidi="ar-SA"/>
    </w:rPr>
  </w:style>
  <w:style w:type="paragraph" w:customStyle="1" w:styleId="IEEEReferenceItem">
    <w:name w:val="IEEE Reference Item"/>
    <w:basedOn w:val="Normal"/>
    <w:rsid w:val="007C6A5F"/>
    <w:pPr>
      <w:tabs>
        <w:tab w:val="num" w:pos="432"/>
      </w:tabs>
      <w:adjustRightInd w:val="0"/>
      <w:snapToGrid w:val="0"/>
      <w:spacing w:after="0" w:line="240" w:lineRule="auto"/>
      <w:ind w:left="432" w:hanging="432"/>
      <w:jc w:val="both"/>
    </w:pPr>
    <w:rPr>
      <w:rFonts w:ascii="Times New Roman" w:eastAsia="SimSun" w:hAnsi="Times New Roman" w:cs="Times New Roman"/>
      <w:kern w:val="0"/>
      <w:sz w:val="16"/>
      <w:szCs w:val="24"/>
      <w:lang w:val="en-US" w:eastAsia="zh-CN" w:bidi="ar-SA"/>
      <w14:ligatures w14:val="none"/>
    </w:rPr>
  </w:style>
  <w:style w:type="paragraph" w:customStyle="1" w:styleId="IEEEParagraph">
    <w:name w:val="IEEE Paragraph"/>
    <w:basedOn w:val="Normal"/>
    <w:link w:val="IEEEParagraphChar"/>
    <w:rsid w:val="007C6A5F"/>
    <w:pPr>
      <w:adjustRightInd w:val="0"/>
      <w:snapToGrid w:val="0"/>
      <w:spacing w:after="0" w:line="240" w:lineRule="auto"/>
      <w:ind w:firstLine="216"/>
      <w:jc w:val="both"/>
    </w:pPr>
    <w:rPr>
      <w:rFonts w:ascii="Times New Roman" w:eastAsia="SimSun" w:hAnsi="Times New Roman" w:cs="Times New Roman"/>
      <w:kern w:val="0"/>
      <w:sz w:val="20"/>
      <w:szCs w:val="24"/>
      <w:lang w:val="en-AU" w:eastAsia="zh-CN" w:bidi="ar-SA"/>
      <w14:ligatures w14:val="none"/>
    </w:rPr>
  </w:style>
  <w:style w:type="character" w:customStyle="1" w:styleId="IEEEParagraphChar">
    <w:name w:val="IEEE Paragraph Char"/>
    <w:link w:val="IEEEParagraph"/>
    <w:rsid w:val="007C6A5F"/>
    <w:rPr>
      <w:rFonts w:ascii="Times New Roman" w:eastAsia="SimSun" w:hAnsi="Times New Roman" w:cs="Times New Roman"/>
      <w:kern w:val="0"/>
      <w:sz w:val="20"/>
      <w:szCs w:val="24"/>
      <w:lang w:val="en-AU" w:eastAsia="zh-CN" w:bidi="ar-SA"/>
      <w14:ligatures w14:val="none"/>
    </w:rPr>
  </w:style>
  <w:style w:type="character" w:customStyle="1" w:styleId="Heading4Char">
    <w:name w:val="Heading 4 Char"/>
    <w:basedOn w:val="DefaultParagraphFont"/>
    <w:link w:val="Heading4"/>
    <w:rsid w:val="00B037F7"/>
    <w:rPr>
      <w:rFonts w:asciiTheme="majorHAnsi" w:eastAsiaTheme="majorEastAsia" w:hAnsiTheme="majorHAnsi" w:cstheme="majorBidi"/>
      <w:i/>
      <w:iCs/>
      <w:color w:val="2F5496" w:themeColor="accent1" w:themeShade="BF"/>
      <w:kern w:val="0"/>
      <w:szCs w:val="22"/>
      <w:lang w:val="en-US" w:bidi="ar-SA"/>
      <w14:ligatures w14:val="none"/>
    </w:rPr>
  </w:style>
  <w:style w:type="paragraph" w:customStyle="1" w:styleId="EndNoteBibliography">
    <w:name w:val="EndNote Bibliography"/>
    <w:basedOn w:val="Normal"/>
    <w:link w:val="EndNoteBibliographyChar"/>
    <w:rsid w:val="004375B5"/>
    <w:pPr>
      <w:widowControl w:val="0"/>
      <w:autoSpaceDE w:val="0"/>
      <w:autoSpaceDN w:val="0"/>
      <w:spacing w:after="0" w:line="240" w:lineRule="auto"/>
    </w:pPr>
    <w:rPr>
      <w:rFonts w:ascii="Times New Roman" w:eastAsia="Times New Roman" w:hAnsi="Times New Roman" w:cs="Times New Roman"/>
      <w:noProof/>
      <w:kern w:val="0"/>
      <w:szCs w:val="22"/>
      <w:lang w:val="en-US" w:bidi="ar-SA"/>
      <w14:ligatures w14:val="none"/>
    </w:rPr>
  </w:style>
  <w:style w:type="character" w:customStyle="1" w:styleId="EndNoteBibliographyChar">
    <w:name w:val="EndNote Bibliography Char"/>
    <w:link w:val="EndNoteBibliography"/>
    <w:rsid w:val="004375B5"/>
    <w:rPr>
      <w:rFonts w:ascii="Times New Roman" w:eastAsia="Times New Roman" w:hAnsi="Times New Roman" w:cs="Times New Roman"/>
      <w:noProof/>
      <w:kern w:val="0"/>
      <w:szCs w:val="22"/>
      <w:lang w:val="en-US" w:bidi="ar-SA"/>
      <w14:ligatures w14:val="none"/>
    </w:rPr>
  </w:style>
  <w:style w:type="table" w:styleId="TableGrid">
    <w:name w:val="Table Grid"/>
    <w:basedOn w:val="TableNormal"/>
    <w:uiPriority w:val="39"/>
    <w:rsid w:val="000626A1"/>
    <w:pPr>
      <w:spacing w:after="0" w:line="240" w:lineRule="auto"/>
    </w:pPr>
    <w:rPr>
      <w:rFonts w:ascii="Times New Roman" w:eastAsia="Times New Roman" w:hAnsi="Times New Roman" w:cs="Times New Roman"/>
      <w:kern w:val="0"/>
      <w:sz w:val="20"/>
      <w:szCs w:val="20"/>
      <w:lang w:val="en-US" w:bidi="ar-SA"/>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semiHidden/>
    <w:unhideWhenUsed/>
    <w:rsid w:val="00AD5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N" w:bidi="ar-SA"/>
      <w14:ligatures w14:val="none"/>
    </w:rPr>
  </w:style>
  <w:style w:type="character" w:customStyle="1" w:styleId="HTMLPreformattedChar">
    <w:name w:val="HTML Preformatted Char"/>
    <w:basedOn w:val="DefaultParagraphFont"/>
    <w:link w:val="HTMLPreformatted"/>
    <w:uiPriority w:val="99"/>
    <w:semiHidden/>
    <w:rsid w:val="00AD5C41"/>
    <w:rPr>
      <w:rFonts w:ascii="Courier New" w:eastAsia="Times New Roman" w:hAnsi="Courier New" w:cs="Courier New"/>
      <w:kern w:val="0"/>
      <w:sz w:val="20"/>
      <w:szCs w:val="20"/>
      <w:lang w:eastAsia="en-IN" w:bidi="ar-SA"/>
      <w14:ligatures w14:val="none"/>
    </w:rPr>
  </w:style>
  <w:style w:type="character" w:styleId="HTMLCode">
    <w:name w:val="HTML Code"/>
    <w:basedOn w:val="DefaultParagraphFont"/>
    <w:uiPriority w:val="99"/>
    <w:semiHidden/>
    <w:unhideWhenUsed/>
    <w:rsid w:val="00AD5C41"/>
    <w:rPr>
      <w:rFonts w:ascii="Courier New" w:eastAsia="Times New Roman" w:hAnsi="Courier New" w:cs="Courier New"/>
      <w:sz w:val="20"/>
      <w:szCs w:val="20"/>
    </w:rPr>
  </w:style>
  <w:style w:type="character" w:styleId="PlaceholderText">
    <w:name w:val="Placeholder Text"/>
    <w:basedOn w:val="DefaultParagraphFont"/>
    <w:uiPriority w:val="99"/>
    <w:semiHidden/>
    <w:rsid w:val="00D94F4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8518321">
      <w:bodyDiv w:val="1"/>
      <w:marLeft w:val="0"/>
      <w:marRight w:val="0"/>
      <w:marTop w:val="0"/>
      <w:marBottom w:val="0"/>
      <w:divBdr>
        <w:top w:val="none" w:sz="0" w:space="0" w:color="auto"/>
        <w:left w:val="none" w:sz="0" w:space="0" w:color="auto"/>
        <w:bottom w:val="none" w:sz="0" w:space="0" w:color="auto"/>
        <w:right w:val="none" w:sz="0" w:space="0" w:color="auto"/>
      </w:divBdr>
    </w:div>
    <w:div w:id="1037436650">
      <w:bodyDiv w:val="1"/>
      <w:marLeft w:val="0"/>
      <w:marRight w:val="0"/>
      <w:marTop w:val="0"/>
      <w:marBottom w:val="0"/>
      <w:divBdr>
        <w:top w:val="none" w:sz="0" w:space="0" w:color="auto"/>
        <w:left w:val="none" w:sz="0" w:space="0" w:color="auto"/>
        <w:bottom w:val="none" w:sz="0" w:space="0" w:color="auto"/>
        <w:right w:val="none" w:sz="0" w:space="0" w:color="auto"/>
      </w:divBdr>
    </w:div>
    <w:div w:id="1191186485">
      <w:bodyDiv w:val="1"/>
      <w:marLeft w:val="0"/>
      <w:marRight w:val="0"/>
      <w:marTop w:val="0"/>
      <w:marBottom w:val="0"/>
      <w:divBdr>
        <w:top w:val="none" w:sz="0" w:space="0" w:color="auto"/>
        <w:left w:val="none" w:sz="0" w:space="0" w:color="auto"/>
        <w:bottom w:val="none" w:sz="0" w:space="0" w:color="auto"/>
        <w:right w:val="none" w:sz="0" w:space="0" w:color="auto"/>
      </w:divBdr>
    </w:div>
    <w:div w:id="1211381119">
      <w:bodyDiv w:val="1"/>
      <w:marLeft w:val="0"/>
      <w:marRight w:val="0"/>
      <w:marTop w:val="0"/>
      <w:marBottom w:val="0"/>
      <w:divBdr>
        <w:top w:val="none" w:sz="0" w:space="0" w:color="auto"/>
        <w:left w:val="none" w:sz="0" w:space="0" w:color="auto"/>
        <w:bottom w:val="none" w:sz="0" w:space="0" w:color="auto"/>
        <w:right w:val="none" w:sz="0" w:space="0" w:color="auto"/>
      </w:divBdr>
    </w:div>
    <w:div w:id="1764834310">
      <w:bodyDiv w:val="1"/>
      <w:marLeft w:val="0"/>
      <w:marRight w:val="0"/>
      <w:marTop w:val="0"/>
      <w:marBottom w:val="0"/>
      <w:divBdr>
        <w:top w:val="none" w:sz="0" w:space="0" w:color="auto"/>
        <w:left w:val="none" w:sz="0" w:space="0" w:color="auto"/>
        <w:bottom w:val="none" w:sz="0" w:space="0" w:color="auto"/>
        <w:right w:val="none" w:sz="0" w:space="0" w:color="auto"/>
      </w:divBdr>
    </w:div>
    <w:div w:id="1864662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jp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jpg"/><Relationship Id="rId23" Type="http://schemas.openxmlformats.org/officeDocument/2006/relationships/image" Target="media/image17.png"/><Relationship Id="rId10" Type="http://schemas.openxmlformats.org/officeDocument/2006/relationships/image" Target="media/image4.jp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7</TotalTime>
  <Pages>48</Pages>
  <Words>17699</Words>
  <Characters>100888</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thk Bishnoi</dc:creator>
  <cp:keywords/>
  <dc:description/>
  <cp:lastModifiedBy>KUNAL SRIVASTAVA</cp:lastModifiedBy>
  <cp:revision>434</cp:revision>
  <dcterms:created xsi:type="dcterms:W3CDTF">2024-05-16T12:44:00Z</dcterms:created>
  <dcterms:modified xsi:type="dcterms:W3CDTF">2024-05-19T15:41:00Z</dcterms:modified>
</cp:coreProperties>
</file>